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BF15E0" w14:textId="41C57206" w:rsidR="00613481" w:rsidRDefault="00613481" w:rsidP="00EB0716">
      <w:pPr>
        <w:spacing w:before="77" w:line="360" w:lineRule="auto"/>
        <w:rPr>
          <w:b/>
          <w:sz w:val="24"/>
          <w:szCs w:val="24"/>
        </w:rPr>
      </w:pPr>
      <w:r>
        <w:rPr>
          <w:b/>
          <w:noProof/>
          <w:sz w:val="24"/>
          <w:szCs w:val="24"/>
          <w:lang w:val="en-US"/>
        </w:rPr>
        <w:drawing>
          <wp:anchor distT="0" distB="0" distL="114300" distR="114300" simplePos="0" relativeHeight="251668480" behindDoc="0" locked="0" layoutInCell="1" allowOverlap="1" wp14:anchorId="519F45C3" wp14:editId="044100EA">
            <wp:simplePos x="0" y="0"/>
            <wp:positionH relativeFrom="margin">
              <wp:align>center</wp:align>
            </wp:positionH>
            <wp:positionV relativeFrom="paragraph">
              <wp:posOffset>0</wp:posOffset>
            </wp:positionV>
            <wp:extent cx="2581275" cy="1104900"/>
            <wp:effectExtent l="0" t="0" r="9525" b="0"/>
            <wp:wrapSquare wrapText="bothSides"/>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581275" cy="11049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2961494" w14:textId="2FF41828" w:rsidR="00613481" w:rsidRDefault="00613481" w:rsidP="00FD2BA8">
      <w:pPr>
        <w:spacing w:before="77" w:line="360" w:lineRule="auto"/>
        <w:ind w:left="216"/>
        <w:rPr>
          <w:b/>
          <w:sz w:val="24"/>
          <w:szCs w:val="24"/>
        </w:rPr>
      </w:pPr>
    </w:p>
    <w:p w14:paraId="670ED2AF" w14:textId="77777777" w:rsidR="00613481" w:rsidRDefault="00613481" w:rsidP="00FD2BA8">
      <w:pPr>
        <w:spacing w:before="77" w:line="360" w:lineRule="auto"/>
        <w:ind w:left="216"/>
        <w:rPr>
          <w:b/>
          <w:sz w:val="24"/>
          <w:szCs w:val="24"/>
        </w:rPr>
      </w:pPr>
    </w:p>
    <w:p w14:paraId="520F17AD" w14:textId="77777777" w:rsidR="00613481" w:rsidRDefault="00613481" w:rsidP="00FD2BA8">
      <w:pPr>
        <w:spacing w:before="77" w:line="360" w:lineRule="auto"/>
        <w:ind w:left="216"/>
        <w:rPr>
          <w:b/>
          <w:sz w:val="24"/>
          <w:szCs w:val="24"/>
        </w:rPr>
      </w:pPr>
    </w:p>
    <w:p w14:paraId="7383B978" w14:textId="0F3E61C8" w:rsidR="00613481" w:rsidRPr="00292606" w:rsidRDefault="0006531F" w:rsidP="00613481">
      <w:pPr>
        <w:spacing w:before="77" w:line="360" w:lineRule="auto"/>
        <w:ind w:left="216"/>
        <w:jc w:val="center"/>
        <w:rPr>
          <w:b/>
          <w:sz w:val="56"/>
          <w:szCs w:val="56"/>
          <w:lang w:val="en-US"/>
        </w:rPr>
      </w:pPr>
      <w:r>
        <w:rPr>
          <w:b/>
          <w:sz w:val="56"/>
          <w:szCs w:val="56"/>
          <w:lang w:val="en-US"/>
        </w:rPr>
        <w:t>Master</w:t>
      </w:r>
      <w:r w:rsidR="00613481" w:rsidRPr="00292606">
        <w:rPr>
          <w:b/>
          <w:sz w:val="56"/>
          <w:szCs w:val="56"/>
          <w:lang w:val="en-US"/>
        </w:rPr>
        <w:t xml:space="preserve"> Thesis</w:t>
      </w:r>
    </w:p>
    <w:p w14:paraId="1BACDAB2" w14:textId="77777777" w:rsidR="00613481" w:rsidRPr="00292606" w:rsidRDefault="00613481" w:rsidP="00FD2BA8">
      <w:pPr>
        <w:spacing w:before="77" w:line="360" w:lineRule="auto"/>
        <w:ind w:left="216"/>
        <w:rPr>
          <w:b/>
          <w:sz w:val="24"/>
          <w:szCs w:val="24"/>
          <w:lang w:val="en-US"/>
        </w:rPr>
      </w:pPr>
    </w:p>
    <w:p w14:paraId="4ED05AAC" w14:textId="45F1442F" w:rsidR="00613481" w:rsidRPr="00292606" w:rsidRDefault="008F5FDD" w:rsidP="00E60A68">
      <w:pPr>
        <w:spacing w:before="77" w:line="360" w:lineRule="auto"/>
        <w:ind w:left="216"/>
        <w:jc w:val="center"/>
        <w:rPr>
          <w:b/>
          <w:bCs/>
          <w:sz w:val="28"/>
          <w:szCs w:val="28"/>
          <w:lang w:val="en-US"/>
        </w:rPr>
      </w:pPr>
      <w:r>
        <w:rPr>
          <w:b/>
          <w:bCs/>
          <w:sz w:val="28"/>
          <w:szCs w:val="28"/>
          <w:lang w:val="en-US"/>
        </w:rPr>
        <w:t>Master</w:t>
      </w:r>
      <w:r w:rsidR="00B652A6" w:rsidRPr="00292606">
        <w:rPr>
          <w:b/>
          <w:bCs/>
          <w:sz w:val="28"/>
          <w:szCs w:val="28"/>
          <w:lang w:val="en-US"/>
        </w:rPr>
        <w:t xml:space="preserve"> of Science (</w:t>
      </w:r>
      <w:r>
        <w:rPr>
          <w:b/>
          <w:bCs/>
          <w:sz w:val="28"/>
          <w:szCs w:val="28"/>
          <w:lang w:val="en-US"/>
        </w:rPr>
        <w:t>M</w:t>
      </w:r>
      <w:r w:rsidR="00B652A6" w:rsidRPr="00292606">
        <w:rPr>
          <w:b/>
          <w:bCs/>
          <w:sz w:val="28"/>
          <w:szCs w:val="28"/>
          <w:lang w:val="en-US"/>
        </w:rPr>
        <w:t>.sc)</w:t>
      </w:r>
    </w:p>
    <w:p w14:paraId="6747855D" w14:textId="7EBE0DBC" w:rsidR="00E60A68" w:rsidRPr="00292606" w:rsidRDefault="00B652A6" w:rsidP="00E60A68">
      <w:pPr>
        <w:spacing w:before="77" w:line="360" w:lineRule="auto"/>
        <w:ind w:left="216"/>
        <w:jc w:val="center"/>
        <w:rPr>
          <w:b/>
          <w:bCs/>
          <w:sz w:val="28"/>
          <w:szCs w:val="28"/>
          <w:lang w:val="en-US"/>
        </w:rPr>
      </w:pPr>
      <w:r w:rsidRPr="00292606">
        <w:rPr>
          <w:b/>
          <w:bCs/>
          <w:sz w:val="28"/>
          <w:szCs w:val="28"/>
          <w:lang w:val="en-US"/>
        </w:rPr>
        <w:t>Department of Tech and Software</w:t>
      </w:r>
    </w:p>
    <w:p w14:paraId="3BD42FB9" w14:textId="73E6C981" w:rsidR="00E60A68" w:rsidRPr="00292606" w:rsidRDefault="00B652A6" w:rsidP="00E60A68">
      <w:pPr>
        <w:spacing w:before="77" w:line="360" w:lineRule="auto"/>
        <w:ind w:left="216"/>
        <w:jc w:val="center"/>
        <w:rPr>
          <w:b/>
          <w:bCs/>
          <w:sz w:val="48"/>
          <w:szCs w:val="48"/>
          <w:lang w:val="en-US"/>
        </w:rPr>
      </w:pPr>
      <w:r w:rsidRPr="00292606">
        <w:rPr>
          <w:b/>
          <w:bCs/>
          <w:sz w:val="28"/>
          <w:szCs w:val="28"/>
          <w:lang w:val="en-US"/>
        </w:rPr>
        <w:t xml:space="preserve">Major: </w:t>
      </w:r>
      <w:r w:rsidR="00E60A68" w:rsidRPr="00292606">
        <w:rPr>
          <w:b/>
          <w:bCs/>
          <w:sz w:val="28"/>
          <w:szCs w:val="28"/>
          <w:lang w:val="en-US"/>
        </w:rPr>
        <w:t>Data Science</w:t>
      </w:r>
      <w:r w:rsidRPr="00292606">
        <w:rPr>
          <w:b/>
          <w:bCs/>
          <w:sz w:val="28"/>
          <w:szCs w:val="28"/>
          <w:lang w:val="en-US"/>
        </w:rPr>
        <w:t xml:space="preserve"> </w:t>
      </w:r>
    </w:p>
    <w:p w14:paraId="0D90EFD6" w14:textId="1F639050" w:rsidR="00613481" w:rsidRPr="00292606" w:rsidRDefault="00613481" w:rsidP="00FD2BA8">
      <w:pPr>
        <w:spacing w:before="77" w:line="360" w:lineRule="auto"/>
        <w:ind w:left="216"/>
        <w:rPr>
          <w:b/>
          <w:sz w:val="24"/>
          <w:szCs w:val="24"/>
          <w:lang w:val="en-US"/>
        </w:rPr>
      </w:pPr>
    </w:p>
    <w:p w14:paraId="49A41478" w14:textId="36B21D68" w:rsidR="00E60A68" w:rsidRPr="00292606" w:rsidRDefault="00E60A68" w:rsidP="00FD2BA8">
      <w:pPr>
        <w:spacing w:before="77" w:line="360" w:lineRule="auto"/>
        <w:ind w:left="216"/>
        <w:rPr>
          <w:b/>
          <w:sz w:val="24"/>
          <w:szCs w:val="24"/>
          <w:lang w:val="en-US"/>
        </w:rPr>
      </w:pPr>
    </w:p>
    <w:p w14:paraId="6A1EE224" w14:textId="3DD6643B" w:rsidR="00E60A68" w:rsidRPr="00292606" w:rsidRDefault="00E60A68" w:rsidP="00FD2BA8">
      <w:pPr>
        <w:spacing w:before="77" w:line="360" w:lineRule="auto"/>
        <w:ind w:left="216"/>
        <w:rPr>
          <w:b/>
          <w:sz w:val="24"/>
          <w:szCs w:val="24"/>
          <w:lang w:val="en-US"/>
        </w:rPr>
      </w:pPr>
    </w:p>
    <w:p w14:paraId="64D00D83" w14:textId="12EB5D93" w:rsidR="00E60A68" w:rsidRPr="00292606" w:rsidRDefault="00B652A6" w:rsidP="003E0417">
      <w:pPr>
        <w:spacing w:before="77" w:line="360" w:lineRule="auto"/>
        <w:ind w:left="216"/>
        <w:jc w:val="center"/>
        <w:rPr>
          <w:sz w:val="32"/>
          <w:szCs w:val="32"/>
          <w:u w:val="single"/>
          <w:lang w:val="en-US"/>
        </w:rPr>
      </w:pPr>
      <w:r w:rsidRPr="00292606">
        <w:rPr>
          <w:b/>
          <w:sz w:val="32"/>
          <w:szCs w:val="32"/>
          <w:lang w:val="en-US"/>
        </w:rPr>
        <w:t>Topic</w:t>
      </w:r>
      <w:r w:rsidR="00E60A68" w:rsidRPr="00292606">
        <w:rPr>
          <w:b/>
          <w:sz w:val="32"/>
          <w:szCs w:val="32"/>
          <w:lang w:val="en-US"/>
        </w:rPr>
        <w:t xml:space="preserve">: </w:t>
      </w:r>
      <w:r w:rsidR="008B122E">
        <w:rPr>
          <w:b/>
          <w:sz w:val="32"/>
          <w:szCs w:val="32"/>
          <w:lang w:val="en-US"/>
        </w:rPr>
        <w:t>A Safety Vehicle Detection System using YOLOv5</w:t>
      </w:r>
    </w:p>
    <w:p w14:paraId="19A9F8F0" w14:textId="77777777" w:rsidR="00613481" w:rsidRPr="00292606" w:rsidRDefault="00613481" w:rsidP="00FD2BA8">
      <w:pPr>
        <w:spacing w:before="77" w:line="360" w:lineRule="auto"/>
        <w:ind w:left="216"/>
        <w:rPr>
          <w:b/>
          <w:sz w:val="24"/>
          <w:szCs w:val="24"/>
          <w:lang w:val="en-US"/>
        </w:rPr>
      </w:pPr>
    </w:p>
    <w:p w14:paraId="0E9A184C" w14:textId="77777777" w:rsidR="00EB0716" w:rsidRPr="00292606" w:rsidRDefault="00EB0716" w:rsidP="00FD2BA8">
      <w:pPr>
        <w:spacing w:before="77" w:line="360" w:lineRule="auto"/>
        <w:ind w:left="216"/>
        <w:rPr>
          <w:b/>
          <w:sz w:val="24"/>
          <w:szCs w:val="24"/>
          <w:lang w:val="en-US"/>
        </w:rPr>
      </w:pPr>
    </w:p>
    <w:p w14:paraId="74981996" w14:textId="0003C95D" w:rsidR="00613481" w:rsidRPr="00292606" w:rsidRDefault="006F565D" w:rsidP="003E0417">
      <w:pPr>
        <w:spacing w:before="77" w:line="360" w:lineRule="auto"/>
        <w:ind w:left="216"/>
        <w:jc w:val="center"/>
        <w:rPr>
          <w:bCs/>
          <w:sz w:val="24"/>
          <w:szCs w:val="24"/>
          <w:lang w:val="en-US"/>
        </w:rPr>
      </w:pPr>
      <w:r w:rsidRPr="00292606">
        <w:rPr>
          <w:bCs/>
          <w:sz w:val="24"/>
          <w:szCs w:val="24"/>
          <w:lang w:val="en-US"/>
        </w:rPr>
        <w:t xml:space="preserve">Author: </w:t>
      </w:r>
      <w:r w:rsidR="00D467D3">
        <w:rPr>
          <w:bCs/>
          <w:sz w:val="24"/>
          <w:szCs w:val="24"/>
          <w:lang w:val="en-US"/>
        </w:rPr>
        <w:t>Girish Venugopalan Nair</w:t>
      </w:r>
    </w:p>
    <w:p w14:paraId="1EB64BD5" w14:textId="0218913F" w:rsidR="00B652A6" w:rsidRPr="00292606" w:rsidRDefault="00B652A6" w:rsidP="003E0417">
      <w:pPr>
        <w:spacing w:before="77" w:line="360" w:lineRule="auto"/>
        <w:ind w:left="216"/>
        <w:jc w:val="center"/>
        <w:rPr>
          <w:bCs/>
          <w:sz w:val="24"/>
          <w:szCs w:val="24"/>
          <w:lang w:val="en-US"/>
        </w:rPr>
      </w:pPr>
      <w:r w:rsidRPr="00292606">
        <w:rPr>
          <w:lang w:val="en-US"/>
        </w:rPr>
        <w:t xml:space="preserve">Matrikel-Number: </w:t>
      </w:r>
    </w:p>
    <w:p w14:paraId="390FE583" w14:textId="1749085F" w:rsidR="00613481" w:rsidRPr="00292606" w:rsidRDefault="00B652A6" w:rsidP="003E0417">
      <w:pPr>
        <w:spacing w:before="77" w:line="360" w:lineRule="auto"/>
        <w:ind w:left="216"/>
        <w:jc w:val="center"/>
        <w:rPr>
          <w:bCs/>
          <w:sz w:val="24"/>
          <w:szCs w:val="24"/>
          <w:lang w:val="en-US"/>
        </w:rPr>
      </w:pPr>
      <w:r w:rsidRPr="00292606">
        <w:rPr>
          <w:lang w:val="en-US"/>
        </w:rPr>
        <w:t xml:space="preserve">First supervisor: </w:t>
      </w:r>
      <w:r w:rsidR="00D467D3">
        <w:rPr>
          <w:lang w:val="en-US"/>
        </w:rPr>
        <w:t>Prof Dr. Raja Hashim Ali</w:t>
      </w:r>
    </w:p>
    <w:p w14:paraId="4C2BB705" w14:textId="2CD7C04E" w:rsidR="006F565D" w:rsidRPr="00292606" w:rsidRDefault="00B652A6" w:rsidP="003E0417">
      <w:pPr>
        <w:spacing w:before="77" w:line="360" w:lineRule="auto"/>
        <w:ind w:left="216"/>
        <w:jc w:val="center"/>
        <w:rPr>
          <w:lang w:val="en-US"/>
        </w:rPr>
      </w:pPr>
      <w:r w:rsidRPr="00292606">
        <w:rPr>
          <w:lang w:val="en-US"/>
        </w:rPr>
        <w:t xml:space="preserve">Second supervisor: </w:t>
      </w:r>
      <w:r w:rsidR="00D467D3">
        <w:rPr>
          <w:lang w:val="en-US"/>
        </w:rPr>
        <w:t>Prof Dr. Talha Ali Khan</w:t>
      </w:r>
    </w:p>
    <w:p w14:paraId="217A268C" w14:textId="3FBF8215" w:rsidR="00AB57E8" w:rsidRPr="00292606" w:rsidRDefault="00AB57E8" w:rsidP="003E0417">
      <w:pPr>
        <w:spacing w:before="77" w:line="360" w:lineRule="auto"/>
        <w:ind w:left="216"/>
        <w:jc w:val="center"/>
        <w:rPr>
          <w:bCs/>
          <w:sz w:val="24"/>
          <w:szCs w:val="24"/>
          <w:lang w:val="en-US"/>
        </w:rPr>
      </w:pPr>
      <w:r w:rsidRPr="00292606">
        <w:rPr>
          <w:lang w:val="en-US"/>
        </w:rPr>
        <w:t xml:space="preserve">Submitted on: </w:t>
      </w:r>
    </w:p>
    <w:p w14:paraId="2D076540" w14:textId="1BB82736" w:rsidR="006103B4" w:rsidRPr="00292606" w:rsidRDefault="006103B4" w:rsidP="006103B4">
      <w:pPr>
        <w:spacing w:before="77" w:line="360" w:lineRule="auto"/>
        <w:jc w:val="center"/>
        <w:rPr>
          <w:b/>
          <w:sz w:val="36"/>
          <w:szCs w:val="36"/>
          <w:lang w:val="en-US"/>
        </w:rPr>
      </w:pPr>
      <w:r w:rsidRPr="00292606">
        <w:rPr>
          <w:b/>
          <w:sz w:val="36"/>
          <w:szCs w:val="36"/>
          <w:lang w:val="en-US"/>
        </w:rPr>
        <w:t>Bibliographic Description and Presentation</w:t>
      </w:r>
    </w:p>
    <w:p w14:paraId="1B6CCE80" w14:textId="77777777" w:rsidR="0080544D" w:rsidRDefault="0080544D" w:rsidP="006103B4">
      <w:pPr>
        <w:spacing w:before="77" w:line="360" w:lineRule="auto"/>
        <w:jc w:val="center"/>
        <w:rPr>
          <w:bCs/>
          <w:sz w:val="24"/>
          <w:szCs w:val="24"/>
          <w:lang w:val="en-US"/>
        </w:rPr>
      </w:pPr>
    </w:p>
    <w:p w14:paraId="63F6E0FB" w14:textId="77777777" w:rsidR="00E11A5E" w:rsidRDefault="00E11A5E" w:rsidP="006103B4">
      <w:pPr>
        <w:spacing w:before="77" w:line="360" w:lineRule="auto"/>
        <w:jc w:val="center"/>
        <w:rPr>
          <w:bCs/>
          <w:sz w:val="24"/>
          <w:szCs w:val="24"/>
          <w:lang w:val="en-US"/>
        </w:rPr>
      </w:pPr>
    </w:p>
    <w:p w14:paraId="1121F43F" w14:textId="77777777" w:rsidR="00E11A5E" w:rsidRPr="00292606" w:rsidRDefault="00E11A5E" w:rsidP="006103B4">
      <w:pPr>
        <w:spacing w:before="77" w:line="360" w:lineRule="auto"/>
        <w:jc w:val="center"/>
        <w:rPr>
          <w:bCs/>
          <w:sz w:val="24"/>
          <w:szCs w:val="24"/>
          <w:lang w:val="en-US"/>
        </w:rPr>
      </w:pPr>
    </w:p>
    <w:p w14:paraId="1AA1163F" w14:textId="7DDE55A5" w:rsidR="006103B4" w:rsidRPr="00292606" w:rsidRDefault="006103B4" w:rsidP="000E47B2">
      <w:pPr>
        <w:spacing w:before="77" w:line="360" w:lineRule="auto"/>
        <w:jc w:val="center"/>
        <w:rPr>
          <w:bCs/>
          <w:sz w:val="24"/>
          <w:szCs w:val="24"/>
          <w:lang w:val="en-US"/>
        </w:rPr>
      </w:pPr>
      <w:r w:rsidRPr="00292606">
        <w:rPr>
          <w:bCs/>
          <w:sz w:val="24"/>
          <w:szCs w:val="24"/>
          <w:lang w:val="en-US"/>
        </w:rPr>
        <w:t xml:space="preserve">Bachelor thesis 2022, </w:t>
      </w:r>
      <w:r w:rsidR="00413391">
        <w:rPr>
          <w:bCs/>
          <w:color w:val="FF0000"/>
          <w:sz w:val="24"/>
          <w:szCs w:val="24"/>
          <w:lang w:val="en-US"/>
        </w:rPr>
        <w:t>90</w:t>
      </w:r>
      <w:r w:rsidRPr="00E11A5E">
        <w:rPr>
          <w:bCs/>
          <w:color w:val="FF0000"/>
          <w:sz w:val="24"/>
          <w:szCs w:val="24"/>
          <w:lang w:val="en-US"/>
        </w:rPr>
        <w:t xml:space="preserve"> pages, </w:t>
      </w:r>
      <w:r w:rsidR="0080544D" w:rsidRPr="00E11A5E">
        <w:rPr>
          <w:bCs/>
          <w:color w:val="FF0000"/>
          <w:sz w:val="24"/>
          <w:szCs w:val="24"/>
          <w:lang w:val="en-US"/>
        </w:rPr>
        <w:t>2</w:t>
      </w:r>
      <w:r w:rsidRPr="00E11A5E">
        <w:rPr>
          <w:bCs/>
          <w:color w:val="FF0000"/>
          <w:sz w:val="24"/>
          <w:szCs w:val="24"/>
          <w:lang w:val="en-US"/>
        </w:rPr>
        <w:t xml:space="preserve">0 figures, </w:t>
      </w:r>
      <w:r w:rsidR="0080544D" w:rsidRPr="00E11A5E">
        <w:rPr>
          <w:bCs/>
          <w:color w:val="FF0000"/>
          <w:sz w:val="24"/>
          <w:szCs w:val="24"/>
          <w:lang w:val="en-US"/>
        </w:rPr>
        <w:t>4</w:t>
      </w:r>
      <w:r w:rsidRPr="00E11A5E">
        <w:rPr>
          <w:bCs/>
          <w:color w:val="FF0000"/>
          <w:sz w:val="24"/>
          <w:szCs w:val="24"/>
          <w:lang w:val="en-US"/>
        </w:rPr>
        <w:t xml:space="preserve"> tables, </w:t>
      </w:r>
      <w:r w:rsidR="008E23C7" w:rsidRPr="00E11A5E">
        <w:rPr>
          <w:bCs/>
          <w:color w:val="FF0000"/>
          <w:sz w:val="24"/>
          <w:szCs w:val="24"/>
          <w:lang w:val="en-US"/>
        </w:rPr>
        <w:t>101</w:t>
      </w:r>
      <w:r w:rsidRPr="00E11A5E">
        <w:rPr>
          <w:bCs/>
          <w:color w:val="FF0000"/>
          <w:sz w:val="24"/>
          <w:szCs w:val="24"/>
          <w:lang w:val="en-US"/>
        </w:rPr>
        <w:t xml:space="preserve"> references.</w:t>
      </w:r>
    </w:p>
    <w:p w14:paraId="45BF0581" w14:textId="77777777" w:rsidR="006103B4" w:rsidRPr="00292606" w:rsidRDefault="006103B4" w:rsidP="006103B4">
      <w:pPr>
        <w:spacing w:before="77" w:line="360" w:lineRule="auto"/>
        <w:jc w:val="both"/>
        <w:rPr>
          <w:bCs/>
          <w:sz w:val="24"/>
          <w:szCs w:val="24"/>
          <w:lang w:val="en-US"/>
        </w:rPr>
      </w:pPr>
    </w:p>
    <w:p w14:paraId="353C24A8" w14:textId="08CCB291" w:rsidR="006103B4" w:rsidRPr="00292606" w:rsidRDefault="006103B4" w:rsidP="006103B4">
      <w:pPr>
        <w:spacing w:before="77" w:line="360" w:lineRule="auto"/>
        <w:jc w:val="both"/>
        <w:rPr>
          <w:bCs/>
          <w:sz w:val="24"/>
          <w:szCs w:val="24"/>
          <w:lang w:val="en-US"/>
        </w:rPr>
      </w:pPr>
      <w:r w:rsidRPr="00292606">
        <w:rPr>
          <w:bCs/>
          <w:sz w:val="24"/>
          <w:szCs w:val="24"/>
          <w:lang w:val="en-US"/>
        </w:rPr>
        <w:lastRenderedPageBreak/>
        <w:t>University of Europe for applied sciences, Department of Tech and Software</w:t>
      </w:r>
    </w:p>
    <w:p w14:paraId="2FEB2172" w14:textId="77777777" w:rsidR="006103B4" w:rsidRPr="00292606" w:rsidRDefault="006103B4" w:rsidP="006103B4">
      <w:pPr>
        <w:spacing w:before="77" w:line="360" w:lineRule="auto"/>
        <w:jc w:val="both"/>
        <w:rPr>
          <w:bCs/>
          <w:sz w:val="24"/>
          <w:szCs w:val="24"/>
          <w:lang w:val="en-US"/>
        </w:rPr>
      </w:pPr>
    </w:p>
    <w:p w14:paraId="5F56FE79" w14:textId="30EE4216" w:rsidR="006103B4" w:rsidRPr="00292606" w:rsidRDefault="004C6D8D" w:rsidP="006103B4">
      <w:pPr>
        <w:spacing w:before="77" w:line="360" w:lineRule="auto"/>
        <w:jc w:val="both"/>
        <w:rPr>
          <w:bCs/>
          <w:sz w:val="24"/>
          <w:szCs w:val="24"/>
          <w:lang w:val="en-US"/>
        </w:rPr>
      </w:pPr>
      <w:r w:rsidRPr="00292606">
        <w:rPr>
          <w:bCs/>
          <w:sz w:val="24"/>
          <w:szCs w:val="24"/>
          <w:lang w:val="en-US"/>
        </w:rPr>
        <w:t>.</w:t>
      </w:r>
    </w:p>
    <w:p w14:paraId="25318468" w14:textId="77777777" w:rsidR="006103B4" w:rsidRPr="00292606" w:rsidRDefault="006103B4" w:rsidP="006103B4">
      <w:pPr>
        <w:spacing w:before="77" w:line="360" w:lineRule="auto"/>
        <w:jc w:val="both"/>
        <w:rPr>
          <w:bCs/>
          <w:sz w:val="24"/>
          <w:szCs w:val="24"/>
          <w:lang w:val="en-US"/>
        </w:rPr>
      </w:pPr>
    </w:p>
    <w:p w14:paraId="4BE88BEA" w14:textId="451A9E10" w:rsidR="006103B4" w:rsidRPr="00292606" w:rsidRDefault="006103B4" w:rsidP="006103B4">
      <w:pPr>
        <w:spacing w:before="77" w:line="360" w:lineRule="auto"/>
        <w:jc w:val="both"/>
        <w:rPr>
          <w:bCs/>
          <w:sz w:val="24"/>
          <w:szCs w:val="24"/>
          <w:lang w:val="en-US"/>
        </w:rPr>
      </w:pPr>
      <w:r w:rsidRPr="00292606">
        <w:rPr>
          <w:bCs/>
          <w:sz w:val="24"/>
          <w:szCs w:val="24"/>
          <w:lang w:val="en-US"/>
        </w:rPr>
        <w:t>Content Overview of this paper:</w:t>
      </w:r>
    </w:p>
    <w:p w14:paraId="292E9B77" w14:textId="77777777" w:rsidR="004C6D8D" w:rsidRPr="00292606" w:rsidRDefault="004C6D8D" w:rsidP="006103B4">
      <w:pPr>
        <w:spacing w:before="77" w:line="360" w:lineRule="auto"/>
        <w:jc w:val="both"/>
        <w:rPr>
          <w:bCs/>
          <w:sz w:val="24"/>
          <w:szCs w:val="24"/>
          <w:lang w:val="en-US"/>
        </w:rPr>
      </w:pPr>
    </w:p>
    <w:p w14:paraId="51840C53" w14:textId="3F6A1365" w:rsidR="0080544D" w:rsidRDefault="006103B4" w:rsidP="003E0417">
      <w:pPr>
        <w:spacing w:before="77" w:line="360" w:lineRule="auto"/>
        <w:jc w:val="both"/>
        <w:rPr>
          <w:bCs/>
          <w:sz w:val="24"/>
          <w:szCs w:val="24"/>
          <w:lang w:val="en-US"/>
        </w:rPr>
      </w:pPr>
      <w:r w:rsidRPr="00292606">
        <w:rPr>
          <w:bCs/>
          <w:sz w:val="24"/>
          <w:szCs w:val="24"/>
          <w:lang w:val="en-US"/>
        </w:rPr>
        <w:t>•</w:t>
      </w:r>
      <w:r w:rsidRPr="00292606">
        <w:rPr>
          <w:bCs/>
          <w:sz w:val="24"/>
          <w:szCs w:val="24"/>
          <w:lang w:val="en-US"/>
        </w:rPr>
        <w:tab/>
      </w:r>
    </w:p>
    <w:p w14:paraId="73C31A58" w14:textId="29242DB9" w:rsidR="004141E7" w:rsidRPr="00292606" w:rsidRDefault="004141E7" w:rsidP="004141E7">
      <w:pPr>
        <w:spacing w:line="360" w:lineRule="auto"/>
        <w:rPr>
          <w:b/>
          <w:bCs/>
          <w:sz w:val="32"/>
          <w:szCs w:val="32"/>
          <w:lang w:val="en-US"/>
        </w:rPr>
      </w:pPr>
      <w:r w:rsidRPr="00292606">
        <w:rPr>
          <w:b/>
          <w:bCs/>
          <w:sz w:val="32"/>
          <w:szCs w:val="32"/>
          <w:lang w:val="en-US"/>
        </w:rPr>
        <w:t>Statutory Declaration:</w:t>
      </w:r>
    </w:p>
    <w:p w14:paraId="29B99383" w14:textId="77777777" w:rsidR="004141E7" w:rsidRPr="00292606" w:rsidRDefault="004141E7" w:rsidP="004141E7">
      <w:pPr>
        <w:spacing w:line="360" w:lineRule="auto"/>
        <w:rPr>
          <w:b/>
          <w:bCs/>
          <w:sz w:val="24"/>
          <w:szCs w:val="24"/>
          <w:lang w:val="en-US"/>
        </w:rPr>
      </w:pPr>
    </w:p>
    <w:p w14:paraId="41CFB639" w14:textId="0BA2ABC9" w:rsidR="004141E7" w:rsidRPr="00292606" w:rsidRDefault="000269B5" w:rsidP="004141E7">
      <w:pPr>
        <w:spacing w:line="360" w:lineRule="auto"/>
        <w:rPr>
          <w:sz w:val="24"/>
          <w:szCs w:val="24"/>
          <w:lang w:val="en-US"/>
        </w:rPr>
      </w:pPr>
      <w:r w:rsidRPr="00292606">
        <w:rPr>
          <w:sz w:val="24"/>
          <w:szCs w:val="24"/>
          <w:lang w:val="en-US"/>
        </w:rPr>
        <w:t xml:space="preserve">I hereby declare that I </w:t>
      </w:r>
      <w:r w:rsidRPr="00292606">
        <w:rPr>
          <w:spacing w:val="-3"/>
          <w:sz w:val="24"/>
          <w:szCs w:val="24"/>
          <w:lang w:val="en-US"/>
        </w:rPr>
        <w:t xml:space="preserve">have </w:t>
      </w:r>
      <w:r w:rsidRPr="00292606">
        <w:rPr>
          <w:sz w:val="24"/>
          <w:szCs w:val="24"/>
          <w:lang w:val="en-US"/>
        </w:rPr>
        <w:t xml:space="preserve">developed and written the enclosed Bachelor Thesis completely by myself and have not used sources or means without declaration </w:t>
      </w:r>
      <w:r w:rsidRPr="00292606">
        <w:rPr>
          <w:spacing w:val="-3"/>
          <w:sz w:val="24"/>
          <w:szCs w:val="24"/>
          <w:lang w:val="en-US"/>
        </w:rPr>
        <w:t xml:space="preserve">in </w:t>
      </w:r>
      <w:r w:rsidRPr="00292606">
        <w:rPr>
          <w:sz w:val="24"/>
          <w:szCs w:val="24"/>
          <w:lang w:val="en-US"/>
        </w:rPr>
        <w:t xml:space="preserve">the text. I clearly marked and separately listed all the literature and all the other sources which I employed when producing this academic work, </w:t>
      </w:r>
      <w:r w:rsidRPr="00292606">
        <w:rPr>
          <w:spacing w:val="-2"/>
          <w:sz w:val="24"/>
          <w:szCs w:val="24"/>
          <w:lang w:val="en-US"/>
        </w:rPr>
        <w:t xml:space="preserve">either </w:t>
      </w:r>
      <w:r w:rsidRPr="00292606">
        <w:rPr>
          <w:sz w:val="24"/>
          <w:szCs w:val="24"/>
          <w:lang w:val="en-US"/>
        </w:rPr>
        <w:t xml:space="preserve">literally or </w:t>
      </w:r>
      <w:r w:rsidRPr="00292606">
        <w:rPr>
          <w:spacing w:val="-3"/>
          <w:sz w:val="24"/>
          <w:szCs w:val="24"/>
          <w:lang w:val="en-US"/>
        </w:rPr>
        <w:t xml:space="preserve">in </w:t>
      </w:r>
      <w:r w:rsidRPr="00292606">
        <w:rPr>
          <w:sz w:val="24"/>
          <w:szCs w:val="24"/>
          <w:lang w:val="en-US"/>
        </w:rPr>
        <w:t xml:space="preserve">content. I am aware that the violation </w:t>
      </w:r>
      <w:r w:rsidRPr="00292606">
        <w:rPr>
          <w:spacing w:val="4"/>
          <w:sz w:val="24"/>
          <w:szCs w:val="24"/>
          <w:lang w:val="en-US"/>
        </w:rPr>
        <w:t xml:space="preserve">of </w:t>
      </w:r>
      <w:r w:rsidRPr="00292606">
        <w:rPr>
          <w:sz w:val="24"/>
          <w:szCs w:val="24"/>
          <w:lang w:val="en-US"/>
        </w:rPr>
        <w:t>this regulation will lead to failure of</w:t>
      </w:r>
      <w:r w:rsidRPr="00292606">
        <w:rPr>
          <w:spacing w:val="-44"/>
          <w:sz w:val="24"/>
          <w:szCs w:val="24"/>
          <w:lang w:val="en-US"/>
        </w:rPr>
        <w:t xml:space="preserve"> </w:t>
      </w:r>
      <w:r w:rsidRPr="00292606">
        <w:rPr>
          <w:sz w:val="24"/>
          <w:szCs w:val="24"/>
          <w:lang w:val="en-US"/>
        </w:rPr>
        <w:t>the thesis.</w:t>
      </w:r>
    </w:p>
    <w:p w14:paraId="7AA4E7AD" w14:textId="2358D7C1" w:rsidR="000269B5" w:rsidRPr="00292606" w:rsidRDefault="000269B5" w:rsidP="004141E7">
      <w:pPr>
        <w:spacing w:line="360" w:lineRule="auto"/>
        <w:rPr>
          <w:b/>
          <w:bCs/>
          <w:sz w:val="24"/>
          <w:szCs w:val="24"/>
          <w:lang w:val="en-US"/>
        </w:rPr>
      </w:pPr>
    </w:p>
    <w:p w14:paraId="2259BCFD" w14:textId="77777777" w:rsidR="000269B5" w:rsidRPr="00292606" w:rsidRDefault="000269B5" w:rsidP="004141E7">
      <w:pPr>
        <w:spacing w:line="360" w:lineRule="auto"/>
        <w:rPr>
          <w:b/>
          <w:bCs/>
          <w:sz w:val="24"/>
          <w:szCs w:val="24"/>
          <w:lang w:val="en-US"/>
        </w:rPr>
      </w:pPr>
    </w:p>
    <w:p w14:paraId="1F513773" w14:textId="24A3D805" w:rsidR="004141E7" w:rsidRPr="00292606" w:rsidRDefault="004141E7" w:rsidP="004141E7">
      <w:pPr>
        <w:spacing w:line="360" w:lineRule="auto"/>
        <w:rPr>
          <w:b/>
          <w:bCs/>
          <w:sz w:val="24"/>
          <w:szCs w:val="24"/>
          <w:lang w:val="en-US"/>
        </w:rPr>
      </w:pPr>
    </w:p>
    <w:p w14:paraId="7D1182CC" w14:textId="31C0DADE" w:rsidR="004141E7" w:rsidRPr="00292606" w:rsidRDefault="004141E7" w:rsidP="004141E7">
      <w:pPr>
        <w:spacing w:line="360" w:lineRule="auto"/>
        <w:rPr>
          <w:b/>
          <w:bCs/>
          <w:sz w:val="24"/>
          <w:szCs w:val="24"/>
          <w:lang w:val="en-US"/>
        </w:rPr>
      </w:pPr>
    </w:p>
    <w:p w14:paraId="42B26FD2" w14:textId="64362E88" w:rsidR="004141E7" w:rsidRPr="00292606" w:rsidRDefault="00EB0EB1" w:rsidP="003E0417">
      <w:pPr>
        <w:spacing w:line="360" w:lineRule="auto"/>
        <w:rPr>
          <w:b/>
          <w:bCs/>
          <w:sz w:val="24"/>
          <w:szCs w:val="24"/>
          <w:lang w:val="en-US"/>
        </w:rPr>
      </w:pPr>
      <w:r w:rsidRPr="00292606">
        <w:rPr>
          <w:sz w:val="24"/>
          <w:szCs w:val="24"/>
          <w:lang w:val="en-US"/>
        </w:rPr>
        <w:t>Berlin,</w:t>
      </w:r>
      <w:r w:rsidR="003E0417">
        <w:rPr>
          <w:sz w:val="24"/>
          <w:szCs w:val="24"/>
          <w:lang w:val="en-US"/>
        </w:rPr>
        <w:tab/>
      </w:r>
      <w:r w:rsidR="003E0417">
        <w:rPr>
          <w:sz w:val="24"/>
          <w:szCs w:val="24"/>
          <w:lang w:val="en-US"/>
        </w:rPr>
        <w:tab/>
      </w:r>
      <w:r w:rsidR="003E0417">
        <w:rPr>
          <w:sz w:val="24"/>
          <w:szCs w:val="24"/>
          <w:lang w:val="en-US"/>
        </w:rPr>
        <w:tab/>
      </w:r>
      <w:r w:rsidR="003E0417">
        <w:rPr>
          <w:sz w:val="24"/>
          <w:szCs w:val="24"/>
          <w:lang w:val="en-US"/>
        </w:rPr>
        <w:tab/>
      </w:r>
      <w:r w:rsidR="003E0417">
        <w:rPr>
          <w:sz w:val="24"/>
          <w:szCs w:val="24"/>
          <w:lang w:val="en-US"/>
        </w:rPr>
        <w:tab/>
      </w:r>
      <w:r w:rsidR="003E0417">
        <w:rPr>
          <w:sz w:val="24"/>
          <w:szCs w:val="24"/>
          <w:lang w:val="en-US"/>
        </w:rPr>
        <w:tab/>
      </w:r>
      <w:r w:rsidR="003E0417">
        <w:rPr>
          <w:sz w:val="24"/>
          <w:szCs w:val="24"/>
          <w:lang w:val="en-US"/>
        </w:rPr>
        <w:tab/>
      </w:r>
      <w:r w:rsidR="003E0417">
        <w:rPr>
          <w:sz w:val="24"/>
          <w:szCs w:val="24"/>
          <w:lang w:val="en-US"/>
        </w:rPr>
        <w:tab/>
      </w:r>
      <w:r w:rsidR="004141E7" w:rsidRPr="00292606">
        <w:rPr>
          <w:sz w:val="24"/>
          <w:szCs w:val="24"/>
          <w:lang w:val="en-US"/>
        </w:rPr>
        <w:t>....................................</w:t>
      </w:r>
      <w:r w:rsidRPr="00292606">
        <w:rPr>
          <w:sz w:val="24"/>
          <w:szCs w:val="24"/>
          <w:lang w:val="en-US"/>
        </w:rPr>
        <w:t>..........</w:t>
      </w:r>
    </w:p>
    <w:p w14:paraId="5278A521" w14:textId="0988C146" w:rsidR="004141E7" w:rsidRPr="00292606" w:rsidRDefault="004141E7" w:rsidP="004141E7">
      <w:pPr>
        <w:spacing w:line="360" w:lineRule="auto"/>
        <w:rPr>
          <w:sz w:val="24"/>
          <w:szCs w:val="24"/>
          <w:lang w:val="en-US"/>
        </w:rPr>
      </w:pPr>
      <w:r w:rsidRPr="00292606">
        <w:rPr>
          <w:sz w:val="24"/>
          <w:szCs w:val="24"/>
          <w:lang w:val="en-US"/>
        </w:rPr>
        <w:t>Place, Date                                                                                      Signature</w:t>
      </w:r>
    </w:p>
    <w:p w14:paraId="011690CA" w14:textId="77777777" w:rsidR="004141E7" w:rsidRPr="00292606" w:rsidRDefault="004141E7" w:rsidP="00AB57E8">
      <w:pPr>
        <w:spacing w:before="77" w:line="360" w:lineRule="auto"/>
        <w:rPr>
          <w:b/>
          <w:sz w:val="24"/>
          <w:szCs w:val="24"/>
          <w:lang w:val="en-US"/>
        </w:rPr>
      </w:pPr>
    </w:p>
    <w:p w14:paraId="4BE64583" w14:textId="77777777" w:rsidR="004141E7" w:rsidRPr="00292606" w:rsidRDefault="004141E7" w:rsidP="00AB57E8">
      <w:pPr>
        <w:spacing w:before="77" w:line="360" w:lineRule="auto"/>
        <w:rPr>
          <w:b/>
          <w:sz w:val="24"/>
          <w:szCs w:val="24"/>
          <w:lang w:val="en-US"/>
        </w:rPr>
      </w:pPr>
    </w:p>
    <w:p w14:paraId="5AEF14E2" w14:textId="77777777" w:rsidR="004141E7" w:rsidRPr="00292606" w:rsidRDefault="004141E7" w:rsidP="00AB57E8">
      <w:pPr>
        <w:spacing w:before="77" w:line="360" w:lineRule="auto"/>
        <w:rPr>
          <w:b/>
          <w:sz w:val="24"/>
          <w:szCs w:val="24"/>
          <w:lang w:val="en-US"/>
        </w:rPr>
      </w:pPr>
    </w:p>
    <w:p w14:paraId="3FB9A81C" w14:textId="77777777" w:rsidR="004141E7" w:rsidRPr="00292606" w:rsidRDefault="004141E7" w:rsidP="00AB57E8">
      <w:pPr>
        <w:spacing w:before="77" w:line="360" w:lineRule="auto"/>
        <w:rPr>
          <w:b/>
          <w:sz w:val="24"/>
          <w:szCs w:val="24"/>
          <w:lang w:val="en-US"/>
        </w:rPr>
      </w:pPr>
    </w:p>
    <w:p w14:paraId="67A301FA" w14:textId="77777777" w:rsidR="004141E7" w:rsidRPr="00292606" w:rsidRDefault="004141E7" w:rsidP="00AB57E8">
      <w:pPr>
        <w:spacing w:before="77" w:line="360" w:lineRule="auto"/>
        <w:rPr>
          <w:b/>
          <w:sz w:val="24"/>
          <w:szCs w:val="24"/>
          <w:lang w:val="en-US"/>
        </w:rPr>
      </w:pPr>
    </w:p>
    <w:p w14:paraId="6F66E01E" w14:textId="77777777" w:rsidR="004141E7" w:rsidRPr="00292606" w:rsidRDefault="004141E7" w:rsidP="00AB57E8">
      <w:pPr>
        <w:spacing w:before="77" w:line="360" w:lineRule="auto"/>
        <w:rPr>
          <w:b/>
          <w:sz w:val="24"/>
          <w:szCs w:val="24"/>
          <w:lang w:val="en-US"/>
        </w:rPr>
      </w:pPr>
    </w:p>
    <w:p w14:paraId="11BF98FA" w14:textId="77777777" w:rsidR="004141E7" w:rsidRPr="00292606" w:rsidRDefault="004141E7" w:rsidP="00AB57E8">
      <w:pPr>
        <w:spacing w:before="77" w:line="360" w:lineRule="auto"/>
        <w:rPr>
          <w:b/>
          <w:sz w:val="24"/>
          <w:szCs w:val="24"/>
          <w:lang w:val="en-US"/>
        </w:rPr>
      </w:pPr>
    </w:p>
    <w:p w14:paraId="37AFC0BE" w14:textId="77777777" w:rsidR="004141E7" w:rsidRPr="00292606" w:rsidRDefault="004141E7" w:rsidP="00AB57E8">
      <w:pPr>
        <w:spacing w:before="77" w:line="360" w:lineRule="auto"/>
        <w:rPr>
          <w:b/>
          <w:sz w:val="24"/>
          <w:szCs w:val="24"/>
          <w:lang w:val="en-US"/>
        </w:rPr>
      </w:pPr>
    </w:p>
    <w:p w14:paraId="522F1B95" w14:textId="77777777" w:rsidR="004141E7" w:rsidRPr="00292606" w:rsidRDefault="004141E7" w:rsidP="00AB57E8">
      <w:pPr>
        <w:spacing w:before="77" w:line="360" w:lineRule="auto"/>
        <w:rPr>
          <w:b/>
          <w:sz w:val="24"/>
          <w:szCs w:val="24"/>
          <w:lang w:val="en-US"/>
        </w:rPr>
      </w:pPr>
    </w:p>
    <w:p w14:paraId="221F8CF1" w14:textId="77777777" w:rsidR="004141E7" w:rsidRPr="00292606" w:rsidRDefault="004141E7" w:rsidP="00AB57E8">
      <w:pPr>
        <w:spacing w:before="77" w:line="360" w:lineRule="auto"/>
        <w:rPr>
          <w:b/>
          <w:sz w:val="24"/>
          <w:szCs w:val="24"/>
          <w:lang w:val="en-US"/>
        </w:rPr>
      </w:pPr>
    </w:p>
    <w:p w14:paraId="3DFF9FCA" w14:textId="4A42B6F5" w:rsidR="007B0489" w:rsidRPr="00292606" w:rsidRDefault="0091128C" w:rsidP="00BB3D92">
      <w:pPr>
        <w:spacing w:before="77" w:line="360" w:lineRule="auto"/>
        <w:jc w:val="center"/>
        <w:rPr>
          <w:b/>
          <w:sz w:val="24"/>
          <w:szCs w:val="24"/>
          <w:lang w:val="en-US"/>
        </w:rPr>
      </w:pPr>
      <w:r>
        <w:rPr>
          <w:b/>
          <w:sz w:val="24"/>
          <w:szCs w:val="24"/>
          <w:lang w:val="en-US"/>
        </w:rPr>
        <w:lastRenderedPageBreak/>
        <w:t>ABSTRACT</w:t>
      </w:r>
    </w:p>
    <w:p w14:paraId="32EF800A" w14:textId="77777777" w:rsidR="0080544D" w:rsidRPr="00292606" w:rsidRDefault="0080544D" w:rsidP="00AB57E8">
      <w:pPr>
        <w:spacing w:before="77" w:line="360" w:lineRule="auto"/>
        <w:rPr>
          <w:b/>
          <w:sz w:val="24"/>
          <w:szCs w:val="24"/>
          <w:lang w:val="en-US"/>
        </w:rPr>
      </w:pPr>
    </w:p>
    <w:p w14:paraId="31A97EFA" w14:textId="77777777" w:rsidR="00897517" w:rsidRDefault="00897517" w:rsidP="00897517">
      <w:pPr>
        <w:spacing w:line="276" w:lineRule="auto"/>
        <w:ind w:firstLine="567"/>
        <w:jc w:val="both"/>
        <w:rPr>
          <w:sz w:val="24"/>
          <w:szCs w:val="24"/>
        </w:rPr>
      </w:pPr>
    </w:p>
    <w:p w14:paraId="4BAFE6B7" w14:textId="25CFD84B" w:rsidR="00897517" w:rsidRDefault="00897517" w:rsidP="00897517">
      <w:pPr>
        <w:spacing w:line="276" w:lineRule="auto"/>
        <w:ind w:firstLine="567"/>
        <w:jc w:val="both"/>
        <w:rPr>
          <w:sz w:val="24"/>
          <w:szCs w:val="24"/>
        </w:rPr>
      </w:pPr>
      <w:r w:rsidRPr="00A6595B">
        <w:rPr>
          <w:sz w:val="24"/>
          <w:szCs w:val="24"/>
        </w:rPr>
        <w:t>Autonomous vehicles are the trend nowadays and many of manufacturers introduce innovations to boast their intelligent vehicles. With the advent of science</w:t>
      </w:r>
      <w:r>
        <w:rPr>
          <w:sz w:val="24"/>
          <w:szCs w:val="24"/>
        </w:rPr>
        <w:t>,</w:t>
      </w:r>
      <w:r w:rsidRPr="00A6595B">
        <w:rPr>
          <w:sz w:val="24"/>
          <w:szCs w:val="24"/>
        </w:rPr>
        <w:t xml:space="preserve"> many assistive technologies emerged to help the driver during long drives like hands-free driving, cruise control, auto adaptive </w:t>
      </w:r>
      <w:r>
        <w:rPr>
          <w:sz w:val="24"/>
          <w:szCs w:val="24"/>
        </w:rPr>
        <w:t>headlights,</w:t>
      </w:r>
      <w:r w:rsidRPr="00A6595B">
        <w:rPr>
          <w:sz w:val="24"/>
          <w:szCs w:val="24"/>
        </w:rPr>
        <w:t xml:space="preserve"> etc</w:t>
      </w:r>
      <w:r>
        <w:rPr>
          <w:sz w:val="24"/>
          <w:szCs w:val="24"/>
        </w:rPr>
        <w:t>.</w:t>
      </w:r>
      <w:r w:rsidRPr="00A6595B">
        <w:rPr>
          <w:sz w:val="24"/>
          <w:szCs w:val="24"/>
        </w:rPr>
        <w:t xml:space="preserve"> Artificial intelligence also takes its position in assisting the commutation </w:t>
      </w:r>
      <w:r>
        <w:rPr>
          <w:sz w:val="24"/>
          <w:szCs w:val="24"/>
        </w:rPr>
        <w:t xml:space="preserve">to be </w:t>
      </w:r>
      <w:r w:rsidRPr="00A6595B">
        <w:rPr>
          <w:sz w:val="24"/>
          <w:szCs w:val="24"/>
        </w:rPr>
        <w:t>safer and more effortless with technologies like self-driving, lane detection, collision detection</w:t>
      </w:r>
      <w:r>
        <w:rPr>
          <w:sz w:val="24"/>
          <w:szCs w:val="24"/>
        </w:rPr>
        <w:t>,</w:t>
      </w:r>
      <w:r w:rsidRPr="00A6595B">
        <w:rPr>
          <w:sz w:val="24"/>
          <w:szCs w:val="24"/>
        </w:rPr>
        <w:t xml:space="preserve"> etc</w:t>
      </w:r>
      <w:r>
        <w:rPr>
          <w:sz w:val="24"/>
          <w:szCs w:val="24"/>
        </w:rPr>
        <w:t>.  Although collision detection has been there for a while in the automotive industry for many famous manufacturers like Mercedes, BMW, Audi, and Tesla generic danger prediction and warning have not been explored much. This research is proposing to predict threats in advance so that the driver is aware before it is too late to make a decision. The idea here is to use Ultralytics Yolov5 for quick object detection which is a Convolutional Neural Network designed by Ultralytics. Annotated road surface data RDD2020 was used for performing the tests. The data contains classifications like potholes, debris, and cracks which are used to train the model and then later used to warn the driver. Yolov5 has different models, and a comparison of the models was performed. An analysis of the hyperparameters was done to fine-tune the detection results.</w:t>
      </w:r>
    </w:p>
    <w:p w14:paraId="3632E328" w14:textId="77777777" w:rsidR="00897517" w:rsidRDefault="00897517" w:rsidP="00897517">
      <w:pPr>
        <w:spacing w:line="276" w:lineRule="auto"/>
        <w:jc w:val="both"/>
        <w:rPr>
          <w:sz w:val="24"/>
          <w:szCs w:val="24"/>
        </w:rPr>
      </w:pPr>
      <w:r w:rsidRPr="00EE0AA9">
        <w:rPr>
          <w:sz w:val="24"/>
          <w:szCs w:val="24"/>
        </w:rPr>
        <w:t>Keywords: road damage; convolutional neural networks; semantic segmentation</w:t>
      </w:r>
      <w:r>
        <w:rPr>
          <w:sz w:val="24"/>
          <w:szCs w:val="24"/>
        </w:rPr>
        <w:t>; Yolov5</w:t>
      </w:r>
    </w:p>
    <w:p w14:paraId="0DA40BD9" w14:textId="594145DA" w:rsidR="003E0417" w:rsidRDefault="003E0417">
      <w:pPr>
        <w:widowControl/>
        <w:autoSpaceDE/>
        <w:autoSpaceDN/>
        <w:spacing w:after="160" w:line="259" w:lineRule="auto"/>
        <w:rPr>
          <w:sz w:val="24"/>
          <w:szCs w:val="24"/>
          <w:lang w:val="en-US"/>
        </w:rPr>
      </w:pPr>
    </w:p>
    <w:p w14:paraId="394E5186" w14:textId="4E790C78" w:rsidR="003E0417" w:rsidRDefault="003E0417" w:rsidP="0080544D">
      <w:pPr>
        <w:pStyle w:val="BodyText"/>
        <w:spacing w:before="201" w:line="360" w:lineRule="auto"/>
        <w:ind w:right="329"/>
        <w:rPr>
          <w:lang w:val="en-US"/>
        </w:rPr>
      </w:pPr>
    </w:p>
    <w:p w14:paraId="14E034A8" w14:textId="7850DB6F" w:rsidR="00897517" w:rsidRDefault="00897517" w:rsidP="0080544D">
      <w:pPr>
        <w:pStyle w:val="BodyText"/>
        <w:spacing w:before="201" w:line="360" w:lineRule="auto"/>
        <w:ind w:right="329"/>
        <w:rPr>
          <w:lang w:val="en-US"/>
        </w:rPr>
      </w:pPr>
    </w:p>
    <w:p w14:paraId="50FF1953" w14:textId="657B637C" w:rsidR="00897517" w:rsidRDefault="00897517" w:rsidP="0080544D">
      <w:pPr>
        <w:pStyle w:val="BodyText"/>
        <w:spacing w:before="201" w:line="360" w:lineRule="auto"/>
        <w:ind w:right="329"/>
        <w:rPr>
          <w:lang w:val="en-US"/>
        </w:rPr>
      </w:pPr>
    </w:p>
    <w:p w14:paraId="49A4802F" w14:textId="46D679BE" w:rsidR="00897517" w:rsidRDefault="00897517" w:rsidP="0080544D">
      <w:pPr>
        <w:pStyle w:val="BodyText"/>
        <w:spacing w:before="201" w:line="360" w:lineRule="auto"/>
        <w:ind w:right="329"/>
        <w:rPr>
          <w:lang w:val="en-US"/>
        </w:rPr>
      </w:pPr>
    </w:p>
    <w:p w14:paraId="2D0952BB" w14:textId="59B78834" w:rsidR="00897517" w:rsidRDefault="00897517" w:rsidP="0080544D">
      <w:pPr>
        <w:pStyle w:val="BodyText"/>
        <w:spacing w:before="201" w:line="360" w:lineRule="auto"/>
        <w:ind w:right="329"/>
        <w:rPr>
          <w:lang w:val="en-US"/>
        </w:rPr>
      </w:pPr>
    </w:p>
    <w:p w14:paraId="70F11C89" w14:textId="6CE0B851" w:rsidR="00897517" w:rsidRDefault="00897517" w:rsidP="0080544D">
      <w:pPr>
        <w:pStyle w:val="BodyText"/>
        <w:spacing w:before="201" w:line="360" w:lineRule="auto"/>
        <w:ind w:right="329"/>
        <w:rPr>
          <w:lang w:val="en-US"/>
        </w:rPr>
      </w:pPr>
    </w:p>
    <w:p w14:paraId="040BE1B5" w14:textId="56DE8DFB" w:rsidR="00897517" w:rsidRDefault="00897517" w:rsidP="0080544D">
      <w:pPr>
        <w:pStyle w:val="BodyText"/>
        <w:spacing w:before="201" w:line="360" w:lineRule="auto"/>
        <w:ind w:right="329"/>
        <w:rPr>
          <w:lang w:val="en-US"/>
        </w:rPr>
      </w:pPr>
    </w:p>
    <w:p w14:paraId="32F9BCFD" w14:textId="31D3F17B" w:rsidR="00897517" w:rsidRDefault="00897517" w:rsidP="0080544D">
      <w:pPr>
        <w:pStyle w:val="BodyText"/>
        <w:spacing w:before="201" w:line="360" w:lineRule="auto"/>
        <w:ind w:right="329"/>
        <w:rPr>
          <w:lang w:val="en-US"/>
        </w:rPr>
      </w:pPr>
    </w:p>
    <w:p w14:paraId="2AE3BEAC" w14:textId="7E168ECB" w:rsidR="00897517" w:rsidRDefault="00897517" w:rsidP="0080544D">
      <w:pPr>
        <w:pStyle w:val="BodyText"/>
        <w:spacing w:before="201" w:line="360" w:lineRule="auto"/>
        <w:ind w:right="329"/>
        <w:rPr>
          <w:lang w:val="en-US"/>
        </w:rPr>
      </w:pPr>
    </w:p>
    <w:p w14:paraId="4270F86F" w14:textId="02F78961" w:rsidR="00897517" w:rsidRDefault="00897517" w:rsidP="0080544D">
      <w:pPr>
        <w:pStyle w:val="BodyText"/>
        <w:spacing w:before="201" w:line="360" w:lineRule="auto"/>
        <w:ind w:right="329"/>
        <w:rPr>
          <w:lang w:val="en-US"/>
        </w:rPr>
      </w:pPr>
    </w:p>
    <w:p w14:paraId="5755D540" w14:textId="77777777" w:rsidR="004C0667" w:rsidRDefault="004C0667" w:rsidP="00B6705A">
      <w:pPr>
        <w:pStyle w:val="BodyText"/>
        <w:spacing w:before="201" w:line="276" w:lineRule="auto"/>
        <w:ind w:left="216" w:right="329"/>
        <w:jc w:val="center"/>
        <w:rPr>
          <w:b/>
          <w:bCs/>
          <w:u w:val="single"/>
          <w:lang w:val="en-US"/>
        </w:rPr>
      </w:pPr>
    </w:p>
    <w:p w14:paraId="25826CEC" w14:textId="77777777" w:rsidR="004C0667" w:rsidRDefault="004C0667" w:rsidP="00B6705A">
      <w:pPr>
        <w:pStyle w:val="BodyText"/>
        <w:spacing w:before="201" w:line="276" w:lineRule="auto"/>
        <w:ind w:left="216" w:right="329"/>
        <w:jc w:val="center"/>
        <w:rPr>
          <w:b/>
          <w:bCs/>
          <w:u w:val="single"/>
          <w:lang w:val="en-US"/>
        </w:rPr>
      </w:pPr>
    </w:p>
    <w:p w14:paraId="219D67A0" w14:textId="64313BAE" w:rsidR="004B1BA4" w:rsidRPr="00E55D4E" w:rsidRDefault="00E55D4E" w:rsidP="00B6705A">
      <w:pPr>
        <w:pStyle w:val="BodyText"/>
        <w:spacing w:before="201" w:line="276" w:lineRule="auto"/>
        <w:ind w:left="216" w:right="329"/>
        <w:jc w:val="center"/>
        <w:rPr>
          <w:b/>
          <w:bCs/>
          <w:lang w:val="en-US"/>
        </w:rPr>
      </w:pPr>
      <w:r w:rsidRPr="00E55D4E">
        <w:rPr>
          <w:b/>
          <w:bCs/>
          <w:lang w:val="en-US"/>
        </w:rPr>
        <w:lastRenderedPageBreak/>
        <w:t>CONTENTS</w:t>
      </w:r>
    </w:p>
    <w:p w14:paraId="5C04DAC5" w14:textId="77777777" w:rsidR="004B1BA4" w:rsidRPr="00292606" w:rsidRDefault="004B1BA4" w:rsidP="004B1BA4">
      <w:pPr>
        <w:pStyle w:val="BodyText"/>
        <w:spacing w:before="201" w:line="276" w:lineRule="auto"/>
        <w:ind w:left="216" w:right="329"/>
        <w:rPr>
          <w:lang w:val="en-US"/>
        </w:rPr>
      </w:pPr>
    </w:p>
    <w:p w14:paraId="6ED9EB99" w14:textId="43B47B14" w:rsidR="00035D5E" w:rsidRPr="00A66638" w:rsidRDefault="00035D5E" w:rsidP="00035D5E">
      <w:pPr>
        <w:spacing w:line="276" w:lineRule="auto"/>
        <w:rPr>
          <w:sz w:val="24"/>
          <w:szCs w:val="24"/>
        </w:rPr>
      </w:pPr>
      <w:r w:rsidRPr="00A66638">
        <w:rPr>
          <w:sz w:val="24"/>
          <w:szCs w:val="24"/>
        </w:rPr>
        <w:t>CHAPTER1: INTRODUCTION</w:t>
      </w:r>
    </w:p>
    <w:p w14:paraId="78F9298B" w14:textId="77777777" w:rsidR="00035D5E" w:rsidRPr="00A66638" w:rsidRDefault="00035D5E" w:rsidP="00A66638">
      <w:pPr>
        <w:pStyle w:val="ListParagraph"/>
        <w:numPr>
          <w:ilvl w:val="0"/>
          <w:numId w:val="25"/>
        </w:numPr>
        <w:spacing w:line="276" w:lineRule="auto"/>
        <w:rPr>
          <w:sz w:val="24"/>
          <w:szCs w:val="24"/>
        </w:rPr>
      </w:pPr>
      <w:r w:rsidRPr="00A66638">
        <w:rPr>
          <w:sz w:val="24"/>
          <w:szCs w:val="24"/>
        </w:rPr>
        <w:t>Motivation</w:t>
      </w:r>
    </w:p>
    <w:p w14:paraId="399B9835" w14:textId="059DD9CB" w:rsidR="00035D5E" w:rsidRPr="00A66638" w:rsidRDefault="00035D5E" w:rsidP="00A66638">
      <w:pPr>
        <w:pStyle w:val="ListParagraph"/>
        <w:numPr>
          <w:ilvl w:val="0"/>
          <w:numId w:val="25"/>
        </w:numPr>
        <w:spacing w:line="276" w:lineRule="auto"/>
        <w:rPr>
          <w:sz w:val="24"/>
          <w:szCs w:val="24"/>
        </w:rPr>
      </w:pPr>
      <w:r w:rsidRPr="00A66638">
        <w:rPr>
          <w:sz w:val="24"/>
          <w:szCs w:val="24"/>
        </w:rPr>
        <w:t>Objective</w:t>
      </w:r>
    </w:p>
    <w:p w14:paraId="3A445775" w14:textId="77777777" w:rsidR="00E55D4E" w:rsidRPr="00A66638" w:rsidRDefault="00E55D4E" w:rsidP="00A66638">
      <w:pPr>
        <w:pStyle w:val="ListParagraph"/>
        <w:numPr>
          <w:ilvl w:val="0"/>
          <w:numId w:val="25"/>
        </w:numPr>
        <w:rPr>
          <w:sz w:val="24"/>
          <w:szCs w:val="24"/>
        </w:rPr>
      </w:pPr>
      <w:r w:rsidRPr="00A66638">
        <w:rPr>
          <w:sz w:val="24"/>
          <w:szCs w:val="24"/>
        </w:rPr>
        <w:t>Scope</w:t>
      </w:r>
    </w:p>
    <w:p w14:paraId="6ADBED15" w14:textId="77777777" w:rsidR="00E55D4E" w:rsidRPr="00A66638" w:rsidRDefault="00E55D4E" w:rsidP="00E55D4E">
      <w:pPr>
        <w:rPr>
          <w:sz w:val="24"/>
          <w:szCs w:val="24"/>
        </w:rPr>
      </w:pPr>
      <w:r w:rsidRPr="00A66638">
        <w:rPr>
          <w:sz w:val="24"/>
          <w:szCs w:val="24"/>
        </w:rPr>
        <w:t>RESEARCH QUESTION</w:t>
      </w:r>
    </w:p>
    <w:p w14:paraId="122326B5" w14:textId="77777777" w:rsidR="00E55D4E" w:rsidRPr="00A66638" w:rsidRDefault="00E55D4E" w:rsidP="00E55D4E">
      <w:pPr>
        <w:rPr>
          <w:sz w:val="24"/>
          <w:szCs w:val="24"/>
        </w:rPr>
      </w:pPr>
      <w:r w:rsidRPr="00A66638">
        <w:rPr>
          <w:sz w:val="24"/>
          <w:szCs w:val="24"/>
        </w:rPr>
        <w:t>CHAPTER2: RELATED WORK</w:t>
      </w:r>
    </w:p>
    <w:p w14:paraId="6990ACC4" w14:textId="77777777" w:rsidR="00E55D4E" w:rsidRPr="00A66638" w:rsidRDefault="00E55D4E" w:rsidP="00E55D4E">
      <w:pPr>
        <w:rPr>
          <w:sz w:val="24"/>
          <w:szCs w:val="24"/>
        </w:rPr>
      </w:pPr>
    </w:p>
    <w:p w14:paraId="6E40D230" w14:textId="77777777" w:rsidR="00E55D4E" w:rsidRPr="00A66638" w:rsidRDefault="00E55D4E" w:rsidP="00A66638">
      <w:pPr>
        <w:pStyle w:val="ListParagraph"/>
        <w:numPr>
          <w:ilvl w:val="0"/>
          <w:numId w:val="26"/>
        </w:numPr>
        <w:spacing w:after="120" w:line="240" w:lineRule="auto"/>
        <w:rPr>
          <w:rFonts w:ascii="Times New Roman" w:hAnsi="Times New Roman" w:cs="Times New Roman"/>
          <w:sz w:val="24"/>
          <w:szCs w:val="24"/>
        </w:rPr>
      </w:pPr>
      <w:r w:rsidRPr="00A66638">
        <w:rPr>
          <w:rFonts w:ascii="Times New Roman" w:hAnsi="Times New Roman" w:cs="Times New Roman"/>
          <w:sz w:val="24"/>
          <w:szCs w:val="24"/>
        </w:rPr>
        <w:t>Vision Transformer vs ResNet</w:t>
      </w:r>
    </w:p>
    <w:p w14:paraId="47CC665C" w14:textId="77777777" w:rsidR="00E55D4E" w:rsidRPr="00A66638" w:rsidRDefault="00E55D4E" w:rsidP="00A66638">
      <w:pPr>
        <w:pStyle w:val="ListParagraph"/>
        <w:numPr>
          <w:ilvl w:val="0"/>
          <w:numId w:val="26"/>
        </w:numPr>
        <w:spacing w:after="120" w:line="240" w:lineRule="auto"/>
        <w:rPr>
          <w:rFonts w:ascii="Times New Roman" w:hAnsi="Times New Roman" w:cs="Times New Roman"/>
          <w:sz w:val="24"/>
          <w:szCs w:val="24"/>
        </w:rPr>
      </w:pPr>
      <w:r w:rsidRPr="00A66638">
        <w:rPr>
          <w:rFonts w:ascii="Times New Roman" w:hAnsi="Times New Roman" w:cs="Times New Roman"/>
          <w:sz w:val="24"/>
          <w:szCs w:val="24"/>
        </w:rPr>
        <w:t>EfficientDet, Yolov5 and EfficientNET</w:t>
      </w:r>
    </w:p>
    <w:p w14:paraId="077FB90F" w14:textId="77777777" w:rsidR="00E55D4E" w:rsidRPr="00A66638" w:rsidRDefault="00E55D4E" w:rsidP="00A66638">
      <w:pPr>
        <w:pStyle w:val="ListParagraph"/>
        <w:numPr>
          <w:ilvl w:val="0"/>
          <w:numId w:val="26"/>
        </w:numPr>
        <w:rPr>
          <w:sz w:val="24"/>
          <w:szCs w:val="24"/>
        </w:rPr>
      </w:pPr>
      <w:r w:rsidRPr="00A66638">
        <w:rPr>
          <w:sz w:val="24"/>
          <w:szCs w:val="24"/>
        </w:rPr>
        <w:t>ResMLP:</w:t>
      </w:r>
    </w:p>
    <w:p w14:paraId="49EB1B90" w14:textId="5BE5D39D" w:rsidR="00E55D4E" w:rsidRPr="00A66638" w:rsidRDefault="00E55D4E" w:rsidP="005F048B">
      <w:pPr>
        <w:pStyle w:val="ListParagraph"/>
        <w:numPr>
          <w:ilvl w:val="0"/>
          <w:numId w:val="26"/>
        </w:numPr>
        <w:rPr>
          <w:sz w:val="24"/>
          <w:szCs w:val="24"/>
        </w:rPr>
      </w:pPr>
      <w:r w:rsidRPr="00A66638">
        <w:rPr>
          <w:sz w:val="24"/>
          <w:szCs w:val="24"/>
        </w:rPr>
        <w:t>ResMLP Working:</w:t>
      </w:r>
    </w:p>
    <w:p w14:paraId="5B8D361B" w14:textId="77777777" w:rsidR="00E55D4E" w:rsidRPr="00A66638" w:rsidRDefault="00E55D4E" w:rsidP="00A66638">
      <w:pPr>
        <w:pStyle w:val="ListParagraph"/>
        <w:numPr>
          <w:ilvl w:val="0"/>
          <w:numId w:val="26"/>
        </w:numPr>
        <w:rPr>
          <w:sz w:val="24"/>
          <w:szCs w:val="24"/>
        </w:rPr>
      </w:pPr>
      <w:r w:rsidRPr="00A66638">
        <w:rPr>
          <w:sz w:val="24"/>
          <w:szCs w:val="24"/>
        </w:rPr>
        <w:t>ResNet</w:t>
      </w:r>
    </w:p>
    <w:p w14:paraId="53619EFF" w14:textId="77777777" w:rsidR="00E55D4E" w:rsidRPr="00A66638" w:rsidRDefault="00E55D4E" w:rsidP="00A66638">
      <w:pPr>
        <w:pStyle w:val="ListParagraph"/>
        <w:numPr>
          <w:ilvl w:val="0"/>
          <w:numId w:val="26"/>
        </w:numPr>
        <w:jc w:val="both"/>
        <w:rPr>
          <w:sz w:val="24"/>
          <w:szCs w:val="24"/>
        </w:rPr>
      </w:pPr>
      <w:r w:rsidRPr="00A66638">
        <w:rPr>
          <w:sz w:val="24"/>
          <w:szCs w:val="24"/>
        </w:rPr>
        <w:t>R-FCN</w:t>
      </w:r>
    </w:p>
    <w:p w14:paraId="631D79C5" w14:textId="77777777" w:rsidR="00E55D4E" w:rsidRPr="00A66638" w:rsidRDefault="00E55D4E" w:rsidP="00A66638">
      <w:pPr>
        <w:pStyle w:val="ListParagraph"/>
        <w:numPr>
          <w:ilvl w:val="0"/>
          <w:numId w:val="26"/>
        </w:numPr>
        <w:jc w:val="both"/>
        <w:rPr>
          <w:sz w:val="24"/>
          <w:szCs w:val="24"/>
        </w:rPr>
      </w:pPr>
      <w:r w:rsidRPr="00A66638">
        <w:rPr>
          <w:sz w:val="24"/>
          <w:szCs w:val="24"/>
        </w:rPr>
        <w:t>SSD</w:t>
      </w:r>
    </w:p>
    <w:p w14:paraId="7CD5724C" w14:textId="77777777" w:rsidR="00E55D4E" w:rsidRPr="00A66638" w:rsidRDefault="00E55D4E" w:rsidP="00A66638">
      <w:pPr>
        <w:pStyle w:val="ListParagraph"/>
        <w:numPr>
          <w:ilvl w:val="0"/>
          <w:numId w:val="26"/>
        </w:numPr>
        <w:jc w:val="both"/>
        <w:rPr>
          <w:sz w:val="24"/>
          <w:szCs w:val="24"/>
        </w:rPr>
      </w:pPr>
      <w:r w:rsidRPr="00A66638">
        <w:rPr>
          <w:sz w:val="24"/>
          <w:szCs w:val="24"/>
        </w:rPr>
        <w:t>Cracknet/Cracknet-V</w:t>
      </w:r>
    </w:p>
    <w:p w14:paraId="238ED7DB" w14:textId="77777777" w:rsidR="00E55D4E" w:rsidRPr="00A66638" w:rsidRDefault="00E55D4E" w:rsidP="00A66638">
      <w:pPr>
        <w:pStyle w:val="ListParagraph"/>
        <w:numPr>
          <w:ilvl w:val="0"/>
          <w:numId w:val="26"/>
        </w:numPr>
        <w:jc w:val="both"/>
        <w:rPr>
          <w:sz w:val="24"/>
          <w:szCs w:val="24"/>
        </w:rPr>
      </w:pPr>
      <w:r w:rsidRPr="00A66638">
        <w:rPr>
          <w:sz w:val="24"/>
          <w:szCs w:val="24"/>
        </w:rPr>
        <w:t>YOLOV5 vs RCNN</w:t>
      </w:r>
    </w:p>
    <w:p w14:paraId="39FBA4FB" w14:textId="77777777" w:rsidR="00E55D4E" w:rsidRPr="00A66638" w:rsidRDefault="00E55D4E" w:rsidP="00E55D4E">
      <w:pPr>
        <w:rPr>
          <w:sz w:val="24"/>
          <w:szCs w:val="24"/>
        </w:rPr>
      </w:pPr>
      <w:r w:rsidRPr="00A66638">
        <w:rPr>
          <w:sz w:val="24"/>
          <w:szCs w:val="24"/>
        </w:rPr>
        <w:t xml:space="preserve">HAND-CRAFTED FEATURE ENGINEERING  </w:t>
      </w:r>
    </w:p>
    <w:p w14:paraId="05F50269" w14:textId="77777777" w:rsidR="00E55D4E" w:rsidRPr="00A66638" w:rsidRDefault="00E55D4E" w:rsidP="00E55D4E">
      <w:pPr>
        <w:spacing w:line="276" w:lineRule="auto"/>
        <w:jc w:val="both"/>
        <w:rPr>
          <w:sz w:val="24"/>
          <w:szCs w:val="24"/>
        </w:rPr>
      </w:pPr>
      <w:r w:rsidRPr="00A66638">
        <w:rPr>
          <w:sz w:val="24"/>
          <w:szCs w:val="24"/>
        </w:rPr>
        <w:t>CHALLENGES IN COMPUTER VISION</w:t>
      </w:r>
    </w:p>
    <w:p w14:paraId="236A25BA" w14:textId="77777777" w:rsidR="00E55D4E" w:rsidRPr="00A66638" w:rsidRDefault="00E55D4E" w:rsidP="00A66638">
      <w:pPr>
        <w:pStyle w:val="ListParagraph"/>
        <w:numPr>
          <w:ilvl w:val="0"/>
          <w:numId w:val="27"/>
        </w:numPr>
        <w:spacing w:line="276" w:lineRule="auto"/>
        <w:jc w:val="both"/>
        <w:rPr>
          <w:sz w:val="24"/>
          <w:szCs w:val="24"/>
        </w:rPr>
      </w:pPr>
      <w:r w:rsidRPr="00A66638">
        <w:rPr>
          <w:sz w:val="24"/>
          <w:szCs w:val="24"/>
        </w:rPr>
        <w:t>IMAGE CLASSIFICATION</w:t>
      </w:r>
    </w:p>
    <w:p w14:paraId="3A361129" w14:textId="77777777" w:rsidR="00E55D4E" w:rsidRPr="00A66638" w:rsidRDefault="00E55D4E" w:rsidP="00A66638">
      <w:pPr>
        <w:pStyle w:val="ListParagraph"/>
        <w:numPr>
          <w:ilvl w:val="0"/>
          <w:numId w:val="27"/>
        </w:numPr>
        <w:spacing w:line="276" w:lineRule="auto"/>
        <w:jc w:val="both"/>
        <w:rPr>
          <w:sz w:val="24"/>
          <w:szCs w:val="24"/>
        </w:rPr>
      </w:pPr>
      <w:r w:rsidRPr="00A66638">
        <w:rPr>
          <w:sz w:val="24"/>
          <w:szCs w:val="24"/>
        </w:rPr>
        <w:t>IMAGE LOCALIZATION</w:t>
      </w:r>
    </w:p>
    <w:p w14:paraId="473D1B66" w14:textId="77777777" w:rsidR="00E55D4E" w:rsidRPr="00A66638" w:rsidRDefault="00E55D4E" w:rsidP="00A66638">
      <w:pPr>
        <w:pStyle w:val="ListParagraph"/>
        <w:numPr>
          <w:ilvl w:val="0"/>
          <w:numId w:val="27"/>
        </w:numPr>
        <w:spacing w:line="276" w:lineRule="auto"/>
        <w:jc w:val="both"/>
        <w:rPr>
          <w:sz w:val="24"/>
          <w:szCs w:val="24"/>
        </w:rPr>
      </w:pPr>
      <w:r w:rsidRPr="00A66638">
        <w:rPr>
          <w:sz w:val="24"/>
          <w:szCs w:val="24"/>
        </w:rPr>
        <w:t>OBJECT DETECTION</w:t>
      </w:r>
    </w:p>
    <w:p w14:paraId="0E50F92A" w14:textId="77777777" w:rsidR="00E55D4E" w:rsidRPr="00A66638" w:rsidRDefault="00E55D4E" w:rsidP="00A66638">
      <w:pPr>
        <w:pStyle w:val="ListParagraph"/>
        <w:numPr>
          <w:ilvl w:val="0"/>
          <w:numId w:val="27"/>
        </w:numPr>
        <w:rPr>
          <w:sz w:val="24"/>
          <w:szCs w:val="24"/>
        </w:rPr>
      </w:pPr>
      <w:r w:rsidRPr="00A66638">
        <w:rPr>
          <w:sz w:val="24"/>
          <w:szCs w:val="24"/>
        </w:rPr>
        <w:t>IMAGE SEGMENTATION</w:t>
      </w:r>
    </w:p>
    <w:p w14:paraId="53738351" w14:textId="77777777" w:rsidR="00E55D4E" w:rsidRPr="00A66638" w:rsidRDefault="00E55D4E" w:rsidP="00A66638">
      <w:pPr>
        <w:pStyle w:val="ListParagraph"/>
        <w:numPr>
          <w:ilvl w:val="0"/>
          <w:numId w:val="27"/>
        </w:numPr>
        <w:spacing w:line="276" w:lineRule="auto"/>
        <w:jc w:val="both"/>
        <w:rPr>
          <w:sz w:val="24"/>
          <w:szCs w:val="24"/>
        </w:rPr>
      </w:pPr>
      <w:r w:rsidRPr="00A66638">
        <w:rPr>
          <w:sz w:val="24"/>
          <w:szCs w:val="24"/>
        </w:rPr>
        <w:t>EDGE DETECTION</w:t>
      </w:r>
    </w:p>
    <w:p w14:paraId="1181AA12" w14:textId="77777777" w:rsidR="00E55D4E" w:rsidRPr="00A66638" w:rsidRDefault="00E55D4E" w:rsidP="00E55D4E">
      <w:pPr>
        <w:spacing w:line="276" w:lineRule="auto"/>
        <w:jc w:val="both"/>
        <w:rPr>
          <w:sz w:val="24"/>
          <w:szCs w:val="24"/>
        </w:rPr>
      </w:pPr>
      <w:r w:rsidRPr="00A66638">
        <w:rPr>
          <w:sz w:val="24"/>
          <w:szCs w:val="24"/>
        </w:rPr>
        <w:t>CONVOLUTIONAL NEURAL NETWORKS</w:t>
      </w:r>
    </w:p>
    <w:p w14:paraId="366640BE" w14:textId="77777777" w:rsidR="00E55D4E" w:rsidRPr="00A66638" w:rsidRDefault="00E55D4E" w:rsidP="00E55D4E">
      <w:pPr>
        <w:spacing w:line="360" w:lineRule="auto"/>
        <w:jc w:val="both"/>
        <w:rPr>
          <w:sz w:val="24"/>
          <w:szCs w:val="24"/>
        </w:rPr>
      </w:pPr>
      <w:r w:rsidRPr="00A66638">
        <w:rPr>
          <w:sz w:val="24"/>
          <w:szCs w:val="24"/>
        </w:rPr>
        <w:t>ROAD SIGN DETECTION</w:t>
      </w:r>
    </w:p>
    <w:p w14:paraId="0BCE8873" w14:textId="77777777" w:rsidR="00E55D4E" w:rsidRPr="00A66638" w:rsidRDefault="00E55D4E" w:rsidP="00E55D4E">
      <w:pPr>
        <w:spacing w:line="360" w:lineRule="auto"/>
        <w:rPr>
          <w:sz w:val="24"/>
          <w:szCs w:val="24"/>
        </w:rPr>
      </w:pPr>
      <w:r w:rsidRPr="00A66638">
        <w:rPr>
          <w:sz w:val="24"/>
          <w:szCs w:val="24"/>
        </w:rPr>
        <w:t>ROAD DAMAGE DETECTION USING UNSUPERVISED DISPARITY MAP SEGMENTATION</w:t>
      </w:r>
    </w:p>
    <w:p w14:paraId="0D556BF0" w14:textId="77777777" w:rsidR="00E55D4E" w:rsidRPr="00A66638" w:rsidRDefault="00E55D4E" w:rsidP="00E55D4E">
      <w:pPr>
        <w:spacing w:line="360" w:lineRule="auto"/>
        <w:rPr>
          <w:sz w:val="24"/>
          <w:szCs w:val="24"/>
        </w:rPr>
      </w:pPr>
      <w:r w:rsidRPr="00A66638">
        <w:rPr>
          <w:sz w:val="24"/>
          <w:szCs w:val="24"/>
        </w:rPr>
        <w:t xml:space="preserve">CONVENTIONAL TECHNIQUES FOR IMAGE PROCESSING </w:t>
      </w:r>
    </w:p>
    <w:p w14:paraId="211A8698" w14:textId="77777777" w:rsidR="00E55D4E" w:rsidRPr="00A66638" w:rsidRDefault="00E55D4E" w:rsidP="00E55D4E">
      <w:pPr>
        <w:widowControl/>
        <w:autoSpaceDE/>
        <w:autoSpaceDN/>
        <w:spacing w:after="160" w:line="259" w:lineRule="auto"/>
        <w:rPr>
          <w:sz w:val="24"/>
          <w:szCs w:val="24"/>
          <w:lang w:val="en-US"/>
        </w:rPr>
      </w:pPr>
      <w:r w:rsidRPr="00A66638">
        <w:rPr>
          <w:sz w:val="24"/>
          <w:szCs w:val="24"/>
          <w:lang w:val="en-US"/>
        </w:rPr>
        <w:t xml:space="preserve">YOLOv5 </w:t>
      </w:r>
    </w:p>
    <w:p w14:paraId="11AA35BC" w14:textId="77777777" w:rsidR="00E55D4E" w:rsidRPr="00A66638" w:rsidRDefault="00E55D4E" w:rsidP="00E55D4E">
      <w:pPr>
        <w:widowControl/>
        <w:autoSpaceDE/>
        <w:autoSpaceDN/>
        <w:spacing w:after="160" w:line="259" w:lineRule="auto"/>
        <w:rPr>
          <w:sz w:val="24"/>
          <w:szCs w:val="24"/>
          <w:lang w:val="en-US"/>
        </w:rPr>
      </w:pPr>
      <w:r w:rsidRPr="00A66638">
        <w:rPr>
          <w:sz w:val="24"/>
          <w:szCs w:val="24"/>
          <w:lang w:val="en-US"/>
        </w:rPr>
        <w:t>ARCHITECTURAL DETAILS</w:t>
      </w:r>
    </w:p>
    <w:p w14:paraId="49DC2FD5" w14:textId="77777777" w:rsidR="00E55D4E" w:rsidRPr="005F048B" w:rsidRDefault="00E55D4E" w:rsidP="005F048B">
      <w:pPr>
        <w:pStyle w:val="ListParagraph"/>
        <w:numPr>
          <w:ilvl w:val="0"/>
          <w:numId w:val="28"/>
        </w:numPr>
        <w:jc w:val="both"/>
        <w:rPr>
          <w:color w:val="383838"/>
          <w:sz w:val="24"/>
          <w:szCs w:val="24"/>
        </w:rPr>
      </w:pPr>
      <w:r w:rsidRPr="005F048B">
        <w:rPr>
          <w:color w:val="383838"/>
          <w:sz w:val="24"/>
          <w:szCs w:val="24"/>
        </w:rPr>
        <w:t>Activation Function</w:t>
      </w:r>
    </w:p>
    <w:p w14:paraId="1F23E39C" w14:textId="77777777" w:rsidR="00E55D4E" w:rsidRPr="005F048B" w:rsidRDefault="00E55D4E" w:rsidP="005F048B">
      <w:pPr>
        <w:pStyle w:val="ListParagraph"/>
        <w:numPr>
          <w:ilvl w:val="0"/>
          <w:numId w:val="28"/>
        </w:numPr>
        <w:rPr>
          <w:color w:val="383838"/>
          <w:sz w:val="24"/>
          <w:szCs w:val="24"/>
        </w:rPr>
      </w:pPr>
      <w:r w:rsidRPr="005F048B">
        <w:rPr>
          <w:color w:val="383838"/>
          <w:sz w:val="24"/>
          <w:szCs w:val="24"/>
        </w:rPr>
        <w:t>Optimization Function</w:t>
      </w:r>
    </w:p>
    <w:p w14:paraId="3EDF9A5C" w14:textId="77777777" w:rsidR="00E55D4E" w:rsidRPr="005F048B" w:rsidRDefault="00E55D4E" w:rsidP="005F048B">
      <w:pPr>
        <w:pStyle w:val="ListParagraph"/>
        <w:numPr>
          <w:ilvl w:val="0"/>
          <w:numId w:val="28"/>
        </w:numPr>
        <w:jc w:val="both"/>
        <w:rPr>
          <w:sz w:val="24"/>
          <w:szCs w:val="24"/>
          <w:lang w:val="en-US"/>
        </w:rPr>
      </w:pPr>
      <w:r w:rsidRPr="005F048B">
        <w:rPr>
          <w:sz w:val="24"/>
          <w:szCs w:val="24"/>
          <w:lang w:val="en-US"/>
        </w:rPr>
        <w:t>Cost Function or Loss Function</w:t>
      </w:r>
    </w:p>
    <w:p w14:paraId="2331883A" w14:textId="77777777" w:rsidR="00E55D4E" w:rsidRPr="005F048B" w:rsidRDefault="00E55D4E" w:rsidP="005F048B">
      <w:pPr>
        <w:pStyle w:val="ListParagraph"/>
        <w:numPr>
          <w:ilvl w:val="0"/>
          <w:numId w:val="28"/>
        </w:numPr>
        <w:rPr>
          <w:rStyle w:val="Strong"/>
          <w:rFonts w:ascii="Times New Roman" w:hAnsi="Times New Roman" w:cs="Times New Roman"/>
          <w:b w:val="0"/>
          <w:bCs w:val="0"/>
          <w:color w:val="292929"/>
          <w:spacing w:val="-1"/>
          <w:sz w:val="24"/>
          <w:szCs w:val="24"/>
          <w:shd w:val="clear" w:color="auto" w:fill="FFFFFF"/>
        </w:rPr>
      </w:pPr>
      <w:r w:rsidRPr="005F048B">
        <w:rPr>
          <w:rStyle w:val="Strong"/>
          <w:rFonts w:ascii="Times New Roman" w:hAnsi="Times New Roman" w:cs="Times New Roman"/>
          <w:b w:val="0"/>
          <w:bCs w:val="0"/>
          <w:color w:val="292929"/>
          <w:spacing w:val="-1"/>
          <w:sz w:val="24"/>
          <w:szCs w:val="24"/>
          <w:shd w:val="clear" w:color="auto" w:fill="FFFFFF"/>
        </w:rPr>
        <w:t>Hyperparameters in YOLOv5</w:t>
      </w:r>
    </w:p>
    <w:p w14:paraId="3E43D384" w14:textId="77777777" w:rsidR="00E55D4E" w:rsidRPr="005F048B" w:rsidRDefault="00E55D4E" w:rsidP="005F048B">
      <w:pPr>
        <w:pStyle w:val="ListParagraph"/>
        <w:numPr>
          <w:ilvl w:val="0"/>
          <w:numId w:val="28"/>
        </w:numPr>
        <w:jc w:val="both"/>
        <w:rPr>
          <w:color w:val="292929"/>
          <w:spacing w:val="-1"/>
          <w:sz w:val="24"/>
          <w:szCs w:val="24"/>
          <w:shd w:val="clear" w:color="auto" w:fill="FFFFFF"/>
        </w:rPr>
      </w:pPr>
      <w:r w:rsidRPr="005F048B">
        <w:rPr>
          <w:color w:val="292929"/>
          <w:spacing w:val="-1"/>
          <w:sz w:val="24"/>
          <w:szCs w:val="24"/>
          <w:shd w:val="clear" w:color="auto" w:fill="FFFFFF"/>
        </w:rPr>
        <w:t>TYPES OF YOLOv5</w:t>
      </w:r>
    </w:p>
    <w:p w14:paraId="4B163C81" w14:textId="77777777" w:rsidR="00E55D4E" w:rsidRPr="00A66638" w:rsidRDefault="00E55D4E" w:rsidP="00E55D4E">
      <w:pPr>
        <w:spacing w:line="276" w:lineRule="auto"/>
        <w:rPr>
          <w:sz w:val="24"/>
          <w:szCs w:val="24"/>
        </w:rPr>
      </w:pPr>
      <w:r w:rsidRPr="00A66638">
        <w:rPr>
          <w:sz w:val="24"/>
          <w:szCs w:val="24"/>
        </w:rPr>
        <w:t>CHAPTER3: METHOD</w:t>
      </w:r>
    </w:p>
    <w:p w14:paraId="2F1BFAA1" w14:textId="77777777" w:rsidR="00E55D4E" w:rsidRPr="005F048B" w:rsidRDefault="00E55D4E" w:rsidP="005F048B">
      <w:pPr>
        <w:pStyle w:val="ListParagraph"/>
        <w:numPr>
          <w:ilvl w:val="0"/>
          <w:numId w:val="29"/>
        </w:numPr>
        <w:spacing w:line="276" w:lineRule="auto"/>
        <w:jc w:val="both"/>
        <w:rPr>
          <w:sz w:val="24"/>
          <w:szCs w:val="24"/>
        </w:rPr>
      </w:pPr>
      <w:r w:rsidRPr="005F048B">
        <w:rPr>
          <w:sz w:val="24"/>
          <w:szCs w:val="24"/>
        </w:rPr>
        <w:lastRenderedPageBreak/>
        <w:t>YOLO</w:t>
      </w:r>
    </w:p>
    <w:p w14:paraId="5F6ABD31" w14:textId="77777777" w:rsidR="00E55D4E" w:rsidRPr="005F048B" w:rsidRDefault="00E55D4E" w:rsidP="005F048B">
      <w:pPr>
        <w:pStyle w:val="ListParagraph"/>
        <w:numPr>
          <w:ilvl w:val="0"/>
          <w:numId w:val="29"/>
        </w:numPr>
        <w:spacing w:line="276" w:lineRule="auto"/>
        <w:jc w:val="both"/>
        <w:rPr>
          <w:sz w:val="24"/>
          <w:szCs w:val="24"/>
        </w:rPr>
      </w:pPr>
      <w:r w:rsidRPr="005F048B">
        <w:rPr>
          <w:sz w:val="24"/>
          <w:szCs w:val="24"/>
        </w:rPr>
        <w:t>RELEASES</w:t>
      </w:r>
    </w:p>
    <w:p w14:paraId="1CE8DE50" w14:textId="77777777" w:rsidR="00E55D4E" w:rsidRPr="005F048B" w:rsidRDefault="00E55D4E" w:rsidP="005F048B">
      <w:pPr>
        <w:pStyle w:val="ListParagraph"/>
        <w:numPr>
          <w:ilvl w:val="0"/>
          <w:numId w:val="29"/>
        </w:numPr>
        <w:spacing w:line="276" w:lineRule="auto"/>
        <w:jc w:val="both"/>
        <w:rPr>
          <w:sz w:val="24"/>
          <w:szCs w:val="24"/>
        </w:rPr>
      </w:pPr>
      <w:r w:rsidRPr="005F048B">
        <w:rPr>
          <w:sz w:val="24"/>
          <w:szCs w:val="24"/>
        </w:rPr>
        <w:t>YOLOv5 Model comparison</w:t>
      </w:r>
    </w:p>
    <w:p w14:paraId="2CA570EA" w14:textId="77777777" w:rsidR="00E55D4E" w:rsidRPr="005F048B" w:rsidRDefault="00E55D4E" w:rsidP="005F048B">
      <w:pPr>
        <w:pStyle w:val="ListParagraph"/>
        <w:numPr>
          <w:ilvl w:val="0"/>
          <w:numId w:val="29"/>
        </w:numPr>
        <w:spacing w:line="276" w:lineRule="auto"/>
        <w:rPr>
          <w:sz w:val="24"/>
          <w:szCs w:val="24"/>
        </w:rPr>
      </w:pPr>
      <w:r w:rsidRPr="005F048B">
        <w:rPr>
          <w:sz w:val="24"/>
          <w:szCs w:val="24"/>
        </w:rPr>
        <w:t>Custom Object Detection with Yolov5</w:t>
      </w:r>
    </w:p>
    <w:p w14:paraId="61E99048" w14:textId="77777777" w:rsidR="00E55D4E" w:rsidRPr="005F048B" w:rsidRDefault="00E55D4E" w:rsidP="005F048B">
      <w:pPr>
        <w:pStyle w:val="ListParagraph"/>
        <w:numPr>
          <w:ilvl w:val="0"/>
          <w:numId w:val="29"/>
        </w:numPr>
        <w:spacing w:line="276" w:lineRule="auto"/>
        <w:rPr>
          <w:sz w:val="24"/>
          <w:szCs w:val="24"/>
        </w:rPr>
      </w:pPr>
      <w:r w:rsidRPr="005F048B">
        <w:rPr>
          <w:sz w:val="24"/>
          <w:szCs w:val="24"/>
        </w:rPr>
        <w:t>SETUP THE ENVIRONMENT</w:t>
      </w:r>
    </w:p>
    <w:p w14:paraId="5850FABD" w14:textId="77777777" w:rsidR="00E55D4E" w:rsidRPr="005F048B" w:rsidRDefault="00E55D4E" w:rsidP="005F048B">
      <w:pPr>
        <w:pStyle w:val="ListParagraph"/>
        <w:numPr>
          <w:ilvl w:val="0"/>
          <w:numId w:val="29"/>
        </w:numPr>
        <w:spacing w:line="276" w:lineRule="auto"/>
        <w:rPr>
          <w:sz w:val="24"/>
          <w:szCs w:val="24"/>
        </w:rPr>
      </w:pPr>
      <w:r w:rsidRPr="005F048B">
        <w:rPr>
          <w:sz w:val="24"/>
          <w:szCs w:val="24"/>
        </w:rPr>
        <w:t>YOLO ARCHITECTURE AND WORKING</w:t>
      </w:r>
    </w:p>
    <w:p w14:paraId="35B003AC" w14:textId="77777777" w:rsidR="00E55D4E" w:rsidRPr="005F048B" w:rsidRDefault="00E55D4E" w:rsidP="005F048B">
      <w:pPr>
        <w:pStyle w:val="ListParagraph"/>
        <w:numPr>
          <w:ilvl w:val="0"/>
          <w:numId w:val="29"/>
        </w:numPr>
        <w:spacing w:line="360" w:lineRule="auto"/>
        <w:jc w:val="both"/>
        <w:rPr>
          <w:rStyle w:val="Strong"/>
          <w:rFonts w:ascii="Times New Roman" w:hAnsi="Times New Roman" w:cs="Times New Roman"/>
          <w:b w:val="0"/>
          <w:bCs w:val="0"/>
          <w:color w:val="292929"/>
          <w:spacing w:val="-1"/>
          <w:sz w:val="24"/>
          <w:szCs w:val="24"/>
        </w:rPr>
      </w:pPr>
      <w:r w:rsidRPr="005F048B">
        <w:rPr>
          <w:rStyle w:val="Strong"/>
          <w:rFonts w:ascii="Times New Roman" w:hAnsi="Times New Roman" w:cs="Times New Roman"/>
          <w:b w:val="0"/>
          <w:bCs w:val="0"/>
          <w:color w:val="292929"/>
          <w:spacing w:val="-1"/>
          <w:sz w:val="24"/>
          <w:szCs w:val="24"/>
        </w:rPr>
        <w:t>HYPER PARAMETER EVOLUTION OF YOLOV5</w:t>
      </w:r>
    </w:p>
    <w:p w14:paraId="3C899D40" w14:textId="77777777" w:rsidR="00E55D4E" w:rsidRPr="005F048B" w:rsidRDefault="00E55D4E" w:rsidP="005F048B">
      <w:pPr>
        <w:pStyle w:val="ListParagraph"/>
        <w:numPr>
          <w:ilvl w:val="0"/>
          <w:numId w:val="29"/>
        </w:numPr>
        <w:jc w:val="both"/>
        <w:rPr>
          <w:color w:val="292929"/>
          <w:spacing w:val="-1"/>
          <w:sz w:val="24"/>
          <w:szCs w:val="24"/>
          <w:shd w:val="clear" w:color="auto" w:fill="FFFFFF"/>
        </w:rPr>
      </w:pPr>
      <w:r w:rsidRPr="005F048B">
        <w:rPr>
          <w:color w:val="292929"/>
          <w:spacing w:val="-1"/>
          <w:sz w:val="24"/>
          <w:szCs w:val="24"/>
          <w:shd w:val="clear" w:color="auto" w:fill="FFFFFF"/>
        </w:rPr>
        <w:t>PRUNE AND SPARSE YOLOv5</w:t>
      </w:r>
    </w:p>
    <w:p w14:paraId="066269D5" w14:textId="77777777" w:rsidR="00E55D4E" w:rsidRPr="00A66638" w:rsidRDefault="00E55D4E" w:rsidP="00E55D4E">
      <w:pPr>
        <w:rPr>
          <w:sz w:val="24"/>
          <w:szCs w:val="24"/>
          <w:lang w:val="en-US"/>
        </w:rPr>
      </w:pPr>
      <w:r w:rsidRPr="00A66638">
        <w:rPr>
          <w:sz w:val="24"/>
          <w:szCs w:val="24"/>
          <w:lang w:val="en-US"/>
        </w:rPr>
        <w:t>CHAPTER4: RESULTS AND DISCUSSIONS</w:t>
      </w:r>
    </w:p>
    <w:p w14:paraId="0882D218" w14:textId="77777777" w:rsidR="00E55D4E" w:rsidRPr="00A66638" w:rsidRDefault="00E55D4E" w:rsidP="00E55D4E">
      <w:pPr>
        <w:spacing w:line="276" w:lineRule="auto"/>
        <w:rPr>
          <w:sz w:val="24"/>
          <w:szCs w:val="24"/>
        </w:rPr>
      </w:pPr>
      <w:r w:rsidRPr="00A66638">
        <w:rPr>
          <w:sz w:val="24"/>
          <w:szCs w:val="24"/>
        </w:rPr>
        <w:t>CHAPTER5: CONCLUSION AND FUTURESCOPE</w:t>
      </w:r>
    </w:p>
    <w:p w14:paraId="1DC2A1A9" w14:textId="77777777" w:rsidR="00E55D4E" w:rsidRPr="00A66638" w:rsidRDefault="00E55D4E" w:rsidP="005F048B">
      <w:pPr>
        <w:spacing w:line="276" w:lineRule="auto"/>
        <w:rPr>
          <w:sz w:val="24"/>
          <w:szCs w:val="24"/>
        </w:rPr>
      </w:pPr>
      <w:r w:rsidRPr="00A66638">
        <w:rPr>
          <w:sz w:val="24"/>
          <w:szCs w:val="24"/>
        </w:rPr>
        <w:t>ACKNOWLEDGMENT</w:t>
      </w:r>
    </w:p>
    <w:p w14:paraId="4EC09A0C" w14:textId="77777777" w:rsidR="00E55D4E" w:rsidRPr="00A66638" w:rsidRDefault="00E55D4E" w:rsidP="00E55D4E">
      <w:pPr>
        <w:adjustRightInd w:val="0"/>
        <w:rPr>
          <w:sz w:val="24"/>
          <w:szCs w:val="24"/>
        </w:rPr>
      </w:pPr>
      <w:r w:rsidRPr="00A66638">
        <w:rPr>
          <w:sz w:val="24"/>
          <w:szCs w:val="24"/>
        </w:rPr>
        <w:t>GLOSSARY</w:t>
      </w:r>
    </w:p>
    <w:p w14:paraId="4DE2AD67" w14:textId="77777777" w:rsidR="00E55D4E" w:rsidRPr="00A66638" w:rsidRDefault="00E55D4E" w:rsidP="00E55D4E">
      <w:pPr>
        <w:spacing w:line="360" w:lineRule="auto"/>
        <w:rPr>
          <w:sz w:val="24"/>
          <w:szCs w:val="24"/>
          <w:lang w:val="en-US"/>
        </w:rPr>
      </w:pPr>
      <w:r w:rsidRPr="00A66638">
        <w:rPr>
          <w:sz w:val="24"/>
          <w:szCs w:val="24"/>
          <w:lang w:val="en-US"/>
        </w:rPr>
        <w:t>REFERENCES</w:t>
      </w:r>
    </w:p>
    <w:p w14:paraId="13B8F965" w14:textId="77777777" w:rsidR="00E55D4E" w:rsidRPr="00EF74C5" w:rsidRDefault="00E55D4E" w:rsidP="00035D5E">
      <w:pPr>
        <w:spacing w:line="276" w:lineRule="auto"/>
        <w:rPr>
          <w:b/>
          <w:bCs/>
          <w:sz w:val="24"/>
          <w:szCs w:val="24"/>
        </w:rPr>
      </w:pPr>
    </w:p>
    <w:p w14:paraId="7DE29849" w14:textId="77777777" w:rsidR="00035D5E" w:rsidRDefault="00035D5E" w:rsidP="00035D5E">
      <w:pPr>
        <w:spacing w:line="276" w:lineRule="auto"/>
        <w:rPr>
          <w:b/>
          <w:bCs/>
          <w:sz w:val="28"/>
          <w:szCs w:val="28"/>
        </w:rPr>
      </w:pPr>
    </w:p>
    <w:p w14:paraId="23366E02" w14:textId="77777777" w:rsidR="00035D5E" w:rsidRDefault="00035D5E" w:rsidP="00035D5E">
      <w:pPr>
        <w:spacing w:line="276" w:lineRule="auto"/>
        <w:rPr>
          <w:b/>
          <w:bCs/>
          <w:sz w:val="28"/>
          <w:szCs w:val="28"/>
        </w:rPr>
      </w:pPr>
    </w:p>
    <w:p w14:paraId="203AB770" w14:textId="4BB57EC2" w:rsidR="009A507E" w:rsidRDefault="009A507E" w:rsidP="009A507E">
      <w:pPr>
        <w:widowControl/>
        <w:autoSpaceDE/>
        <w:autoSpaceDN/>
        <w:spacing w:before="100" w:beforeAutospacing="1" w:after="100" w:afterAutospacing="1"/>
        <w:rPr>
          <w:color w:val="000000"/>
          <w:sz w:val="27"/>
          <w:szCs w:val="27"/>
          <w:lang w:eastAsia="en-IN"/>
        </w:rPr>
      </w:pPr>
    </w:p>
    <w:p w14:paraId="0CCCB730" w14:textId="249C76B2" w:rsidR="009A507E" w:rsidRDefault="009A507E" w:rsidP="009A507E">
      <w:pPr>
        <w:widowControl/>
        <w:autoSpaceDE/>
        <w:autoSpaceDN/>
        <w:spacing w:before="100" w:beforeAutospacing="1" w:after="100" w:afterAutospacing="1"/>
        <w:rPr>
          <w:color w:val="000000"/>
          <w:sz w:val="27"/>
          <w:szCs w:val="27"/>
          <w:lang w:eastAsia="en-IN"/>
        </w:rPr>
      </w:pPr>
    </w:p>
    <w:p w14:paraId="21823E5E" w14:textId="1C9F5C5D" w:rsidR="009A507E" w:rsidRDefault="009A507E" w:rsidP="009A507E">
      <w:pPr>
        <w:widowControl/>
        <w:autoSpaceDE/>
        <w:autoSpaceDN/>
        <w:spacing w:before="100" w:beforeAutospacing="1" w:after="100" w:afterAutospacing="1"/>
        <w:rPr>
          <w:color w:val="000000"/>
          <w:sz w:val="27"/>
          <w:szCs w:val="27"/>
          <w:lang w:eastAsia="en-IN"/>
        </w:rPr>
      </w:pPr>
    </w:p>
    <w:p w14:paraId="28A728D0" w14:textId="77777777" w:rsidR="009A507E" w:rsidRDefault="009A507E" w:rsidP="009A507E">
      <w:pPr>
        <w:widowControl/>
        <w:autoSpaceDE/>
        <w:autoSpaceDN/>
        <w:spacing w:before="100" w:beforeAutospacing="1" w:after="100" w:afterAutospacing="1"/>
        <w:rPr>
          <w:color w:val="000000"/>
          <w:sz w:val="27"/>
          <w:szCs w:val="27"/>
          <w:lang w:eastAsia="en-IN"/>
        </w:rPr>
      </w:pPr>
    </w:p>
    <w:p w14:paraId="06DE66FE" w14:textId="1D21CE88" w:rsidR="009A507E" w:rsidRDefault="009A507E" w:rsidP="009A507E">
      <w:pPr>
        <w:widowControl/>
        <w:autoSpaceDE/>
        <w:autoSpaceDN/>
        <w:spacing w:before="100" w:beforeAutospacing="1" w:after="100" w:afterAutospacing="1"/>
        <w:rPr>
          <w:color w:val="000000"/>
          <w:sz w:val="27"/>
          <w:szCs w:val="27"/>
          <w:lang w:eastAsia="en-IN"/>
        </w:rPr>
      </w:pPr>
    </w:p>
    <w:p w14:paraId="34FCE9FC" w14:textId="65A93353" w:rsidR="009A507E" w:rsidRDefault="009A507E" w:rsidP="009A507E">
      <w:pPr>
        <w:widowControl/>
        <w:autoSpaceDE/>
        <w:autoSpaceDN/>
        <w:spacing w:before="100" w:beforeAutospacing="1" w:after="100" w:afterAutospacing="1"/>
        <w:rPr>
          <w:color w:val="000000"/>
          <w:sz w:val="27"/>
          <w:szCs w:val="27"/>
          <w:lang w:eastAsia="en-IN"/>
        </w:rPr>
      </w:pPr>
    </w:p>
    <w:p w14:paraId="2722DBA2" w14:textId="2FD582EA" w:rsidR="009A507E" w:rsidRDefault="009A507E" w:rsidP="009A507E">
      <w:pPr>
        <w:widowControl/>
        <w:autoSpaceDE/>
        <w:autoSpaceDN/>
        <w:spacing w:before="100" w:beforeAutospacing="1" w:after="100" w:afterAutospacing="1"/>
        <w:rPr>
          <w:color w:val="000000"/>
          <w:sz w:val="27"/>
          <w:szCs w:val="27"/>
          <w:lang w:eastAsia="en-IN"/>
        </w:rPr>
      </w:pPr>
    </w:p>
    <w:p w14:paraId="2D0C0C32" w14:textId="423CB50D" w:rsidR="009A507E" w:rsidRDefault="009A507E" w:rsidP="009A507E">
      <w:pPr>
        <w:widowControl/>
        <w:autoSpaceDE/>
        <w:autoSpaceDN/>
        <w:spacing w:before="100" w:beforeAutospacing="1" w:after="100" w:afterAutospacing="1"/>
        <w:rPr>
          <w:color w:val="000000"/>
          <w:sz w:val="27"/>
          <w:szCs w:val="27"/>
          <w:lang w:eastAsia="en-IN"/>
        </w:rPr>
      </w:pPr>
    </w:p>
    <w:p w14:paraId="2DFA9A3A" w14:textId="01FB6922" w:rsidR="009A507E" w:rsidRDefault="009A507E" w:rsidP="009A507E">
      <w:pPr>
        <w:widowControl/>
        <w:autoSpaceDE/>
        <w:autoSpaceDN/>
        <w:spacing w:before="100" w:beforeAutospacing="1" w:after="100" w:afterAutospacing="1"/>
        <w:rPr>
          <w:color w:val="000000"/>
          <w:sz w:val="27"/>
          <w:szCs w:val="27"/>
          <w:lang w:eastAsia="en-IN"/>
        </w:rPr>
      </w:pPr>
    </w:p>
    <w:p w14:paraId="24FCEA76" w14:textId="15BB71AF" w:rsidR="009A507E" w:rsidRDefault="009A507E" w:rsidP="009A507E">
      <w:pPr>
        <w:widowControl/>
        <w:autoSpaceDE/>
        <w:autoSpaceDN/>
        <w:spacing w:before="100" w:beforeAutospacing="1" w:after="100" w:afterAutospacing="1"/>
        <w:rPr>
          <w:color w:val="000000"/>
          <w:sz w:val="27"/>
          <w:szCs w:val="27"/>
          <w:lang w:eastAsia="en-IN"/>
        </w:rPr>
      </w:pPr>
    </w:p>
    <w:p w14:paraId="5305159F" w14:textId="051B66CE" w:rsidR="009A507E" w:rsidRDefault="009A507E" w:rsidP="009A507E">
      <w:pPr>
        <w:widowControl/>
        <w:autoSpaceDE/>
        <w:autoSpaceDN/>
        <w:spacing w:before="100" w:beforeAutospacing="1" w:after="100" w:afterAutospacing="1"/>
        <w:rPr>
          <w:color w:val="000000"/>
          <w:sz w:val="27"/>
          <w:szCs w:val="27"/>
          <w:lang w:eastAsia="en-IN"/>
        </w:rPr>
      </w:pPr>
    </w:p>
    <w:p w14:paraId="0743B1D9" w14:textId="4B0A9079" w:rsidR="009A507E" w:rsidRDefault="009A507E" w:rsidP="009A507E">
      <w:pPr>
        <w:widowControl/>
        <w:autoSpaceDE/>
        <w:autoSpaceDN/>
        <w:spacing w:before="100" w:beforeAutospacing="1" w:after="100" w:afterAutospacing="1"/>
        <w:rPr>
          <w:color w:val="000000"/>
          <w:sz w:val="27"/>
          <w:szCs w:val="27"/>
          <w:lang w:eastAsia="en-IN"/>
        </w:rPr>
      </w:pPr>
    </w:p>
    <w:p w14:paraId="6F554619" w14:textId="356F2C9C" w:rsidR="009A507E" w:rsidRDefault="009A507E" w:rsidP="009A507E">
      <w:pPr>
        <w:widowControl/>
        <w:autoSpaceDE/>
        <w:autoSpaceDN/>
        <w:spacing w:before="100" w:beforeAutospacing="1" w:after="100" w:afterAutospacing="1"/>
        <w:rPr>
          <w:color w:val="000000"/>
          <w:sz w:val="27"/>
          <w:szCs w:val="27"/>
          <w:lang w:eastAsia="en-IN"/>
        </w:rPr>
      </w:pPr>
    </w:p>
    <w:p w14:paraId="050F3C82" w14:textId="77777777" w:rsidR="009A507E" w:rsidRPr="009A507E" w:rsidRDefault="009A507E" w:rsidP="009A507E">
      <w:pPr>
        <w:widowControl/>
        <w:autoSpaceDE/>
        <w:autoSpaceDN/>
        <w:spacing w:before="100" w:beforeAutospacing="1" w:after="100" w:afterAutospacing="1"/>
        <w:rPr>
          <w:color w:val="000000"/>
          <w:sz w:val="27"/>
          <w:szCs w:val="27"/>
          <w:lang w:eastAsia="en-IN"/>
        </w:rPr>
      </w:pPr>
    </w:p>
    <w:p w14:paraId="797035C5" w14:textId="51FEEFE1" w:rsidR="003E0417" w:rsidRDefault="003E0417">
      <w:pPr>
        <w:widowControl/>
        <w:autoSpaceDE/>
        <w:autoSpaceDN/>
        <w:spacing w:after="160" w:line="259" w:lineRule="auto"/>
        <w:rPr>
          <w:lang w:val="en-US"/>
        </w:rPr>
      </w:pPr>
    </w:p>
    <w:p w14:paraId="6FCDA67C" w14:textId="3F78C5F4" w:rsidR="00B6705A" w:rsidRDefault="00B6705A">
      <w:pPr>
        <w:widowControl/>
        <w:autoSpaceDE/>
        <w:autoSpaceDN/>
        <w:spacing w:after="160" w:line="259" w:lineRule="auto"/>
        <w:rPr>
          <w:lang w:val="en-US"/>
        </w:rPr>
      </w:pPr>
    </w:p>
    <w:p w14:paraId="6972C203" w14:textId="7289E8F2" w:rsidR="00B6705A" w:rsidRDefault="00B6705A">
      <w:pPr>
        <w:widowControl/>
        <w:autoSpaceDE/>
        <w:autoSpaceDN/>
        <w:spacing w:after="160" w:line="259" w:lineRule="auto"/>
        <w:rPr>
          <w:lang w:val="en-US"/>
        </w:rPr>
      </w:pPr>
    </w:p>
    <w:p w14:paraId="4255C663" w14:textId="770FF711" w:rsidR="008F5FDD" w:rsidRDefault="00636210" w:rsidP="008F5FDD">
      <w:pPr>
        <w:spacing w:line="276" w:lineRule="auto"/>
        <w:jc w:val="center"/>
        <w:rPr>
          <w:b/>
          <w:bCs/>
          <w:sz w:val="28"/>
          <w:szCs w:val="28"/>
        </w:rPr>
      </w:pPr>
      <w:r>
        <w:rPr>
          <w:b/>
          <w:bCs/>
          <w:sz w:val="28"/>
          <w:szCs w:val="28"/>
        </w:rPr>
        <w:t xml:space="preserve">CHAPTER1: </w:t>
      </w:r>
      <w:r w:rsidR="00973D0E">
        <w:rPr>
          <w:b/>
          <w:bCs/>
          <w:sz w:val="28"/>
          <w:szCs w:val="28"/>
        </w:rPr>
        <w:t>INTRODUCTION</w:t>
      </w:r>
    </w:p>
    <w:p w14:paraId="003D5E10" w14:textId="77777777" w:rsidR="0006531F" w:rsidRPr="000275EE" w:rsidRDefault="0006531F" w:rsidP="008F5FDD">
      <w:pPr>
        <w:spacing w:line="276" w:lineRule="auto"/>
        <w:jc w:val="center"/>
        <w:rPr>
          <w:b/>
          <w:bCs/>
          <w:sz w:val="28"/>
          <w:szCs w:val="28"/>
        </w:rPr>
      </w:pPr>
    </w:p>
    <w:p w14:paraId="6FA8AE96" w14:textId="77777777" w:rsidR="008F5FDD" w:rsidRPr="00EF74C5" w:rsidRDefault="008F5FDD" w:rsidP="008F5FDD">
      <w:pPr>
        <w:spacing w:line="276" w:lineRule="auto"/>
        <w:rPr>
          <w:b/>
          <w:bCs/>
          <w:sz w:val="24"/>
          <w:szCs w:val="24"/>
        </w:rPr>
      </w:pPr>
      <w:r w:rsidRPr="00EF74C5">
        <w:rPr>
          <w:b/>
          <w:bCs/>
          <w:sz w:val="24"/>
          <w:szCs w:val="24"/>
        </w:rPr>
        <w:t>Motivation</w:t>
      </w:r>
    </w:p>
    <w:p w14:paraId="5D8C6C00" w14:textId="27FB3597" w:rsidR="00DE3D30" w:rsidRDefault="008F5FDD" w:rsidP="008F5FDD">
      <w:pPr>
        <w:spacing w:line="276" w:lineRule="auto"/>
        <w:ind w:firstLine="567"/>
        <w:jc w:val="both"/>
        <w:rPr>
          <w:sz w:val="24"/>
          <w:szCs w:val="24"/>
        </w:rPr>
      </w:pPr>
      <w:r>
        <w:rPr>
          <w:sz w:val="24"/>
          <w:szCs w:val="24"/>
        </w:rPr>
        <w:t>Commutation has always been a need of man to achieve his goals, to be productive, to socialize, to engage in business and many more. Various modes of travel also have been invented, yet the road remains the most widely used</w:t>
      </w:r>
      <w:r w:rsidR="00ED3197">
        <w:rPr>
          <w:sz w:val="24"/>
          <w:szCs w:val="24"/>
        </w:rPr>
        <w:fldChar w:fldCharType="begin"/>
      </w:r>
      <w:r w:rsidR="00ED3197">
        <w:rPr>
          <w:sz w:val="24"/>
          <w:szCs w:val="24"/>
        </w:rPr>
        <w:instrText xml:space="preserve"> ADDIN ZOTERO_ITEM CSL_CITATION {"citationID":"cGDR0Qau","properties":{"formattedCitation":"[1]","plainCitation":"[1]","noteIndex":0},"citationItems":[{"id":85,"uris":["http://zotero.org/users/local/2c21lxPz/items/D22WL29U"],"itemData":{"id":85,"type":"article-journal","abstract":"The estimation of a freight transport demand function using a Conditional Logit model has emphasised the role of cost, transit time, and frequency of shipments as determinants of mode choice. Interviews with exporting firms, freight forwarders, and other transport firms were conducted and data about mode of transport, price, transit time, and other variables was produced. A total of 157 exporting firms located within the Valencian Community were interviewed from October to December 1998. The modes examined were road and sea. Elasticity analysis has found sea transport much more sensitive than road transport to variations in its own costs and changes in transport prices. © 2004 LSE and the University of Bath","container-title":"Journal of Transport Economics and Policy","journalAbbreviation":"Journal of Transport Economics and Policy","page":"447-466","source":"ResearchGate","title":"Determinants of Mode Choice between Road and Shipping for Freight Transport: Evidence for Four Spanish Exporting Sectors","title-short":"Determinants of Mode Choice between Road and Shipping for Freight Transport","volume":"38","author":[{"family":"García-Menéndez","given":"Leandro"},{"family":"Martínez-Zarzoso","given":"Inmaculada"},{"family":"Miguel","given":"Delia"}],"issued":{"date-parts":[["2004",9,1]]}}}],"schema":"https://github.com/citation-style-language/schema/raw/master/csl-citation.json"} </w:instrText>
      </w:r>
      <w:r w:rsidR="00ED3197">
        <w:rPr>
          <w:sz w:val="24"/>
          <w:szCs w:val="24"/>
        </w:rPr>
        <w:fldChar w:fldCharType="separate"/>
      </w:r>
      <w:r w:rsidR="00ED3197" w:rsidRPr="00ED3197">
        <w:rPr>
          <w:sz w:val="24"/>
        </w:rPr>
        <w:t>[1]</w:t>
      </w:r>
      <w:r w:rsidR="00ED3197">
        <w:rPr>
          <w:sz w:val="24"/>
          <w:szCs w:val="24"/>
        </w:rPr>
        <w:fldChar w:fldCharType="end"/>
      </w:r>
      <w:r>
        <w:rPr>
          <w:sz w:val="24"/>
          <w:szCs w:val="24"/>
        </w:rPr>
        <w:t xml:space="preserve">. </w:t>
      </w:r>
      <w:r w:rsidR="00785BC8">
        <w:rPr>
          <w:sz w:val="24"/>
          <w:szCs w:val="24"/>
        </w:rPr>
        <w:t>During a span of 3 years in US around 200,000 accidents occurred due to road debris which could have been avoided if a proper warning system was available in the vehicle</w:t>
      </w:r>
      <w:r w:rsidR="00785BC8">
        <w:rPr>
          <w:sz w:val="24"/>
          <w:szCs w:val="24"/>
        </w:rPr>
        <w:fldChar w:fldCharType="begin"/>
      </w:r>
      <w:r w:rsidR="00785BC8">
        <w:rPr>
          <w:sz w:val="24"/>
          <w:szCs w:val="24"/>
        </w:rPr>
        <w:instrText xml:space="preserve"> ADDIN ZOTERO_ITEM CSL_CITATION {"citationID":"7bGhkInn","properties":{"formattedCitation":"[2]","plainCitation":"[2]","noteIndex":0},"citationItems":[{"id":33,"uris":["http://zotero.org/users/local/2c21lxPz/items/HMRX8HKC"],"itemData":{"id":33,"type":"document","title":"RoadDebris_FACTSHEET.pdf","URL":"https://aaafoundation.org/wp-content/uploads/2017/12/RoadDebris_FACTSHEET.pdf","accessed":{"date-parts":[["2022",8,15]]}}}],"schema":"https://github.com/citation-style-language/schema/raw/master/csl-citation.json"} </w:instrText>
      </w:r>
      <w:r w:rsidR="00785BC8">
        <w:rPr>
          <w:sz w:val="24"/>
          <w:szCs w:val="24"/>
        </w:rPr>
        <w:fldChar w:fldCharType="separate"/>
      </w:r>
      <w:r w:rsidR="00785BC8" w:rsidRPr="00ED3197">
        <w:rPr>
          <w:sz w:val="24"/>
        </w:rPr>
        <w:t>[2]</w:t>
      </w:r>
      <w:r w:rsidR="00785BC8">
        <w:rPr>
          <w:sz w:val="24"/>
          <w:szCs w:val="24"/>
        </w:rPr>
        <w:fldChar w:fldCharType="end"/>
      </w:r>
      <w:r w:rsidR="00785BC8">
        <w:rPr>
          <w:sz w:val="24"/>
          <w:szCs w:val="24"/>
        </w:rPr>
        <w:t xml:space="preserve">. </w:t>
      </w:r>
      <w:r>
        <w:rPr>
          <w:sz w:val="24"/>
          <w:szCs w:val="24"/>
        </w:rPr>
        <w:t xml:space="preserve">The safety of </w:t>
      </w:r>
      <w:r w:rsidR="00AB2B8E">
        <w:rPr>
          <w:sz w:val="24"/>
          <w:szCs w:val="24"/>
        </w:rPr>
        <w:fldChar w:fldCharType="begin"/>
      </w:r>
      <w:r w:rsidR="00AB2B8E">
        <w:rPr>
          <w:sz w:val="24"/>
          <w:szCs w:val="24"/>
        </w:rPr>
        <w:instrText xml:space="preserve"> ADDIN ZOTERO_ITEM CSL_CITATION {"citationID":"2poysTRN","properties":{"formattedCitation":"[2]","plainCitation":"[2]","noteIndex":0},"citationItems":[{"id":33,"uris":["http://zotero.org/users/local/2c21lxPz/items/HMRX8HKC"],"itemData":{"id":33,"type":"document","title":"RoadDebris_FACTSHEET.pdf","URL":"https://aaafoundation.org/wp-content/uploads/2017/12/RoadDebris_FACTSHEET.pdf","accessed":{"date-parts":[["2022",8,15]]}}}],"schema":"https://github.com/citation-style-language/schema/raw/master/csl-citation.json"} </w:instrText>
      </w:r>
      <w:r w:rsidR="00AB2B8E">
        <w:rPr>
          <w:sz w:val="24"/>
          <w:szCs w:val="24"/>
        </w:rPr>
        <w:fldChar w:fldCharType="separate"/>
      </w:r>
      <w:r w:rsidR="00733796" w:rsidRPr="00733796">
        <w:rPr>
          <w:sz w:val="24"/>
          <w:szCs w:val="24"/>
        </w:rPr>
        <w:t>[2]</w:t>
      </w:r>
      <w:r w:rsidR="00AB2B8E">
        <w:rPr>
          <w:sz w:val="24"/>
          <w:szCs w:val="24"/>
        </w:rPr>
        <w:fldChar w:fldCharType="end"/>
      </w:r>
      <w:r>
        <w:rPr>
          <w:sz w:val="24"/>
          <w:szCs w:val="24"/>
        </w:rPr>
        <w:t xml:space="preserve">vehicles is also regulated by the governments across the world and manufacturers comply with guidelines and standards Innovations like seat belts and driver assistance technologies have greatly improved road safety. However, human errors are still prone, and the time is right to discuss how we can reduce manual errors by timely warning using intelligent driver-assistive technologies. </w:t>
      </w:r>
    </w:p>
    <w:p w14:paraId="798DAFDA" w14:textId="77777777" w:rsidR="002C1661" w:rsidRDefault="00DE3D30" w:rsidP="008F5FDD">
      <w:pPr>
        <w:spacing w:line="276" w:lineRule="auto"/>
        <w:ind w:firstLine="567"/>
        <w:jc w:val="both"/>
        <w:rPr>
          <w:sz w:val="24"/>
          <w:szCs w:val="24"/>
        </w:rPr>
      </w:pPr>
      <w:r w:rsidRPr="00DE3D30">
        <w:rPr>
          <w:sz w:val="24"/>
          <w:szCs w:val="24"/>
        </w:rPr>
        <w:t xml:space="preserve">Inadequately maintained roads are a problem that can cause severe harm to moving </w:t>
      </w:r>
      <w:r w:rsidR="002C1661">
        <w:rPr>
          <w:sz w:val="24"/>
          <w:szCs w:val="24"/>
        </w:rPr>
        <w:t>vehicles</w:t>
      </w:r>
      <w:r w:rsidRPr="00DE3D30">
        <w:rPr>
          <w:sz w:val="24"/>
          <w:szCs w:val="24"/>
        </w:rPr>
        <w:t xml:space="preserve"> without immediately apparent warning indications. Over time, a number of techniques have been created for identifying these flaws and fixing any issues with roads before more significant harm occurs. Drivers can stay safe while driving by paying great attention to the condition of their roads whenever they drive, despite the fact that they have no way of predicting which parts of their trip will develop into an unanticipated "pothole." On roadways, potholes are a potential hazard. Potholes frequently arise out of nowhere and get larger over time. Strong tired vehicles, such as cars and trucks, are particularly affected by potholes. By observing the state of the road and avoiding any potholes they notice, drivers can avoid hitting potholes. </w:t>
      </w:r>
    </w:p>
    <w:p w14:paraId="5B13FCFE" w14:textId="070DB9F1" w:rsidR="002C1661" w:rsidRDefault="00DE3D30" w:rsidP="008F5FDD">
      <w:pPr>
        <w:spacing w:line="276" w:lineRule="auto"/>
        <w:ind w:firstLine="567"/>
        <w:jc w:val="both"/>
        <w:rPr>
          <w:sz w:val="24"/>
          <w:szCs w:val="24"/>
        </w:rPr>
      </w:pPr>
      <w:r w:rsidRPr="00DE3D30">
        <w:rPr>
          <w:sz w:val="24"/>
          <w:szCs w:val="24"/>
        </w:rPr>
        <w:t>Potholes can be found and fixed using a variety of techniques. Physical road flaws can be found by observing the road from several angles, including above, below, and on the sides. For instance, a road surface fissure can resemble a lattice or a spider web. Smaller cracks may be present all around a huge pothole. Road cracks are frequently reported by motorists to the appropriate authorities so that these flaws can be fixed. Before the flaw becomes a severe risk to the safety of the vehicles below it, magnetic micro</w:t>
      </w:r>
      <w:r w:rsidR="00D50CFC">
        <w:rPr>
          <w:sz w:val="24"/>
          <w:szCs w:val="24"/>
        </w:rPr>
        <w:t>-</w:t>
      </w:r>
      <w:r w:rsidRPr="00DE3D30">
        <w:rPr>
          <w:sz w:val="24"/>
          <w:szCs w:val="24"/>
        </w:rPr>
        <w:t xml:space="preserve">sensing technologies can find fractures on bridges. CCTV cameras have the ability to detect fissures in the road's surface before vehicles do. The location of the cracks and whether they endanger drivers are then determined by examining the camera footage. When there is a sudden change in the road's state, such as when a rock falls into an old pothole or when construction workers remove pavement materials close to an already compromised portion of roadway, the problem is referred to as a pothole. Most motorists perceive a "pothole" as a rapid change in state since it wasn't visible until after a vehicle struck it, which is something nobody would do if they were aware of the flaw beforehand. </w:t>
      </w:r>
    </w:p>
    <w:p w14:paraId="353E9C8A" w14:textId="28DD8CAB" w:rsidR="008F5FDD" w:rsidRDefault="00DE3D30" w:rsidP="008F5FDD">
      <w:pPr>
        <w:spacing w:line="276" w:lineRule="auto"/>
        <w:ind w:firstLine="567"/>
        <w:jc w:val="both"/>
        <w:rPr>
          <w:sz w:val="24"/>
          <w:szCs w:val="24"/>
        </w:rPr>
      </w:pPr>
      <w:r w:rsidRPr="00DE3D30">
        <w:rPr>
          <w:sz w:val="24"/>
          <w:szCs w:val="24"/>
        </w:rPr>
        <w:t>Drivers can utilize the proper instruments to remedy problems when they are discovered early enough, either through visual inspection or system analysis, to prevent serious damage or dangerous accidents brought on by cracked wheel bearings from uneven terrain</w:t>
      </w:r>
      <w:r w:rsidR="002C1661">
        <w:rPr>
          <w:sz w:val="24"/>
          <w:szCs w:val="24"/>
        </w:rPr>
        <w:t>.</w:t>
      </w:r>
    </w:p>
    <w:p w14:paraId="3E083146" w14:textId="77777777" w:rsidR="008F5FDD" w:rsidRPr="00EF74C5" w:rsidRDefault="008F5FDD" w:rsidP="008F5FDD">
      <w:pPr>
        <w:spacing w:line="276" w:lineRule="auto"/>
        <w:rPr>
          <w:b/>
          <w:bCs/>
          <w:sz w:val="24"/>
          <w:szCs w:val="24"/>
        </w:rPr>
      </w:pPr>
      <w:r w:rsidRPr="00EF74C5">
        <w:rPr>
          <w:b/>
          <w:bCs/>
          <w:sz w:val="24"/>
          <w:szCs w:val="24"/>
        </w:rPr>
        <w:lastRenderedPageBreak/>
        <w:t>Objective</w:t>
      </w:r>
    </w:p>
    <w:p w14:paraId="048D305B" w14:textId="77777777" w:rsidR="003E6B7E" w:rsidRDefault="008F5FDD" w:rsidP="008F5FDD">
      <w:pPr>
        <w:spacing w:line="276" w:lineRule="auto"/>
        <w:ind w:firstLine="567"/>
        <w:jc w:val="both"/>
        <w:rPr>
          <w:sz w:val="24"/>
          <w:szCs w:val="24"/>
        </w:rPr>
      </w:pPr>
      <w:r>
        <w:rPr>
          <w:sz w:val="24"/>
          <w:szCs w:val="24"/>
        </w:rPr>
        <w:t xml:space="preserve">There have been various attempts of solving this problem of vehicle safety using different sensors, radars, etc. The challenges are the detections should be real-time and should be efficient enough to detect irrespective of the size of the threat being detected. </w:t>
      </w:r>
      <w:r w:rsidR="003E6B7E" w:rsidRPr="003E6B7E">
        <w:rPr>
          <w:sz w:val="24"/>
          <w:szCs w:val="24"/>
        </w:rPr>
        <w:t xml:space="preserve">A camera system can identify speed, lane position, and signs from a traffic accident. Depending on how fast the cars were moving at the time of accident or which lane they were in, different drivers will react differently. By instantly alerting drivers to their present speed, position, and road sign condition, camera systems prevent traffic accidents. </w:t>
      </w:r>
    </w:p>
    <w:p w14:paraId="5B572DC9" w14:textId="3784D106" w:rsidR="008F5FDD" w:rsidRDefault="003E6B7E" w:rsidP="008F5FDD">
      <w:pPr>
        <w:spacing w:line="276" w:lineRule="auto"/>
        <w:ind w:firstLine="567"/>
        <w:jc w:val="both"/>
        <w:rPr>
          <w:sz w:val="24"/>
          <w:szCs w:val="24"/>
        </w:rPr>
      </w:pPr>
      <w:r w:rsidRPr="003E6B7E">
        <w:rPr>
          <w:sz w:val="24"/>
          <w:szCs w:val="24"/>
        </w:rPr>
        <w:t>When using such technology, drivers quickly learn how to adjust their driving style without putting themselves or others in risk. A camera system can also identify a collision based on the state of the road, such as whether it is wet, dry, or icy. Drivers frequently exceed the posted speed limit on wet roads because it seems more comfortable than when they encounter a rough dry section. There is no way for drivers to know if their present driving scenario matches what they observed on the road previously, therefore such factors influence whether an accident occurs or not. He might have been partially responsible for any accidents that occurred while he was driving in these dangerous conditions because of his limited sight on the wet roadways. In order to prevent endangering themselves and others even more, drivers who dislike these unsafe driving conditions—such as those who are fatigued—should refrain from operating a motor vehicle during these times.</w:t>
      </w:r>
      <w:r>
        <w:rPr>
          <w:sz w:val="24"/>
          <w:szCs w:val="24"/>
        </w:rPr>
        <w:t xml:space="preserve"> </w:t>
      </w:r>
      <w:r w:rsidR="008F5FDD">
        <w:rPr>
          <w:sz w:val="24"/>
          <w:szCs w:val="24"/>
        </w:rPr>
        <w:t xml:space="preserve">A method well discussed is semantic segmentation which classifies objects at the pixel level. </w:t>
      </w:r>
    </w:p>
    <w:p w14:paraId="3A844C51" w14:textId="77777777" w:rsidR="008F5FDD" w:rsidRDefault="008F5FDD" w:rsidP="008F5FDD">
      <w:pPr>
        <w:spacing w:line="276" w:lineRule="auto"/>
        <w:rPr>
          <w:b/>
          <w:bCs/>
          <w:sz w:val="24"/>
          <w:szCs w:val="24"/>
        </w:rPr>
      </w:pPr>
      <w:bookmarkStart w:id="0" w:name="_Hlk112131544"/>
      <w:r w:rsidRPr="0044568F">
        <w:rPr>
          <w:b/>
          <w:bCs/>
          <w:sz w:val="24"/>
          <w:szCs w:val="24"/>
        </w:rPr>
        <w:t>Scope</w:t>
      </w:r>
    </w:p>
    <w:bookmarkEnd w:id="0"/>
    <w:p w14:paraId="0070802B" w14:textId="584FFE8E" w:rsidR="008F5FDD" w:rsidRPr="00FF72BA" w:rsidRDefault="008F5FDD" w:rsidP="008F5FDD">
      <w:pPr>
        <w:spacing w:line="276" w:lineRule="auto"/>
        <w:ind w:firstLine="567"/>
        <w:jc w:val="both"/>
        <w:rPr>
          <w:sz w:val="24"/>
          <w:szCs w:val="24"/>
        </w:rPr>
      </w:pPr>
      <w:r>
        <w:rPr>
          <w:sz w:val="24"/>
          <w:szCs w:val="24"/>
        </w:rPr>
        <w:t>The</w:t>
      </w:r>
      <w:r w:rsidRPr="00FF72BA">
        <w:rPr>
          <w:sz w:val="24"/>
          <w:szCs w:val="24"/>
        </w:rPr>
        <w:t xml:space="preserve"> </w:t>
      </w:r>
      <w:r>
        <w:rPr>
          <w:sz w:val="24"/>
          <w:szCs w:val="24"/>
        </w:rPr>
        <w:t>vehicle safety</w:t>
      </w:r>
      <w:r w:rsidRPr="00FF72BA">
        <w:rPr>
          <w:sz w:val="24"/>
          <w:szCs w:val="24"/>
        </w:rPr>
        <w:t xml:space="preserve"> </w:t>
      </w:r>
      <w:r w:rsidR="00FB079E" w:rsidRPr="00FF72BA">
        <w:rPr>
          <w:sz w:val="24"/>
          <w:szCs w:val="24"/>
        </w:rPr>
        <w:t xml:space="preserve">system </w:t>
      </w:r>
      <w:r w:rsidR="00FB079E">
        <w:rPr>
          <w:sz w:val="24"/>
          <w:szCs w:val="24"/>
        </w:rPr>
        <w:t>that</w:t>
      </w:r>
      <w:r w:rsidR="00C10897">
        <w:rPr>
          <w:sz w:val="24"/>
          <w:szCs w:val="24"/>
        </w:rPr>
        <w:t xml:space="preserve"> is proposed in this research </w:t>
      </w:r>
      <w:r w:rsidRPr="00FF72BA">
        <w:rPr>
          <w:sz w:val="24"/>
          <w:szCs w:val="24"/>
        </w:rPr>
        <w:t>uses visual data collected from high-tech cameras. As with a better understanding of road landscapes, drivers on the side of the road will have a better sense of the driving space available to them. A self-driving car equipped with this technology can detect dangers such as objects in its path and defects in the road. It is possible that sophisticated sensors, such as cameras, can provide visual input that allows it to identify one or more traffic lights. It's the same with road scenes: a better understanding of the surrounding environment helps drivers better utilize the side-of-the-road terrain for vehicle manoeuvrings.</w:t>
      </w:r>
    </w:p>
    <w:p w14:paraId="2EFB85E5" w14:textId="79B4EF78" w:rsidR="008F5FDD" w:rsidRDefault="008F5FDD" w:rsidP="008F5FDD">
      <w:pPr>
        <w:spacing w:line="276" w:lineRule="auto"/>
        <w:ind w:firstLine="567"/>
        <w:jc w:val="center"/>
        <w:rPr>
          <w:b/>
          <w:bCs/>
          <w:sz w:val="28"/>
          <w:szCs w:val="28"/>
        </w:rPr>
      </w:pPr>
    </w:p>
    <w:p w14:paraId="2D53C116" w14:textId="4F0B6809" w:rsidR="006B57EF" w:rsidRDefault="00126005" w:rsidP="006B57EF">
      <w:pPr>
        <w:spacing w:line="276" w:lineRule="auto"/>
        <w:ind w:firstLine="567"/>
        <w:jc w:val="center"/>
        <w:rPr>
          <w:b/>
          <w:bCs/>
          <w:sz w:val="28"/>
          <w:szCs w:val="28"/>
        </w:rPr>
      </w:pPr>
      <w:bookmarkStart w:id="1" w:name="_Hlk112131554"/>
      <w:r>
        <w:rPr>
          <w:b/>
          <w:bCs/>
          <w:sz w:val="28"/>
          <w:szCs w:val="28"/>
        </w:rPr>
        <w:t>RESEARCH QUESTION</w:t>
      </w:r>
    </w:p>
    <w:bookmarkEnd w:id="1"/>
    <w:p w14:paraId="6C3F8E05" w14:textId="10004C53" w:rsidR="00BB7A85" w:rsidRPr="00A11CB0" w:rsidRDefault="00BB7A85" w:rsidP="00A11CB0">
      <w:pPr>
        <w:spacing w:line="360" w:lineRule="auto"/>
        <w:jc w:val="both"/>
        <w:rPr>
          <w:sz w:val="24"/>
          <w:szCs w:val="24"/>
        </w:rPr>
      </w:pPr>
      <w:r w:rsidRPr="00A11CB0">
        <w:rPr>
          <w:sz w:val="24"/>
          <w:szCs w:val="24"/>
        </w:rPr>
        <w:t xml:space="preserve">In </w:t>
      </w:r>
      <w:r w:rsidR="002D2AE0" w:rsidRPr="00A11CB0">
        <w:rPr>
          <w:sz w:val="24"/>
          <w:szCs w:val="24"/>
        </w:rPr>
        <w:t>short</w:t>
      </w:r>
      <w:r w:rsidRPr="00A11CB0">
        <w:rPr>
          <w:sz w:val="24"/>
          <w:szCs w:val="24"/>
        </w:rPr>
        <w:t xml:space="preserve">, this paper’s contributions </w:t>
      </w:r>
      <w:r w:rsidR="002D2AE0" w:rsidRPr="00A11CB0">
        <w:rPr>
          <w:sz w:val="24"/>
          <w:szCs w:val="24"/>
        </w:rPr>
        <w:t>can be summarized as</w:t>
      </w:r>
      <w:r w:rsidRPr="00A11CB0">
        <w:rPr>
          <w:sz w:val="24"/>
          <w:szCs w:val="24"/>
        </w:rPr>
        <w:t xml:space="preserve"> </w:t>
      </w:r>
      <w:r w:rsidR="0090305E" w:rsidRPr="00A11CB0">
        <w:rPr>
          <w:sz w:val="24"/>
          <w:szCs w:val="24"/>
        </w:rPr>
        <w:t>the following</w:t>
      </w:r>
      <w:r w:rsidRPr="00A11CB0">
        <w:rPr>
          <w:sz w:val="24"/>
          <w:szCs w:val="24"/>
        </w:rPr>
        <w:t xml:space="preserve">: </w:t>
      </w:r>
    </w:p>
    <w:p w14:paraId="4D20746E" w14:textId="5780C12B" w:rsidR="00BB7A85" w:rsidRPr="00A11CB0" w:rsidRDefault="00BB7A85" w:rsidP="00A11CB0">
      <w:pPr>
        <w:spacing w:line="360" w:lineRule="auto"/>
        <w:jc w:val="both"/>
        <w:rPr>
          <w:sz w:val="24"/>
          <w:szCs w:val="24"/>
        </w:rPr>
      </w:pPr>
      <w:r w:rsidRPr="00A11CB0">
        <w:rPr>
          <w:sz w:val="24"/>
          <w:szCs w:val="24"/>
        </w:rPr>
        <w:t xml:space="preserve">(1) </w:t>
      </w:r>
      <w:r w:rsidRPr="00A11CB0">
        <w:rPr>
          <w:sz w:val="24"/>
          <w:szCs w:val="24"/>
        </w:rPr>
        <w:t>Study the road surface detection and danger prediction capabilities using RDD Dataset</w:t>
      </w:r>
      <w:r w:rsidRPr="00A11CB0">
        <w:rPr>
          <w:sz w:val="24"/>
          <w:szCs w:val="24"/>
        </w:rPr>
        <w:t xml:space="preserve"> </w:t>
      </w:r>
      <w:r w:rsidR="00741B3F">
        <w:rPr>
          <w:sz w:val="24"/>
          <w:szCs w:val="24"/>
        </w:rPr>
        <w:t>and Road signs Dataset.</w:t>
      </w:r>
    </w:p>
    <w:p w14:paraId="2D7083AD" w14:textId="3638803E" w:rsidR="00BB7A85" w:rsidRPr="00A11CB0" w:rsidRDefault="00BB7A85" w:rsidP="00A11CB0">
      <w:pPr>
        <w:spacing w:line="360" w:lineRule="auto"/>
        <w:jc w:val="both"/>
        <w:rPr>
          <w:sz w:val="24"/>
          <w:szCs w:val="24"/>
        </w:rPr>
      </w:pPr>
      <w:r w:rsidRPr="00A11CB0">
        <w:rPr>
          <w:sz w:val="24"/>
          <w:szCs w:val="24"/>
        </w:rPr>
        <w:t xml:space="preserve">(2) </w:t>
      </w:r>
      <w:r w:rsidRPr="00A11CB0">
        <w:rPr>
          <w:sz w:val="24"/>
          <w:szCs w:val="24"/>
        </w:rPr>
        <w:t>To understand if YOLOv5 is sufficient enough to be embedded into Advanced Driver Assistance Systems to warn the driver of any anticipated threat</w:t>
      </w:r>
      <w:r w:rsidR="00741B3F">
        <w:rPr>
          <w:sz w:val="24"/>
          <w:szCs w:val="24"/>
        </w:rPr>
        <w:t xml:space="preserve"> during driving.</w:t>
      </w:r>
    </w:p>
    <w:p w14:paraId="023D587B" w14:textId="26DE0135" w:rsidR="00BB7A85" w:rsidRPr="00A11CB0" w:rsidRDefault="00BB7A85" w:rsidP="00A11CB0">
      <w:pPr>
        <w:spacing w:line="360" w:lineRule="auto"/>
        <w:jc w:val="both"/>
        <w:rPr>
          <w:sz w:val="24"/>
          <w:szCs w:val="24"/>
        </w:rPr>
      </w:pPr>
      <w:r w:rsidRPr="00A11CB0">
        <w:rPr>
          <w:sz w:val="24"/>
          <w:szCs w:val="24"/>
        </w:rPr>
        <w:t xml:space="preserve">(3) </w:t>
      </w:r>
      <w:r w:rsidRPr="00A11CB0">
        <w:rPr>
          <w:sz w:val="24"/>
          <w:szCs w:val="24"/>
        </w:rPr>
        <w:t xml:space="preserve">Using customized dataset estimate the metrics for YOLOv5 based predictions and study if the hyper parameter tuning for the different models give any significant changes in threat detection </w:t>
      </w:r>
      <w:r w:rsidR="00A11CB0" w:rsidRPr="00A11CB0">
        <w:rPr>
          <w:sz w:val="24"/>
          <w:szCs w:val="24"/>
        </w:rPr>
        <w:t>accuracy</w:t>
      </w:r>
      <w:r w:rsidRPr="00A11CB0">
        <w:rPr>
          <w:sz w:val="24"/>
          <w:szCs w:val="24"/>
        </w:rPr>
        <w:t xml:space="preserve"> or speed.</w:t>
      </w:r>
    </w:p>
    <w:p w14:paraId="3AC1684A" w14:textId="77777777" w:rsidR="00BB7A85" w:rsidRDefault="00BB7A85" w:rsidP="006B57EF">
      <w:pPr>
        <w:spacing w:line="276" w:lineRule="auto"/>
        <w:ind w:firstLine="567"/>
        <w:jc w:val="center"/>
        <w:rPr>
          <w:b/>
          <w:bCs/>
          <w:sz w:val="28"/>
          <w:szCs w:val="28"/>
        </w:rPr>
      </w:pPr>
    </w:p>
    <w:p w14:paraId="24EC466A" w14:textId="77777777" w:rsidR="008F5FDD" w:rsidRDefault="008F5FDD" w:rsidP="008F5FDD">
      <w:pPr>
        <w:spacing w:line="276" w:lineRule="auto"/>
        <w:rPr>
          <w:b/>
          <w:bCs/>
          <w:sz w:val="24"/>
          <w:szCs w:val="24"/>
        </w:rPr>
      </w:pPr>
    </w:p>
    <w:p w14:paraId="34FE72BF" w14:textId="77777777" w:rsidR="00342378" w:rsidRDefault="00342378" w:rsidP="00437F19">
      <w:pPr>
        <w:spacing w:line="276" w:lineRule="auto"/>
        <w:jc w:val="center"/>
        <w:rPr>
          <w:b/>
          <w:bCs/>
          <w:sz w:val="28"/>
          <w:szCs w:val="28"/>
        </w:rPr>
      </w:pPr>
      <w:bookmarkStart w:id="2" w:name="_Hlk112131574"/>
    </w:p>
    <w:p w14:paraId="25D730B1" w14:textId="77777777" w:rsidR="00342378" w:rsidRDefault="00342378" w:rsidP="00437F19">
      <w:pPr>
        <w:spacing w:line="276" w:lineRule="auto"/>
        <w:jc w:val="center"/>
        <w:rPr>
          <w:b/>
          <w:bCs/>
          <w:sz w:val="28"/>
          <w:szCs w:val="28"/>
        </w:rPr>
      </w:pPr>
    </w:p>
    <w:p w14:paraId="5A67E645" w14:textId="2084E879" w:rsidR="008F5FDD" w:rsidRPr="00437F19" w:rsidRDefault="00437F19" w:rsidP="00437F19">
      <w:pPr>
        <w:spacing w:line="276" w:lineRule="auto"/>
        <w:jc w:val="center"/>
        <w:rPr>
          <w:b/>
          <w:bCs/>
          <w:sz w:val="28"/>
          <w:szCs w:val="28"/>
        </w:rPr>
      </w:pPr>
      <w:r>
        <w:rPr>
          <w:b/>
          <w:bCs/>
          <w:sz w:val="28"/>
          <w:szCs w:val="28"/>
        </w:rPr>
        <w:t xml:space="preserve">CHAPTER2: </w:t>
      </w:r>
      <w:r w:rsidR="00C84525" w:rsidRPr="00437F19">
        <w:rPr>
          <w:b/>
          <w:bCs/>
          <w:sz w:val="28"/>
          <w:szCs w:val="28"/>
        </w:rPr>
        <w:t>RELATED WORK</w:t>
      </w:r>
    </w:p>
    <w:bookmarkEnd w:id="2"/>
    <w:p w14:paraId="1DC53B35" w14:textId="327D27F6" w:rsidR="005E350E" w:rsidRDefault="005E350E" w:rsidP="008F5FDD">
      <w:pPr>
        <w:spacing w:line="276" w:lineRule="auto"/>
        <w:rPr>
          <w:b/>
          <w:bCs/>
          <w:sz w:val="24"/>
          <w:szCs w:val="24"/>
        </w:rPr>
      </w:pPr>
    </w:p>
    <w:p w14:paraId="7799012E" w14:textId="249BCC14" w:rsidR="005E350E" w:rsidRDefault="005E350E" w:rsidP="006176D7">
      <w:pPr>
        <w:spacing w:line="276" w:lineRule="auto"/>
        <w:ind w:firstLine="567"/>
        <w:jc w:val="both"/>
        <w:rPr>
          <w:b/>
          <w:bCs/>
          <w:sz w:val="24"/>
          <w:szCs w:val="24"/>
        </w:rPr>
      </w:pPr>
      <w:r w:rsidRPr="005E350E">
        <w:rPr>
          <w:sz w:val="24"/>
          <w:szCs w:val="24"/>
        </w:rPr>
        <w:t>It is now common practice to use an image classifier for an object detection task; these methods involve changing the object's size and location in the test image before using the classifier to identify the object. One well-known illustration is the sliding window strategy Felzenszwalb et al</w:t>
      </w:r>
      <w:r w:rsidR="00377F15">
        <w:rPr>
          <w:sz w:val="24"/>
          <w:szCs w:val="24"/>
        </w:rPr>
        <w:fldChar w:fldCharType="begin"/>
      </w:r>
      <w:r w:rsidR="00377F15">
        <w:rPr>
          <w:sz w:val="24"/>
          <w:szCs w:val="24"/>
        </w:rPr>
        <w:instrText xml:space="preserve"> ADDIN ZOTERO_ITEM CSL_CITATION {"citationID":"VE31x5rR","properties":{"formattedCitation":"[3]","plainCitation":"[3]","noteIndex":0},"citationItems":[{"id":176,"uris":["http://zotero.org/users/local/2c21lxPz/items/VAA72386"],"itemData":{"id":176,"type":"paper-conference","abstract":"This paper describes a discriminatively trained, multiscale, deformable part model for object detection. Our system achieves a two-fold improvement in average precision over the best performance in the 2006 PASCAL person detection challenge. It also outperforms the best results in the 2007 challenge in ten out of twenty categories. The system relies heavily on deformable parts. While deformable part models have become quite popular, their value had not been demonstrated on difﬁcult benchmarks such as the PASCAL challenge. Our system also relies heavily on new methods for discriminative training. We combine a margin-sensitive approach for data mining hard negative examples with a formalism we call latent SVM. A latent SVM, like a hidden CRF, leads to a non-convex training problem. However, a latent SVM is semi-convex and the training problem becomes convex once latent information is speciﬁed for the positive examples. We believe that our training methods will eventually make possible the effective use of more latent information such as hierarchical (grammar) models and models involving latent three dimensional pose.","container-title":"2008 IEEE Conference on Computer Vision and Pattern Recognition","DOI":"10.1109/CVPR.2008.4587597","event-place":"Anchorage, AK, USA","event-title":"2008 IEEE Conference on Computer Vision and Pattern Recognition (CVPR)","ISBN":"978-1-4244-2242-5","language":"en","page":"1-8","publisher":"IEEE","publisher-place":"Anchorage, AK, USA","source":"DOI.org (Crossref)","title":"A discriminatively trained, multiscale, deformable part model","URL":"http://ieeexplore.ieee.org/document/4587597/","author":[{"family":"Felzenszwalb","given":"Pedro"},{"family":"McAllester","given":"David"},{"family":"Ramanan","given":"Deva"}],"accessed":{"date-parts":[["2022",8,21]]},"issued":{"date-parts":[["2008",6]]}}}],"schema":"https://github.com/citation-style-language/schema/raw/master/csl-citation.json"} </w:instrText>
      </w:r>
      <w:r w:rsidR="00377F15">
        <w:rPr>
          <w:sz w:val="24"/>
          <w:szCs w:val="24"/>
        </w:rPr>
        <w:fldChar w:fldCharType="separate"/>
      </w:r>
      <w:r w:rsidR="00377F15" w:rsidRPr="00377F15">
        <w:rPr>
          <w:sz w:val="24"/>
        </w:rPr>
        <w:t>[3]</w:t>
      </w:r>
      <w:r w:rsidR="00377F15">
        <w:rPr>
          <w:sz w:val="24"/>
          <w:szCs w:val="24"/>
        </w:rPr>
        <w:fldChar w:fldCharType="end"/>
      </w:r>
      <w:r w:rsidR="00BC5955">
        <w:rPr>
          <w:sz w:val="24"/>
          <w:szCs w:val="24"/>
        </w:rPr>
        <w:t xml:space="preserve"> </w:t>
      </w:r>
      <w:r w:rsidR="00BC5955">
        <w:rPr>
          <w:sz w:val="24"/>
          <w:szCs w:val="24"/>
        </w:rPr>
        <w:fldChar w:fldCharType="begin"/>
      </w:r>
      <w:r w:rsidR="00377F15">
        <w:rPr>
          <w:sz w:val="24"/>
          <w:szCs w:val="24"/>
        </w:rPr>
        <w:instrText xml:space="preserve"> ADDIN ZOTERO_ITEM CSL_CITATION {"citationID":"NFKh3dpD","properties":{"formattedCitation":"[4]","plainCitation":"[4]","noteIndex":0},"citationItems":[{"id":174,"uris":["http://zotero.org/users/local/2c21lxPz/items/S9AQD85Z"],"itemData":{"id":174,"type":"paper-conference","abstract":"Pedestrian detection is a fundamental problem in video surveillance. An overwhelming majority of existing detection methods are based on sliding windows with exhaustive multi-scale scanning over the whole frame images which can achieve good accuracy but suffer from expensive computational cost. To reduce the complexity significantly while keeping high accuracy, in this paper, we propose an effective and efficient pedestrian detection method based on sliding windows with well-designed multi-scale scanning over candidate regions instead of whole frames. The candidate regions can be obtained through three main steps: (1) foreground extraction by using a fast background subtraction model to remove large number of static regions since pedestrians are usually keeping moving; (2) region merging and filtering through clustering foreground pixels to avoid over-partitioned or too large regions of non-pedestrian; (3) well-designed multi-scale scanning by exploiting the size information of current region to avoid useless scales. Therefore, through utilization of motion and size information, we can not only speed up the detection through reducing large number of windows, but also improve the accuracy of detection through eliminating many false positive regions. Our experiments on two public datasets have verified that our method outperforms the state-of-the-art methods in both speed and accuracy of detection.","collection-title":"Lecture Notes in Computer Science","container-title":"Advances in Multimedia Information Processing – PCM 2012","DOI":"10.1007/978-3-642-34778-8_76","event-place":"Berlin, Heidelberg","ISBN":"978-3-642-34778-8","language":"en","page":"811-822","publisher":"Springer","publisher-place":"Berlin, Heidelberg","source":"Springer Link","title":"Fast Pedestrian Detection Based on Sliding Window Filtering","author":[{"family":"Liang","given":"Feidie"},{"family":"Wang","given":"Dong"},{"family":"Liu","given":"Yang"},{"family":"Jiang","given":"Youcheng"},{"family":"Tang","given":"Sheng"}],"editor":[{"family":"Lin","given":"Weisi"},{"family":"Xu","given":"Dong"},{"family":"Ho","given":"Anthony"},{"family":"Wu","given":"Jianxin"},{"family":"He","given":"Ying"},{"family":"Cai","given":"Jianfei"},{"family":"Kankanhalli","given":"Mohan"},{"family":"Sun","given":"Ming-Ting"}],"issued":{"date-parts":[["2012"]]}}}],"schema":"https://github.com/citation-style-language/schema/raw/master/csl-citation.json"} </w:instrText>
      </w:r>
      <w:r w:rsidR="00BC5955">
        <w:rPr>
          <w:sz w:val="24"/>
          <w:szCs w:val="24"/>
        </w:rPr>
        <w:fldChar w:fldCharType="separate"/>
      </w:r>
      <w:r w:rsidR="00377F15" w:rsidRPr="00377F15">
        <w:rPr>
          <w:sz w:val="24"/>
        </w:rPr>
        <w:t>[4]</w:t>
      </w:r>
      <w:r w:rsidR="00BC5955">
        <w:rPr>
          <w:sz w:val="24"/>
          <w:szCs w:val="24"/>
        </w:rPr>
        <w:fldChar w:fldCharType="end"/>
      </w:r>
      <w:r w:rsidRPr="005E350E">
        <w:rPr>
          <w:sz w:val="24"/>
          <w:szCs w:val="24"/>
        </w:rPr>
        <w:t>. Because it requires more crops and results in large duplicate calculation from overlapping crops, the R-CNN approach can be time-consuming. Using a Fast R-CNN, this calculation redundancy was eliminated (Girshick, 2015) The You Look Only Once (YOLO) system (Redmon et al., 2016; Redmon and Farhadi, 2016),</w:t>
      </w:r>
      <w:r w:rsidR="00377F15">
        <w:rPr>
          <w:sz w:val="24"/>
          <w:szCs w:val="24"/>
        </w:rPr>
        <w:fldChar w:fldCharType="begin"/>
      </w:r>
      <w:r w:rsidR="00377F15">
        <w:rPr>
          <w:sz w:val="24"/>
          <w:szCs w:val="24"/>
        </w:rPr>
        <w:instrText xml:space="preserve"> ADDIN ZOTERO_ITEM CSL_CITATION {"citationID":"WpNxnNJD","properties":{"formattedCitation":"[5]","plainCitation":"[5]","noteIndex":0},"citationItems":[{"id":177,"uris":["http://zotero.org/users/local/2c21lxPz/items/3P6NTFG4"],"itemData":{"id":177,"type":"article","abstract":"We present YOLO, a new approach to object detection. Prior work on object detection repurposes classifiers to perform detection. Instead, we frame object detection as a regression problem to spatially separated bounding boxes and associated class probabilities. A single neural network predicts bounding boxes and class probabilities directly from full images in one evaluation. Since the whole detection pipeline is a single network, it can be optimized end-to-end directly on detection performance. Our unified architecture is extremely fast. Our base YOLO model processes images in real-time at 45 frames per second. A smaller version of the network, Fast YOLO, processes an astounding 155 frames per second while still achieving double the mAP of other real-time detectors. Compared to state-of-the-art detection systems, YOLO makes more localization errors but is far less likely to predict false detections where nothing exists. Finally, YOLO learns very general representations of objects. It outperforms all other detection methods, including DPM and R-CNN, by a wide margin when generalizing from natural images to artwork on both the Picasso Dataset and the People-Art Dataset.","DOI":"10.48550/arXiv.1506.02640","note":"arXiv:1506.02640 [cs]","number":"arXiv:1506.02640","publisher":"arXiv","source":"arXiv.org","title":"You Only Look Once: Unified, Real-Time Object Detection","title-short":"You Only Look Once","URL":"http://arxiv.org/abs/1506.02640","author":[{"family":"Redmon","given":"Joseph"},{"family":"Divvala","given":"Santosh"},{"family":"Girshick","given":"Ross"},{"family":"Farhadi","given":"Ali"}],"accessed":{"date-parts":[["2022",8,21]]},"issued":{"date-parts":[["2016",5,9]]}}}],"schema":"https://github.com/citation-style-language/schema/raw/master/csl-citation.json"} </w:instrText>
      </w:r>
      <w:r w:rsidR="00377F15">
        <w:rPr>
          <w:sz w:val="24"/>
          <w:szCs w:val="24"/>
        </w:rPr>
        <w:fldChar w:fldCharType="separate"/>
      </w:r>
      <w:r w:rsidR="00377F15" w:rsidRPr="00377F15">
        <w:rPr>
          <w:sz w:val="24"/>
        </w:rPr>
        <w:t>[5]</w:t>
      </w:r>
      <w:r w:rsidR="00377F15">
        <w:rPr>
          <w:sz w:val="24"/>
          <w:szCs w:val="24"/>
        </w:rPr>
        <w:fldChar w:fldCharType="end"/>
      </w:r>
      <w:r w:rsidRPr="005E350E">
        <w:rPr>
          <w:sz w:val="24"/>
          <w:szCs w:val="24"/>
        </w:rPr>
        <w:t xml:space="preserve"> the Region-based Fully Convolutional Networks (R-FCN) system (Dai et al., 2016),</w:t>
      </w:r>
      <w:r w:rsidR="006C05FC">
        <w:rPr>
          <w:sz w:val="24"/>
          <w:szCs w:val="24"/>
        </w:rPr>
        <w:fldChar w:fldCharType="begin"/>
      </w:r>
      <w:r w:rsidR="006C05FC">
        <w:rPr>
          <w:sz w:val="24"/>
          <w:szCs w:val="24"/>
        </w:rPr>
        <w:instrText xml:space="preserve"> ADDIN ZOTERO_ITEM CSL_CITATION {"citationID":"Z9EQdQlX","properties":{"formattedCitation":"[6]","plainCitation":"[6]","noteIndex":0},"citationItems":[{"id":180,"uris":["http://zotero.org/users/local/2c21lxPz/items/LLJPXE49"],"itemData":{"id":180,"type":"article","abstract":"We present region-based, fully convolutional networks for accurate and efficient object detection. In contrast to previous region-based detectors such as Fast/Faster R-CNN that apply a costly per-region subnetwork hundreds of times, our region-based detector is fully convolutional with almost all computation shared on the entire image. To achieve this goal, we propose position-sensitive score maps to address a dilemma between translation-invariance in image classification and translation-variance in object detection. Our method can thus naturally adopt fully convolutional image classifier backbones, such as the latest Residual Networks (ResNets), for object detection. We show competitive results on the PASCAL VOC datasets (e.g., 83.6% mAP on the 2007 set) with the 101-layer ResNet. Meanwhile, our result is achieved at a test-time speed of 170ms per image, 2.5-20x faster than the Faster R-CNN counterpart. Code is made publicly available at: https://github.com/daijifeng001/r-fcn","DOI":"10.48550/arXiv.1605.06409","note":"arXiv:1605.06409 [cs]","number":"arXiv:1605.06409","publisher":"arXiv","source":"arXiv.org","title":"R-FCN: Object Detection via Region-based Fully Convolutional Networks","title-short":"R-FCN","URL":"http://arxiv.org/abs/1605.06409","author":[{"family":"Dai","given":"Jifeng"},{"family":"Li","given":"Yi"},{"family":"He","given":"Kaiming"},{"family":"Sun","given":"Jian"}],"accessed":{"date-parts":[["2022",8,21]]},"issued":{"date-parts":[["2016",6,21]]}}}],"schema":"https://github.com/citation-style-language/schema/raw/master/csl-citation.json"} </w:instrText>
      </w:r>
      <w:r w:rsidR="006C05FC">
        <w:rPr>
          <w:sz w:val="24"/>
          <w:szCs w:val="24"/>
        </w:rPr>
        <w:fldChar w:fldCharType="separate"/>
      </w:r>
      <w:r w:rsidR="006C05FC" w:rsidRPr="006C05FC">
        <w:rPr>
          <w:sz w:val="24"/>
        </w:rPr>
        <w:t>[6]</w:t>
      </w:r>
      <w:r w:rsidR="006C05FC">
        <w:rPr>
          <w:sz w:val="24"/>
          <w:szCs w:val="24"/>
        </w:rPr>
        <w:fldChar w:fldCharType="end"/>
      </w:r>
      <w:r w:rsidRPr="005E350E">
        <w:rPr>
          <w:sz w:val="24"/>
          <w:szCs w:val="24"/>
        </w:rPr>
        <w:t xml:space="preserve"> and the Single Shot Multibox Detector (SSD) system are four current object identification systems (Liu et al., 2016).</w:t>
      </w:r>
    </w:p>
    <w:p w14:paraId="5EF9C0B4" w14:textId="744AF32B" w:rsidR="008F5FDD" w:rsidRPr="009714BE" w:rsidRDefault="009714BE" w:rsidP="008A456D">
      <w:pPr>
        <w:spacing w:line="276" w:lineRule="auto"/>
        <w:ind w:firstLine="567"/>
        <w:jc w:val="both"/>
        <w:rPr>
          <w:sz w:val="24"/>
          <w:szCs w:val="24"/>
        </w:rPr>
      </w:pPr>
      <w:r w:rsidRPr="009714BE">
        <w:rPr>
          <w:sz w:val="24"/>
          <w:szCs w:val="24"/>
        </w:rPr>
        <w:t>As part of the EU Road Safety Atlas project, Google has been using ANN CatNet-2 since 2008 for real-time roadside pothole detection on its Google Maps service in Finland and Sweden. By delivering precise information about roadside hazards through real-time monitoring utilizing CNNs and dashcams put on volunteer drivers' cars, the project hoped to increase road safety. The program was so effective that it prevented significant damage to both cars and public property in these volunteer zones by reducing the frequency of potholes by 2-3% annually. However, this system has some drawbacks: Drivers must be aware of potential hazards when changing lanes or crossing railroad lines so they may take appropriate action to avoid them; otherwise, their cars may get damaged or even toppled by these hazards without them recognizing it until after the harm has already been done. By examining the images captured by conventional video cameras, CNN may be used to identify the state of the road's surface. By calculating the brightness, texture, and color saturation of an image, the current condition of the road is examined. Dashcams and CNNs have a great deal of promise for preventing accidents, but drivers using these systems must always be extremely cautious because they are still prone to mishaps even while according to the recommended safety procedures.</w:t>
      </w:r>
    </w:p>
    <w:p w14:paraId="596D8191" w14:textId="77777777" w:rsidR="003B1E35" w:rsidRPr="00E43ED8" w:rsidRDefault="003B1E35" w:rsidP="003B1E35">
      <w:pPr>
        <w:spacing w:line="276" w:lineRule="auto"/>
        <w:ind w:firstLine="567"/>
        <w:jc w:val="both"/>
        <w:rPr>
          <w:sz w:val="24"/>
          <w:szCs w:val="24"/>
        </w:rPr>
      </w:pPr>
      <w:r w:rsidRPr="00E43ED8">
        <w:rPr>
          <w:sz w:val="24"/>
          <w:szCs w:val="24"/>
        </w:rPr>
        <w:t xml:space="preserve">Historically, the identification of traffic signs has been based on color and shape patterns, with two connected phases: detection and classification. Traffic signs are detected in a picture after numerous pre-processing procedures, such as data transformation and normalization, which consists of defining regions of interest (ROI) based on color segmentation and "sliding window" approach. Following the step of pattern recognition, the classification phase classifies each sign feature into categories such as "speed limits" and "pedestrian crossing." The likely traffic indicators are then classified using a shallow neural network (a multilayer perceptron, or MLP). Some researchers have employed shallow classifiers, like support vector machines (SVMs) or random forests, in conjunction with local descriptors, like the histogram of oriented gradient (HOG), for successful feature extraction and classification. Hmida et al. demonstrated a traffic sign identification system based on linear SVMs and the MNIST dataset, for instance. Gecer et al. developed a high-performance technique for identifying traffic signs based on blob detectors and SVM classifiers, which boosted the model's color discriminating power by </w:t>
      </w:r>
      <w:r w:rsidRPr="00E43ED8">
        <w:rPr>
          <w:sz w:val="24"/>
          <w:szCs w:val="24"/>
        </w:rPr>
        <w:lastRenderedPageBreak/>
        <w:t>achieving a 98.94% accuracy rate. Due to the wide diversity of road signs in unexpected locations, hidden and diminutive road signs, and varying weather conditions (e.g., shadows and lightning), it is difficult to discern them using conventional methods; therefore, deep learning techniques are employed.</w:t>
      </w:r>
    </w:p>
    <w:p w14:paraId="6B0C7EE8" w14:textId="77777777" w:rsidR="003B1E35" w:rsidRDefault="003B1E35" w:rsidP="008F5FDD">
      <w:pPr>
        <w:spacing w:line="276" w:lineRule="auto"/>
        <w:rPr>
          <w:b/>
          <w:bCs/>
          <w:sz w:val="24"/>
          <w:szCs w:val="24"/>
        </w:rPr>
      </w:pPr>
    </w:p>
    <w:p w14:paraId="2E6298DA" w14:textId="4912085A" w:rsidR="008F5FDD" w:rsidRDefault="008F5FDD" w:rsidP="000757B7">
      <w:pPr>
        <w:spacing w:line="276" w:lineRule="auto"/>
        <w:ind w:firstLine="567"/>
        <w:rPr>
          <w:sz w:val="24"/>
          <w:szCs w:val="24"/>
        </w:rPr>
      </w:pPr>
      <w:r w:rsidRPr="002549BC">
        <w:rPr>
          <w:sz w:val="24"/>
          <w:szCs w:val="24"/>
        </w:rPr>
        <w:t>During this research</w:t>
      </w:r>
      <w:r>
        <w:rPr>
          <w:sz w:val="24"/>
          <w:szCs w:val="24"/>
        </w:rPr>
        <w:t>,</w:t>
      </w:r>
      <w:r w:rsidRPr="002549BC">
        <w:rPr>
          <w:sz w:val="24"/>
          <w:szCs w:val="24"/>
        </w:rPr>
        <w:t xml:space="preserve"> we will be doing </w:t>
      </w:r>
      <w:r>
        <w:rPr>
          <w:sz w:val="24"/>
          <w:szCs w:val="24"/>
        </w:rPr>
        <w:t xml:space="preserve">a comparison study of the following Computer vision </w:t>
      </w:r>
      <w:r w:rsidR="00BF3A45">
        <w:rPr>
          <w:sz w:val="24"/>
          <w:szCs w:val="24"/>
        </w:rPr>
        <w:t>CNN</w:t>
      </w:r>
      <w:r>
        <w:rPr>
          <w:sz w:val="24"/>
          <w:szCs w:val="24"/>
        </w:rPr>
        <w:t xml:space="preserve"> models</w:t>
      </w:r>
      <w:r w:rsidR="00BF3A45">
        <w:rPr>
          <w:sz w:val="24"/>
          <w:szCs w:val="24"/>
        </w:rPr>
        <w:t xml:space="preserve"> based on several published research papers </w:t>
      </w:r>
      <w:r>
        <w:rPr>
          <w:sz w:val="24"/>
          <w:szCs w:val="24"/>
        </w:rPr>
        <w:t>:</w:t>
      </w:r>
    </w:p>
    <w:p w14:paraId="178EA669" w14:textId="77777777" w:rsidR="008F5FDD" w:rsidRPr="00F1559B" w:rsidRDefault="008F5FDD" w:rsidP="008F5FDD">
      <w:pPr>
        <w:pStyle w:val="ListParagraph"/>
        <w:numPr>
          <w:ilvl w:val="0"/>
          <w:numId w:val="11"/>
        </w:numPr>
        <w:spacing w:line="276" w:lineRule="auto"/>
        <w:rPr>
          <w:rFonts w:ascii="Times New Roman" w:hAnsi="Times New Roman" w:cs="Times New Roman"/>
          <w:sz w:val="24"/>
          <w:szCs w:val="24"/>
        </w:rPr>
      </w:pPr>
      <w:r w:rsidRPr="00F1559B">
        <w:rPr>
          <w:rFonts w:ascii="Times New Roman" w:hAnsi="Times New Roman" w:cs="Times New Roman"/>
          <w:sz w:val="24"/>
          <w:szCs w:val="24"/>
        </w:rPr>
        <w:t>Vision Transformer</w:t>
      </w:r>
    </w:p>
    <w:p w14:paraId="5692BAFF" w14:textId="77777777" w:rsidR="008F5FDD" w:rsidRPr="00F1559B" w:rsidRDefault="008F5FDD" w:rsidP="008F5FDD">
      <w:pPr>
        <w:pStyle w:val="ListParagraph"/>
        <w:numPr>
          <w:ilvl w:val="0"/>
          <w:numId w:val="11"/>
        </w:numPr>
        <w:spacing w:line="276" w:lineRule="auto"/>
        <w:rPr>
          <w:rFonts w:ascii="Times New Roman" w:hAnsi="Times New Roman" w:cs="Times New Roman"/>
          <w:sz w:val="24"/>
          <w:szCs w:val="24"/>
        </w:rPr>
      </w:pPr>
      <w:r w:rsidRPr="00F1559B">
        <w:rPr>
          <w:rFonts w:ascii="Times New Roman" w:hAnsi="Times New Roman" w:cs="Times New Roman"/>
          <w:sz w:val="24"/>
          <w:szCs w:val="24"/>
        </w:rPr>
        <w:t>OpenAI Clip</w:t>
      </w:r>
    </w:p>
    <w:p w14:paraId="561CB2F5" w14:textId="77777777" w:rsidR="008F5FDD" w:rsidRPr="00F1559B" w:rsidRDefault="008F5FDD" w:rsidP="008F5FDD">
      <w:pPr>
        <w:pStyle w:val="ListParagraph"/>
        <w:numPr>
          <w:ilvl w:val="0"/>
          <w:numId w:val="11"/>
        </w:numPr>
        <w:spacing w:line="276" w:lineRule="auto"/>
        <w:rPr>
          <w:rFonts w:ascii="Times New Roman" w:hAnsi="Times New Roman" w:cs="Times New Roman"/>
          <w:sz w:val="24"/>
          <w:szCs w:val="24"/>
        </w:rPr>
      </w:pPr>
      <w:r w:rsidRPr="00F1559B">
        <w:rPr>
          <w:rFonts w:ascii="Times New Roman" w:hAnsi="Times New Roman" w:cs="Times New Roman"/>
          <w:sz w:val="24"/>
          <w:szCs w:val="24"/>
        </w:rPr>
        <w:t>Res</w:t>
      </w:r>
      <w:r>
        <w:rPr>
          <w:rFonts w:ascii="Times New Roman" w:hAnsi="Times New Roman" w:cs="Times New Roman"/>
          <w:sz w:val="24"/>
          <w:szCs w:val="24"/>
        </w:rPr>
        <w:t>N</w:t>
      </w:r>
      <w:r w:rsidRPr="00F1559B">
        <w:rPr>
          <w:rFonts w:ascii="Times New Roman" w:hAnsi="Times New Roman" w:cs="Times New Roman"/>
          <w:sz w:val="24"/>
          <w:szCs w:val="24"/>
        </w:rPr>
        <w:t>et</w:t>
      </w:r>
    </w:p>
    <w:p w14:paraId="260A578B" w14:textId="77777777" w:rsidR="008F5FDD" w:rsidRDefault="008F5FDD" w:rsidP="008F5FDD">
      <w:pPr>
        <w:pStyle w:val="ListParagraph"/>
        <w:numPr>
          <w:ilvl w:val="0"/>
          <w:numId w:val="11"/>
        </w:numPr>
        <w:spacing w:line="276" w:lineRule="auto"/>
        <w:rPr>
          <w:rFonts w:ascii="Times New Roman" w:hAnsi="Times New Roman" w:cs="Times New Roman"/>
          <w:sz w:val="24"/>
          <w:szCs w:val="24"/>
        </w:rPr>
      </w:pPr>
      <w:r w:rsidRPr="00F1559B">
        <w:rPr>
          <w:rFonts w:ascii="Times New Roman" w:hAnsi="Times New Roman" w:cs="Times New Roman"/>
          <w:sz w:val="24"/>
          <w:szCs w:val="24"/>
        </w:rPr>
        <w:t>EfficientNet</w:t>
      </w:r>
    </w:p>
    <w:p w14:paraId="06D0EBCB" w14:textId="77777777" w:rsidR="00BF3A45" w:rsidRDefault="008F5FDD" w:rsidP="00316E03">
      <w:pPr>
        <w:pStyle w:val="ListParagraph"/>
        <w:numPr>
          <w:ilvl w:val="0"/>
          <w:numId w:val="11"/>
        </w:numPr>
        <w:spacing w:line="276" w:lineRule="auto"/>
        <w:rPr>
          <w:rFonts w:ascii="Times New Roman" w:hAnsi="Times New Roman" w:cs="Times New Roman"/>
          <w:sz w:val="24"/>
          <w:szCs w:val="24"/>
        </w:rPr>
      </w:pPr>
      <w:r w:rsidRPr="00BF3A45">
        <w:rPr>
          <w:rFonts w:ascii="Times New Roman" w:hAnsi="Times New Roman" w:cs="Times New Roman"/>
          <w:sz w:val="24"/>
          <w:szCs w:val="24"/>
        </w:rPr>
        <w:t>EfficientDET</w:t>
      </w:r>
    </w:p>
    <w:p w14:paraId="268201B8" w14:textId="77777777" w:rsidR="00BF3A45" w:rsidRDefault="008F5FDD" w:rsidP="00A96A5B">
      <w:pPr>
        <w:pStyle w:val="ListParagraph"/>
        <w:numPr>
          <w:ilvl w:val="0"/>
          <w:numId w:val="11"/>
        </w:numPr>
        <w:spacing w:line="276" w:lineRule="auto"/>
        <w:rPr>
          <w:rFonts w:ascii="Times New Roman" w:hAnsi="Times New Roman" w:cs="Times New Roman"/>
          <w:sz w:val="24"/>
          <w:szCs w:val="24"/>
        </w:rPr>
      </w:pPr>
      <w:r w:rsidRPr="00BF3A45">
        <w:rPr>
          <w:rFonts w:ascii="Times New Roman" w:hAnsi="Times New Roman" w:cs="Times New Roman"/>
          <w:sz w:val="24"/>
          <w:szCs w:val="24"/>
        </w:rPr>
        <w:t>Mask RCNN</w:t>
      </w:r>
    </w:p>
    <w:p w14:paraId="2332E420" w14:textId="77777777" w:rsidR="00BF3A45" w:rsidRDefault="008F5FDD" w:rsidP="001642A5">
      <w:pPr>
        <w:pStyle w:val="ListParagraph"/>
        <w:numPr>
          <w:ilvl w:val="0"/>
          <w:numId w:val="11"/>
        </w:numPr>
        <w:spacing w:line="276" w:lineRule="auto"/>
        <w:rPr>
          <w:rFonts w:ascii="Times New Roman" w:hAnsi="Times New Roman" w:cs="Times New Roman"/>
          <w:sz w:val="24"/>
          <w:szCs w:val="24"/>
        </w:rPr>
      </w:pPr>
      <w:r w:rsidRPr="00BF3A45">
        <w:rPr>
          <w:rFonts w:ascii="Times New Roman" w:hAnsi="Times New Roman" w:cs="Times New Roman"/>
          <w:sz w:val="24"/>
          <w:szCs w:val="24"/>
        </w:rPr>
        <w:t>Faster RCNN</w:t>
      </w:r>
    </w:p>
    <w:p w14:paraId="17A4506F" w14:textId="77777777" w:rsidR="00BF3A45" w:rsidRDefault="008F5FDD" w:rsidP="0057158F">
      <w:pPr>
        <w:pStyle w:val="ListParagraph"/>
        <w:numPr>
          <w:ilvl w:val="0"/>
          <w:numId w:val="11"/>
        </w:numPr>
        <w:spacing w:line="276" w:lineRule="auto"/>
        <w:rPr>
          <w:rFonts w:ascii="Times New Roman" w:hAnsi="Times New Roman" w:cs="Times New Roman"/>
          <w:sz w:val="24"/>
          <w:szCs w:val="24"/>
        </w:rPr>
      </w:pPr>
      <w:r w:rsidRPr="00BF3A45">
        <w:rPr>
          <w:rFonts w:ascii="Times New Roman" w:hAnsi="Times New Roman" w:cs="Times New Roman"/>
          <w:sz w:val="24"/>
          <w:szCs w:val="24"/>
        </w:rPr>
        <w:t>Detectron2</w:t>
      </w:r>
    </w:p>
    <w:p w14:paraId="4987EE2F" w14:textId="77777777" w:rsidR="00BF3A45" w:rsidRDefault="008F5FDD" w:rsidP="009C175F">
      <w:pPr>
        <w:pStyle w:val="ListParagraph"/>
        <w:numPr>
          <w:ilvl w:val="0"/>
          <w:numId w:val="11"/>
        </w:numPr>
        <w:spacing w:line="276" w:lineRule="auto"/>
        <w:rPr>
          <w:rFonts w:ascii="Times New Roman" w:hAnsi="Times New Roman" w:cs="Times New Roman"/>
          <w:sz w:val="24"/>
          <w:szCs w:val="24"/>
        </w:rPr>
      </w:pPr>
      <w:r w:rsidRPr="00BF3A45">
        <w:rPr>
          <w:rFonts w:ascii="Times New Roman" w:hAnsi="Times New Roman" w:cs="Times New Roman"/>
          <w:sz w:val="24"/>
          <w:szCs w:val="24"/>
        </w:rPr>
        <w:t xml:space="preserve">Unet </w:t>
      </w:r>
    </w:p>
    <w:p w14:paraId="71635EAC" w14:textId="5F187D33" w:rsidR="008F5FDD" w:rsidRPr="00BF3A45" w:rsidRDefault="008F5FDD" w:rsidP="009C175F">
      <w:pPr>
        <w:pStyle w:val="ListParagraph"/>
        <w:numPr>
          <w:ilvl w:val="0"/>
          <w:numId w:val="11"/>
        </w:numPr>
        <w:spacing w:line="276" w:lineRule="auto"/>
        <w:rPr>
          <w:rFonts w:ascii="Times New Roman" w:hAnsi="Times New Roman" w:cs="Times New Roman"/>
          <w:sz w:val="24"/>
          <w:szCs w:val="24"/>
        </w:rPr>
      </w:pPr>
      <w:r w:rsidRPr="00BF3A45">
        <w:rPr>
          <w:rFonts w:ascii="Times New Roman" w:hAnsi="Times New Roman" w:cs="Times New Roman"/>
          <w:sz w:val="24"/>
          <w:szCs w:val="24"/>
        </w:rPr>
        <w:t>Deeplab</w:t>
      </w:r>
    </w:p>
    <w:p w14:paraId="6BEEC148" w14:textId="77777777" w:rsidR="009C175F" w:rsidRDefault="009C175F" w:rsidP="008F5FDD">
      <w:pPr>
        <w:pStyle w:val="ListParagraph"/>
        <w:spacing w:after="120" w:line="360" w:lineRule="auto"/>
        <w:ind w:left="0"/>
        <w:rPr>
          <w:rFonts w:ascii="Times New Roman" w:hAnsi="Times New Roman" w:cs="Times New Roman"/>
          <w:b/>
          <w:bCs/>
          <w:sz w:val="24"/>
          <w:szCs w:val="24"/>
        </w:rPr>
      </w:pPr>
    </w:p>
    <w:p w14:paraId="0C33D2D7" w14:textId="71DCCB57" w:rsidR="008F5FDD" w:rsidRDefault="008F7461" w:rsidP="008F5FDD">
      <w:pPr>
        <w:pStyle w:val="ListParagraph"/>
        <w:spacing w:after="120" w:line="360" w:lineRule="auto"/>
        <w:ind w:left="0"/>
        <w:rPr>
          <w:rFonts w:ascii="Times New Roman" w:hAnsi="Times New Roman" w:cs="Times New Roman"/>
          <w:b/>
          <w:bCs/>
          <w:sz w:val="24"/>
          <w:szCs w:val="24"/>
        </w:rPr>
      </w:pPr>
      <w:bookmarkStart w:id="3" w:name="_Hlk112131596"/>
      <w:r>
        <w:rPr>
          <w:rFonts w:ascii="Times New Roman" w:hAnsi="Times New Roman" w:cs="Times New Roman"/>
          <w:b/>
          <w:bCs/>
          <w:sz w:val="24"/>
          <w:szCs w:val="24"/>
        </w:rPr>
        <w:t xml:space="preserve"> </w:t>
      </w:r>
      <w:r w:rsidR="008F5FDD" w:rsidRPr="00791433">
        <w:rPr>
          <w:rFonts w:ascii="Times New Roman" w:hAnsi="Times New Roman" w:cs="Times New Roman"/>
          <w:b/>
          <w:bCs/>
          <w:sz w:val="24"/>
          <w:szCs w:val="24"/>
        </w:rPr>
        <w:t>Vision Transformer</w:t>
      </w:r>
      <w:r w:rsidR="008F5FDD">
        <w:rPr>
          <w:rFonts w:ascii="Times New Roman" w:hAnsi="Times New Roman" w:cs="Times New Roman"/>
          <w:b/>
          <w:bCs/>
          <w:sz w:val="24"/>
          <w:szCs w:val="24"/>
        </w:rPr>
        <w:t xml:space="preserve"> vs ResNet</w:t>
      </w:r>
    </w:p>
    <w:bookmarkEnd w:id="3"/>
    <w:p w14:paraId="3B2C3A61" w14:textId="4A67BA68" w:rsidR="008F5FDD" w:rsidRDefault="008F5FDD" w:rsidP="008F5FDD">
      <w:pPr>
        <w:pStyle w:val="ListParagraph"/>
        <w:spacing w:after="120" w:line="360" w:lineRule="auto"/>
        <w:ind w:left="0" w:firstLine="567"/>
        <w:jc w:val="both"/>
        <w:rPr>
          <w:rFonts w:ascii="Times New Roman" w:hAnsi="Times New Roman" w:cs="Times New Roman"/>
          <w:sz w:val="24"/>
          <w:szCs w:val="24"/>
        </w:rPr>
      </w:pPr>
      <w:r w:rsidRPr="00791433">
        <w:rPr>
          <w:rFonts w:ascii="Times New Roman" w:hAnsi="Times New Roman" w:cs="Times New Roman"/>
          <w:sz w:val="24"/>
          <w:szCs w:val="24"/>
        </w:rPr>
        <w:t>The Vision Transformer</w:t>
      </w:r>
      <w:r>
        <w:rPr>
          <w:rFonts w:ascii="Times New Roman" w:hAnsi="Times New Roman" w:cs="Times New Roman"/>
          <w:sz w:val="24"/>
          <w:szCs w:val="24"/>
        </w:rPr>
        <w:t xml:space="preserve"> or ViT is a machine learning model for image classification.</w:t>
      </w:r>
      <w:r w:rsidR="00ED7431">
        <w:rPr>
          <w:rFonts w:ascii="Times New Roman" w:hAnsi="Times New Roman" w:cs="Times New Roman"/>
          <w:sz w:val="24"/>
          <w:szCs w:val="24"/>
        </w:rPr>
        <w:fldChar w:fldCharType="begin"/>
      </w:r>
      <w:r w:rsidR="006C05FC">
        <w:rPr>
          <w:rFonts w:ascii="Times New Roman" w:hAnsi="Times New Roman" w:cs="Times New Roman"/>
          <w:sz w:val="24"/>
          <w:szCs w:val="24"/>
        </w:rPr>
        <w:instrText xml:space="preserve"> ADDIN ZOTERO_ITEM CSL_CITATION {"citationID":"p264OSMh","properties":{"formattedCitation":"[7]","plainCitation":"[7]","noteIndex":0},"citationItems":[{"id":48,"uris":["http://zotero.org/users/local/2c21lxPz/items/PRZB8MVC"],"itemData":{"id":48,"type":"article","abstract":"While the Transformer architecture has become the de-facto standard for natural language processing tasks, its applications to computer vision remain limited. In vision, attention is either applied in conjunction with convolutional networks, or used to replace certain components of convolutional networks while keeping their overall structure in place. We show that this reliance on CNNs is not necessary and a pure transformer applied directly to sequences of image patches can perform very well on image classification tasks. When pre-trained on large amounts of data and transferred to multiple mid-sized or small image recognition benchmarks (ImageNet, CIFAR-100, VTAB, etc.), Vision Transformer (ViT) attains excellent results compared to state-of-the-art convolutional networks while requiring substantially fewer computational resources to train.","DOI":"10.48550/arXiv.2010.11929","note":"arXiv:2010.11929 [cs]\nversion: 2","number":"arXiv:2010.11929","publisher":"arXiv","source":"arXiv.org","title":"An Image is Worth 16x16 Words: Transformers for Image Recognition at Scale","title-short":"An Image is Worth 16x16 Words","URL":"http://arxiv.org/abs/2010.11929","author":[{"family":"Dosovitskiy","given":"Alexey"},{"family":"Beyer","given":"Lucas"},{"family":"Kolesnikov","given":"Alexander"},{"family":"Weissenborn","given":"Dirk"},{"family":"Zhai","given":"Xiaohua"},{"family":"Unterthiner","given":"Thomas"},{"family":"Dehghani","given":"Mostafa"},{"family":"Minderer","given":"Matthias"},{"family":"Heigold","given":"Georg"},{"family":"Gelly","given":"Sylvain"},{"family":"Uszkoreit","given":"Jakob"},{"family":"Houlsby","given":"Neil"}],"accessed":{"date-parts":[["2022",8,16]]},"issued":{"date-parts":[["2021",6,3]]}}}],"schema":"https://github.com/citation-style-language/schema/raw/master/csl-citation.json"} </w:instrText>
      </w:r>
      <w:r w:rsidR="00ED7431">
        <w:rPr>
          <w:rFonts w:ascii="Times New Roman" w:hAnsi="Times New Roman" w:cs="Times New Roman"/>
          <w:sz w:val="24"/>
          <w:szCs w:val="24"/>
        </w:rPr>
        <w:fldChar w:fldCharType="separate"/>
      </w:r>
      <w:r w:rsidR="006C05FC" w:rsidRPr="006C05FC">
        <w:rPr>
          <w:rFonts w:ascii="Times New Roman" w:hAnsi="Times New Roman" w:cs="Times New Roman"/>
          <w:sz w:val="24"/>
        </w:rPr>
        <w:t>[7]</w:t>
      </w:r>
      <w:r w:rsidR="00ED7431">
        <w:rPr>
          <w:rFonts w:ascii="Times New Roman" w:hAnsi="Times New Roman" w:cs="Times New Roman"/>
          <w:sz w:val="24"/>
          <w:szCs w:val="24"/>
        </w:rPr>
        <w:fldChar w:fldCharType="end"/>
      </w:r>
      <w:r>
        <w:rPr>
          <w:rFonts w:ascii="Times New Roman" w:hAnsi="Times New Roman" w:cs="Times New Roman"/>
          <w:sz w:val="24"/>
          <w:szCs w:val="24"/>
        </w:rPr>
        <w:t xml:space="preserve"> Transformer architecture can be considered the de facto standard for natural language processing since it was proposed by Vaswani et al. (2017). Inspired by the success of Transformer Architecture for NLP, </w:t>
      </w:r>
      <w:r w:rsidRPr="00E74B2E">
        <w:rPr>
          <w:rFonts w:ascii="Times New Roman" w:hAnsi="Times New Roman" w:cs="Times New Roman"/>
          <w:sz w:val="24"/>
          <w:szCs w:val="24"/>
        </w:rPr>
        <w:t>Alexey</w:t>
      </w:r>
      <w:r>
        <w:rPr>
          <w:rFonts w:ascii="Times New Roman" w:hAnsi="Times New Roman" w:cs="Times New Roman"/>
          <w:sz w:val="24"/>
          <w:szCs w:val="24"/>
        </w:rPr>
        <w:t xml:space="preserve"> et al. (2021) propose Transformers for Image Recognition at Scale.</w:t>
      </w:r>
    </w:p>
    <w:p w14:paraId="2AC85E87" w14:textId="77777777" w:rsidR="008F5FDD" w:rsidRDefault="008F5FDD" w:rsidP="008F5FDD">
      <w:pPr>
        <w:pStyle w:val="ListParagraph"/>
        <w:spacing w:after="120" w:line="360" w:lineRule="auto"/>
        <w:ind w:left="0" w:firstLine="567"/>
        <w:jc w:val="both"/>
        <w:rPr>
          <w:rFonts w:ascii="Times New Roman" w:hAnsi="Times New Roman" w:cs="Times New Roman"/>
          <w:sz w:val="24"/>
          <w:szCs w:val="24"/>
        </w:rPr>
      </w:pPr>
    </w:p>
    <w:p w14:paraId="63DF18DD" w14:textId="77777777" w:rsidR="008F5FDD" w:rsidRPr="00791433" w:rsidRDefault="008F5FDD" w:rsidP="008F5FDD">
      <w:pPr>
        <w:pStyle w:val="ListParagraph"/>
        <w:spacing w:after="12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The approach mentioned is to directly apply Transformer architecture with minimal changes to train it with supervision. The dataset chosen was ImageNet and it yielded moderate accuracy less than ResNets of similar size. The advantage of CNN noted in comparison with the above was the inductive biases such as translation equivariance and locality. However, when trained on large dataset (14M-300M images) it yields high accuracy from 77 to 94.5% because inductive bias becomes insignificant. The larger models are comparable with the state-of-the-art CNN as claimed by the authors. Also, the study that has been conducted was using generic image datasets not optimized for any specific purpose.</w:t>
      </w:r>
    </w:p>
    <w:p w14:paraId="5650D7F5" w14:textId="77777777" w:rsidR="008F5FDD" w:rsidRPr="00966C8E" w:rsidRDefault="008F5FDD" w:rsidP="008F5FDD">
      <w:pPr>
        <w:pStyle w:val="ListParagraph"/>
        <w:spacing w:after="120" w:line="360" w:lineRule="auto"/>
        <w:ind w:hanging="720"/>
        <w:rPr>
          <w:rFonts w:ascii="Times New Roman" w:hAnsi="Times New Roman" w:cs="Times New Roman"/>
          <w:b/>
          <w:bCs/>
          <w:sz w:val="24"/>
          <w:szCs w:val="24"/>
        </w:rPr>
      </w:pPr>
      <w:bookmarkStart w:id="4" w:name="_Hlk112131603"/>
      <w:r w:rsidRPr="00966C8E">
        <w:rPr>
          <w:rFonts w:ascii="Times New Roman" w:hAnsi="Times New Roman" w:cs="Times New Roman"/>
          <w:b/>
          <w:bCs/>
          <w:sz w:val="24"/>
          <w:szCs w:val="24"/>
        </w:rPr>
        <w:t>EfficientDet, Yolov5</w:t>
      </w:r>
      <w:r>
        <w:rPr>
          <w:rFonts w:ascii="Times New Roman" w:hAnsi="Times New Roman" w:cs="Times New Roman"/>
          <w:b/>
          <w:bCs/>
          <w:sz w:val="24"/>
          <w:szCs w:val="24"/>
        </w:rPr>
        <w:t xml:space="preserve"> and</w:t>
      </w:r>
      <w:r w:rsidRPr="00966C8E">
        <w:rPr>
          <w:rFonts w:ascii="Times New Roman" w:hAnsi="Times New Roman" w:cs="Times New Roman"/>
          <w:b/>
          <w:bCs/>
          <w:sz w:val="24"/>
          <w:szCs w:val="24"/>
        </w:rPr>
        <w:t xml:space="preserve"> EfficientNET</w:t>
      </w:r>
    </w:p>
    <w:bookmarkEnd w:id="4"/>
    <w:p w14:paraId="7679B5F5" w14:textId="77777777" w:rsidR="008F5FDD" w:rsidRDefault="008F5FDD" w:rsidP="008F5FDD">
      <w:pPr>
        <w:pStyle w:val="ListParagraph"/>
        <w:spacing w:after="120" w:line="360" w:lineRule="auto"/>
        <w:ind w:left="0" w:firstLine="567"/>
        <w:jc w:val="both"/>
        <w:rPr>
          <w:rFonts w:ascii="Times New Roman" w:hAnsi="Times New Roman" w:cs="Times New Roman"/>
          <w:sz w:val="24"/>
          <w:szCs w:val="24"/>
        </w:rPr>
      </w:pPr>
      <w:r w:rsidRPr="00966C8E">
        <w:rPr>
          <w:rFonts w:ascii="Times New Roman" w:hAnsi="Times New Roman" w:cs="Times New Roman"/>
          <w:sz w:val="24"/>
          <w:szCs w:val="24"/>
        </w:rPr>
        <w:t xml:space="preserve">Renjie Xu et al. (2021) describes </w:t>
      </w:r>
      <w:r>
        <w:rPr>
          <w:rFonts w:ascii="Times New Roman" w:hAnsi="Times New Roman" w:cs="Times New Roman"/>
          <w:sz w:val="24"/>
          <w:szCs w:val="24"/>
        </w:rPr>
        <w:t xml:space="preserve">a study conducted to detect forest fires, an ensemble learning using Yolov5, EfficientDET and EfficientNET. Contemporary studies involving RCNN, and SSD are cited by the authors. Characteristics and requirements of forest fire detection and road hazard detection are of different in nature. However, the study performs a </w:t>
      </w:r>
      <w:r>
        <w:rPr>
          <w:rFonts w:ascii="Times New Roman" w:hAnsi="Times New Roman" w:cs="Times New Roman"/>
          <w:sz w:val="24"/>
          <w:szCs w:val="24"/>
        </w:rPr>
        <w:lastRenderedPageBreak/>
        <w:t>critical analysis of different neural networks and enumerates the pros and cons of each. In the case of road hazard detection, it requires only to identify objects fast enough and the target image dataset is of limited dispersion. Hence Yolov5 will be the necessary and sufficient neural network for our case.</w:t>
      </w:r>
    </w:p>
    <w:p w14:paraId="36466926" w14:textId="77777777" w:rsidR="008F5FDD" w:rsidRDefault="008F5FDD" w:rsidP="008F5FDD">
      <w:pPr>
        <w:pStyle w:val="ListParagraph"/>
        <w:spacing w:after="12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The authors have selected Yolov5 as it is a real-time object detector. It has cross stage partial network (CSPNet) built into Darknet making CSP Darknet. It solves the problem of repeated gradient information. It thus captures gradient changes into feature map. This will in effect improve the speed by reducing FLOPS (floating-point operations per second).</w:t>
      </w:r>
    </w:p>
    <w:p w14:paraId="463C9512" w14:textId="77777777" w:rsidR="008F5FDD" w:rsidRDefault="008F5FDD" w:rsidP="008F5FDD">
      <w:pPr>
        <w:pStyle w:val="ListParagraph"/>
        <w:spacing w:after="120"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Yolov5 has path aggregation network (PANet) in its neck. This incorporates a feature pyramid network (FPN) which allows for propagation of low-level features. FPN improves the location accuracy of the detected objects. The head of the Yolov5 generates 3 types of feature maps (18 x 18, 36 x 36, 72 x 72) and achieves multiscale prediction.</w:t>
      </w:r>
    </w:p>
    <w:p w14:paraId="1D2FAB35" w14:textId="77777777" w:rsidR="008F5FDD" w:rsidRDefault="008F5FDD" w:rsidP="008F5FDD">
      <w:pPr>
        <w:pStyle w:val="ListParagraph"/>
        <w:spacing w:line="360" w:lineRule="auto"/>
        <w:ind w:left="0" w:firstLine="567"/>
        <w:jc w:val="both"/>
        <w:rPr>
          <w:rFonts w:ascii="Times New Roman" w:hAnsi="Times New Roman" w:cs="Times New Roman"/>
          <w:sz w:val="24"/>
          <w:szCs w:val="24"/>
        </w:rPr>
      </w:pPr>
    </w:p>
    <w:p w14:paraId="48C7D7A9" w14:textId="25C2EBDE" w:rsidR="008F5FDD" w:rsidRPr="00966C8E" w:rsidRDefault="008F5FDD" w:rsidP="008F5FDD">
      <w:pPr>
        <w:pStyle w:val="ListParagraph"/>
        <w:spacing w:line="360" w:lineRule="auto"/>
        <w:ind w:left="0" w:firstLine="567"/>
        <w:jc w:val="both"/>
        <w:rPr>
          <w:rFonts w:ascii="Times New Roman" w:hAnsi="Times New Roman" w:cs="Times New Roman"/>
          <w:sz w:val="24"/>
          <w:szCs w:val="24"/>
        </w:rPr>
      </w:pPr>
      <w:r>
        <w:rPr>
          <w:rFonts w:ascii="Times New Roman" w:hAnsi="Times New Roman" w:cs="Times New Roman"/>
          <w:sz w:val="24"/>
          <w:szCs w:val="24"/>
        </w:rPr>
        <w:t xml:space="preserve">EfficientDET was developed by Google and has excellent performance when processing Pascal VOC and Microsoft COCO datasets. It has the capacity to learn complex features and employees a better PANet called bi-directional feature pyramid network (Bi-FPN) which enables fast feature fusion. </w:t>
      </w:r>
      <w:r w:rsidRPr="009C350D">
        <w:rPr>
          <w:rFonts w:ascii="Times New Roman" w:hAnsi="Times New Roman" w:cs="Times New Roman"/>
          <w:sz w:val="24"/>
          <w:szCs w:val="24"/>
        </w:rPr>
        <w:t>EfficientDe</w:t>
      </w:r>
      <w:r>
        <w:rPr>
          <w:rFonts w:ascii="Times New Roman" w:hAnsi="Times New Roman" w:cs="Times New Roman"/>
          <w:sz w:val="24"/>
          <w:szCs w:val="24"/>
        </w:rPr>
        <w:t xml:space="preserve">t was proposed by </w:t>
      </w:r>
      <w:r w:rsidRPr="009C350D">
        <w:rPr>
          <w:rFonts w:ascii="Times New Roman" w:hAnsi="Times New Roman" w:cs="Times New Roman"/>
          <w:sz w:val="24"/>
          <w:szCs w:val="24"/>
        </w:rPr>
        <w:t>M. Tan et al.</w:t>
      </w:r>
      <w:r>
        <w:rPr>
          <w:rFonts w:ascii="Times New Roman" w:hAnsi="Times New Roman" w:cs="Times New Roman"/>
          <w:sz w:val="24"/>
          <w:szCs w:val="24"/>
        </w:rPr>
        <w:t xml:space="preserve"> in 2020.</w:t>
      </w:r>
      <w:r w:rsidR="00EE59EC">
        <w:rPr>
          <w:rFonts w:ascii="Times New Roman" w:hAnsi="Times New Roman" w:cs="Times New Roman"/>
          <w:sz w:val="24"/>
          <w:szCs w:val="24"/>
        </w:rPr>
        <w:t xml:space="preserve"> </w:t>
      </w:r>
      <w:r w:rsidRPr="009C350D">
        <w:rPr>
          <w:rFonts w:ascii="Times New Roman" w:hAnsi="Times New Roman" w:cs="Times New Roman"/>
          <w:sz w:val="24"/>
          <w:szCs w:val="24"/>
        </w:rPr>
        <w:t xml:space="preserve">D7x configuration of EfficientDet (AP of 55.1 on MS-COCO dataset) is new state-of-the-art average precision (AP). </w:t>
      </w:r>
      <w:r>
        <w:rPr>
          <w:rFonts w:ascii="Times New Roman" w:hAnsi="Times New Roman" w:cs="Times New Roman"/>
          <w:sz w:val="24"/>
          <w:szCs w:val="24"/>
        </w:rPr>
        <w:t>It introduces learnable weights which helps to identify the relevance of input features. In comparison with Yolov5’s neck PANet, Bi-FPN gives performances with less parameters and FLOPS. Also, it embeds compound scaling that uniformly scales resolution, depth, and width for prediction network as well as feature network. This helps to improve the accuracy and efficiency.</w:t>
      </w:r>
    </w:p>
    <w:p w14:paraId="35A94C35" w14:textId="77777777" w:rsidR="008F5FDD" w:rsidRDefault="008F5FDD" w:rsidP="00CE1E50">
      <w:pPr>
        <w:spacing w:line="360" w:lineRule="auto"/>
        <w:ind w:firstLine="567"/>
        <w:jc w:val="both"/>
        <w:rPr>
          <w:sz w:val="24"/>
          <w:szCs w:val="24"/>
        </w:rPr>
      </w:pPr>
      <w:r>
        <w:rPr>
          <w:sz w:val="24"/>
          <w:szCs w:val="24"/>
        </w:rPr>
        <w:t>EfficientNet is also a network proposed by Google which introduced compound scaling as discussed above. This has made it outperform ResNet, DenseNet and  ResNeXt in image classification task. This network is a candidate when we can trade-off between accuracy and efficiency.</w:t>
      </w:r>
    </w:p>
    <w:p w14:paraId="3ADD509D" w14:textId="77777777" w:rsidR="008F5FDD" w:rsidRDefault="008F5FDD" w:rsidP="00CE1E50">
      <w:pPr>
        <w:spacing w:line="360" w:lineRule="auto"/>
        <w:ind w:firstLine="567"/>
        <w:jc w:val="both"/>
        <w:rPr>
          <w:sz w:val="24"/>
          <w:szCs w:val="24"/>
        </w:rPr>
      </w:pPr>
      <w:r>
        <w:rPr>
          <w:sz w:val="24"/>
          <w:szCs w:val="24"/>
        </w:rPr>
        <w:t xml:space="preserve">CNNs depend on the </w:t>
      </w:r>
      <w:r w:rsidRPr="008D2E3F">
        <w:rPr>
          <w:color w:val="FF0000"/>
          <w:sz w:val="24"/>
          <w:szCs w:val="24"/>
        </w:rPr>
        <w:t>translational invariance</w:t>
      </w:r>
      <w:r>
        <w:rPr>
          <w:sz w:val="24"/>
          <w:szCs w:val="24"/>
        </w:rPr>
        <w:t>. This means that when a car is identified there could be many positions where the wheels could be. So, at low-level translational invariant features are captured and higher levels, high level feature and or a combination of low-level features.</w:t>
      </w:r>
    </w:p>
    <w:p w14:paraId="69794C08" w14:textId="7F42C405" w:rsidR="00D54695" w:rsidRPr="00A46EEE" w:rsidRDefault="00A46EEE" w:rsidP="00CE1E50">
      <w:pPr>
        <w:widowControl/>
        <w:autoSpaceDE/>
        <w:autoSpaceDN/>
        <w:spacing w:after="160" w:line="360" w:lineRule="auto"/>
        <w:ind w:firstLine="567"/>
        <w:jc w:val="both"/>
        <w:rPr>
          <w:sz w:val="24"/>
          <w:szCs w:val="24"/>
        </w:rPr>
      </w:pPr>
      <w:r w:rsidRPr="00A46EEE">
        <w:rPr>
          <w:sz w:val="24"/>
          <w:szCs w:val="24"/>
        </w:rPr>
        <w:t>The impressive deep learning technique of real-time convolutional neural networks (</w:t>
      </w:r>
      <w:r w:rsidR="00B91763">
        <w:rPr>
          <w:sz w:val="24"/>
          <w:szCs w:val="24"/>
        </w:rPr>
        <w:t>RCNN</w:t>
      </w:r>
      <w:r w:rsidRPr="00A46EEE">
        <w:rPr>
          <w:sz w:val="24"/>
          <w:szCs w:val="24"/>
        </w:rPr>
        <w:t xml:space="preserve">) is used for image segmentation and object detection. They've been specifically </w:t>
      </w:r>
      <w:r w:rsidRPr="00A46EEE">
        <w:rPr>
          <w:sz w:val="24"/>
          <w:szCs w:val="24"/>
        </w:rPr>
        <w:lastRenderedPageBreak/>
        <w:t>engineered to pick up the presence of an object. Selective Search is used in both RCNN and Fast-RCNN neural networks. Greediness is at the heart of Selective Search's design. Best Result is not often guaranteed by Greedy Algorithms. In addition, it must be repeated numerous times. RCNN, performs about 2000 iterations of selective search on the image. By running the CNN only once per image, Ross Girshick (the creator of RCNN) came up with the idea of sharing this computational burden between the 2,000 regions of the image. The R-CNN architecture uses a selective search process to generate a region proposal network for bounding boxes. In order to generate a feature vector map, a CNN is used to warp these region proposals into standard squares. Features from the image are used to create an output dense layer that is then fed into a classification algorithm to help identify the objects located within the region proposal network and assign them a class. Aside from predicting precision gains, the algorithm also predicts offset values that will be used to improve the region proposal. Convolutional feature maps are generated by feeding the input image to the CNN, which in turn generates them. These maps are used to identify the regions where proposals have been submitted. It is then possible to feed all of the proposed regions into the network by using a ROI pooling layer to reshape them into a fixed size. Fast-RCNN extracts all the regions first, then performs a selective search once for each of them. This has the effect of greatly reducing the complexity of time. The final bottleneck, Selective Search, is eliminated by FRCNN. As an alternative, it utilizes the Region Proposal Network (RPN). The regions are fixed in RPN as a n</w:t>
      </w:r>
      <w:r w:rsidR="009079FE">
        <w:rPr>
          <w:sz w:val="24"/>
          <w:szCs w:val="24"/>
        </w:rPr>
        <w:t xml:space="preserve"> </w:t>
      </w:r>
      <w:r w:rsidRPr="00A46EEE">
        <w:rPr>
          <w:sz w:val="24"/>
          <w:szCs w:val="24"/>
        </w:rPr>
        <w:t>x n grid. It takes less time to run than a selective search. When it comes to computer vision, object detection has long been a vital part of the field. Bounding boxes are a useful tool for describing and identifying the objects in an image and their relative locations. In today's world, there are a variety of ways to accomplish this task. (2) Using a Region Proposal Network to find objects in an image and a second CNN backbone network to fine-tune the generated proposals to make predictions are two of the most common approaches: (1) Single Shot Detection (architectures such as RetinaNet, YOLOv3, and so on); and (2) (two-stage networks such as RCNN, Faster RCNN).</w:t>
      </w:r>
    </w:p>
    <w:p w14:paraId="641B6E09" w14:textId="77777777" w:rsidR="00CD235B" w:rsidRPr="00CD235B" w:rsidRDefault="00CD235B" w:rsidP="00CD235B">
      <w:pPr>
        <w:spacing w:line="360" w:lineRule="auto"/>
        <w:rPr>
          <w:rFonts w:eastAsiaTheme="minorHAnsi"/>
          <w:b/>
          <w:bCs/>
          <w:sz w:val="24"/>
          <w:szCs w:val="24"/>
        </w:rPr>
      </w:pPr>
      <w:bookmarkStart w:id="5" w:name="_Hlk112131612"/>
      <w:r w:rsidRPr="00CD235B">
        <w:rPr>
          <w:rFonts w:eastAsiaTheme="minorHAnsi"/>
          <w:b/>
          <w:bCs/>
          <w:sz w:val="24"/>
          <w:szCs w:val="24"/>
        </w:rPr>
        <w:t>ResMLP:</w:t>
      </w:r>
    </w:p>
    <w:bookmarkEnd w:id="5"/>
    <w:p w14:paraId="0B59485B" w14:textId="4034F414" w:rsidR="00CD235B" w:rsidRPr="00CD235B" w:rsidRDefault="00CD235B" w:rsidP="00CD235B">
      <w:pPr>
        <w:spacing w:line="360" w:lineRule="auto"/>
        <w:jc w:val="both"/>
        <w:rPr>
          <w:sz w:val="24"/>
          <w:szCs w:val="24"/>
        </w:rPr>
      </w:pPr>
      <w:r w:rsidRPr="00CD235B">
        <w:rPr>
          <w:sz w:val="24"/>
          <w:szCs w:val="24"/>
        </w:rPr>
        <w:t>The convolution Neural Network uses sum of multiplied matrices by a filter. It has a weight sharing mechanism so that it has fewer number of parameters that deep neural networks. CNNs are not the only mechanism by which we can perform computer vision tasks. The transformer architecture used for Natural Language Processing can also do image classification and has been proved on ImageNet dataset.</w:t>
      </w:r>
    </w:p>
    <w:p w14:paraId="7B3992E9" w14:textId="77777777" w:rsidR="00CD235B" w:rsidRPr="00CD235B" w:rsidRDefault="00CD235B" w:rsidP="00CD235B">
      <w:pPr>
        <w:spacing w:line="360" w:lineRule="auto"/>
        <w:jc w:val="both"/>
        <w:rPr>
          <w:sz w:val="24"/>
          <w:szCs w:val="24"/>
        </w:rPr>
      </w:pPr>
      <w:r w:rsidRPr="00CD235B">
        <w:rPr>
          <w:sz w:val="24"/>
          <w:szCs w:val="24"/>
        </w:rPr>
        <w:lastRenderedPageBreak/>
        <w:t>Fully connected Layer based image classification was proposed by Touvron et al. (2021) which is called Residual Multilayer Perceptrons(ResMLP). It could perform well on the ImageNet-1k data. ResMLP is based on ViT architecture based on the transformers model.</w:t>
      </w:r>
    </w:p>
    <w:p w14:paraId="6AC5FC43" w14:textId="39E360E2" w:rsidR="00CD235B" w:rsidRPr="00CD235B" w:rsidRDefault="00CD235B" w:rsidP="00CD235B">
      <w:pPr>
        <w:spacing w:line="360" w:lineRule="auto"/>
        <w:rPr>
          <w:rFonts w:eastAsiaTheme="minorHAnsi"/>
          <w:b/>
          <w:bCs/>
          <w:sz w:val="24"/>
          <w:szCs w:val="24"/>
        </w:rPr>
      </w:pPr>
      <w:bookmarkStart w:id="6" w:name="_Hlk112131633"/>
      <w:r w:rsidRPr="00CD235B">
        <w:rPr>
          <w:rFonts w:eastAsiaTheme="minorHAnsi"/>
          <w:b/>
          <w:bCs/>
          <w:sz w:val="24"/>
          <w:szCs w:val="24"/>
        </w:rPr>
        <w:t>ResMLP Working</w:t>
      </w:r>
      <w:r>
        <w:rPr>
          <w:rFonts w:eastAsiaTheme="minorHAnsi"/>
          <w:b/>
          <w:bCs/>
          <w:sz w:val="24"/>
          <w:szCs w:val="24"/>
        </w:rPr>
        <w:t>:</w:t>
      </w:r>
    </w:p>
    <w:bookmarkEnd w:id="6"/>
    <w:p w14:paraId="486B8DDA" w14:textId="77777777" w:rsidR="00CD235B" w:rsidRPr="00CD235B" w:rsidRDefault="00CD235B" w:rsidP="00C05137">
      <w:pPr>
        <w:spacing w:line="360" w:lineRule="auto"/>
        <w:jc w:val="both"/>
        <w:rPr>
          <w:sz w:val="24"/>
          <w:szCs w:val="24"/>
        </w:rPr>
      </w:pPr>
      <w:r w:rsidRPr="00CD235B">
        <w:rPr>
          <w:sz w:val="24"/>
          <w:szCs w:val="24"/>
        </w:rPr>
        <w:t xml:space="preserve">ResMLP divides the image into N X N patches where N is 16. Each of those patches is flattened into a vector and those are input into the ResMLP layer independently. The ResMLP will take a matrix X of size d x (N x N) where d is the vector dimension and N x N is the number of patches. The matrix will then undergo several transformations until a matrix Y of the same size as X is obtained. </w:t>
      </w:r>
    </w:p>
    <w:p w14:paraId="612DB33E" w14:textId="77777777" w:rsidR="00CD235B" w:rsidRPr="00CD235B" w:rsidRDefault="00CD235B" w:rsidP="00CD235B">
      <w:pPr>
        <w:rPr>
          <w:sz w:val="24"/>
          <w:szCs w:val="24"/>
        </w:rPr>
      </w:pPr>
    </w:p>
    <w:p w14:paraId="31424391" w14:textId="77777777" w:rsidR="00CD235B" w:rsidRDefault="00CD235B" w:rsidP="00CD235B">
      <w:pPr>
        <w:jc w:val="center"/>
      </w:pPr>
      <w:r>
        <w:rPr>
          <w:noProof/>
        </w:rPr>
        <w:drawing>
          <wp:inline distT="0" distB="0" distL="0" distR="0" wp14:anchorId="418CD500" wp14:editId="52D42CAD">
            <wp:extent cx="2279650" cy="432259"/>
            <wp:effectExtent l="0" t="0" r="0" b="0"/>
            <wp:docPr id="8" name="Picture 8" descr="Company nam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ompany name&#10;&#10;Description automatically generated with low confidence"/>
                    <pic:cNvPicPr/>
                  </pic:nvPicPr>
                  <pic:blipFill>
                    <a:blip r:embed="rId12"/>
                    <a:stretch>
                      <a:fillRect/>
                    </a:stretch>
                  </pic:blipFill>
                  <pic:spPr>
                    <a:xfrm>
                      <a:off x="0" y="0"/>
                      <a:ext cx="2386986" cy="452612"/>
                    </a:xfrm>
                    <a:prstGeom prst="rect">
                      <a:avLst/>
                    </a:prstGeom>
                  </pic:spPr>
                </pic:pic>
              </a:graphicData>
            </a:graphic>
          </wp:inline>
        </w:drawing>
      </w:r>
    </w:p>
    <w:p w14:paraId="5626D6AF" w14:textId="77777777" w:rsidR="00CD235B" w:rsidRDefault="00CD235B" w:rsidP="00CD235B">
      <w:pPr>
        <w:jc w:val="center"/>
      </w:pPr>
      <w:r>
        <w:rPr>
          <w:noProof/>
        </w:rPr>
        <w:drawing>
          <wp:inline distT="0" distB="0" distL="0" distR="0" wp14:anchorId="30C2D439" wp14:editId="3D544D59">
            <wp:extent cx="2705100" cy="371610"/>
            <wp:effectExtent l="0" t="0" r="0" b="0"/>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pic:nvPicPr>
                  <pic:blipFill>
                    <a:blip r:embed="rId13"/>
                    <a:stretch>
                      <a:fillRect/>
                    </a:stretch>
                  </pic:blipFill>
                  <pic:spPr>
                    <a:xfrm>
                      <a:off x="0" y="0"/>
                      <a:ext cx="2796563" cy="384175"/>
                    </a:xfrm>
                    <a:prstGeom prst="rect">
                      <a:avLst/>
                    </a:prstGeom>
                  </pic:spPr>
                </pic:pic>
              </a:graphicData>
            </a:graphic>
          </wp:inline>
        </w:drawing>
      </w:r>
    </w:p>
    <w:p w14:paraId="2B06DC94" w14:textId="77777777" w:rsidR="00CD235B" w:rsidRPr="00CD235B" w:rsidRDefault="00CD235B" w:rsidP="00CD235B">
      <w:pPr>
        <w:spacing w:line="360" w:lineRule="auto"/>
        <w:jc w:val="both"/>
        <w:rPr>
          <w:sz w:val="24"/>
          <w:szCs w:val="24"/>
        </w:rPr>
      </w:pPr>
      <w:r w:rsidRPr="00CD235B">
        <w:rPr>
          <w:sz w:val="24"/>
          <w:szCs w:val="24"/>
        </w:rPr>
        <w:t>GELU is the activation layer and aff is the operator that transforms the column of the input by shifting and rescaling and A B C matrix is the weight learned by the model.</w:t>
      </w:r>
    </w:p>
    <w:p w14:paraId="4148EDE9" w14:textId="77777777" w:rsidR="00CD235B" w:rsidRPr="00CD235B" w:rsidRDefault="00CD235B" w:rsidP="00CD235B">
      <w:pPr>
        <w:spacing w:line="360" w:lineRule="auto"/>
        <w:jc w:val="both"/>
        <w:rPr>
          <w:sz w:val="24"/>
          <w:szCs w:val="24"/>
        </w:rPr>
      </w:pPr>
      <w:r w:rsidRPr="00CD235B">
        <w:rPr>
          <w:sz w:val="24"/>
          <w:szCs w:val="24"/>
        </w:rPr>
        <w:t>Once the matrix Y is obtained, it will be averaged, and a d-dimensional vector will be derived which will be used as a feature for the linear classifier. Although Highway Network introduced gated shortcut connections and the solution space contains ResNet, ResNet performs better in comparison.</w:t>
      </w:r>
    </w:p>
    <w:p w14:paraId="25DBDCD0" w14:textId="77777777" w:rsidR="00CD235B" w:rsidRDefault="00CD235B" w:rsidP="00CD235B">
      <w:r>
        <w:rPr>
          <w:noProof/>
        </w:rPr>
        <w:drawing>
          <wp:inline distT="0" distB="0" distL="0" distR="0" wp14:anchorId="66282379" wp14:editId="2CE5D87D">
            <wp:extent cx="5731510" cy="1304925"/>
            <wp:effectExtent l="0" t="0" r="0" b="0"/>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4"/>
                    <a:stretch>
                      <a:fillRect/>
                    </a:stretch>
                  </pic:blipFill>
                  <pic:spPr>
                    <a:xfrm>
                      <a:off x="0" y="0"/>
                      <a:ext cx="5731510" cy="1304925"/>
                    </a:xfrm>
                    <a:prstGeom prst="rect">
                      <a:avLst/>
                    </a:prstGeom>
                  </pic:spPr>
                </pic:pic>
              </a:graphicData>
            </a:graphic>
          </wp:inline>
        </w:drawing>
      </w:r>
    </w:p>
    <w:p w14:paraId="7EB2D0E1" w14:textId="77777777" w:rsidR="00CD235B" w:rsidRDefault="00CD235B" w:rsidP="00CD235B"/>
    <w:p w14:paraId="2D044638" w14:textId="77777777" w:rsidR="00CD235B" w:rsidRPr="002B2ADB" w:rsidRDefault="00CD235B" w:rsidP="00CD235B">
      <w:bookmarkStart w:id="7" w:name="_Hlk112131682"/>
      <w:r w:rsidRPr="00CA44C8">
        <w:rPr>
          <w:b/>
          <w:bCs/>
          <w:sz w:val="28"/>
          <w:szCs w:val="28"/>
        </w:rPr>
        <w:t>ResNet</w:t>
      </w:r>
      <w:r>
        <w:rPr>
          <w:b/>
          <w:bCs/>
          <w:sz w:val="28"/>
          <w:szCs w:val="28"/>
        </w:rPr>
        <w:t xml:space="preserve"> </w:t>
      </w:r>
      <w:bookmarkEnd w:id="7"/>
      <w:r w:rsidRPr="00CD235B">
        <w:rPr>
          <w:color w:val="8EAADB" w:themeColor="accent1" w:themeTint="99"/>
        </w:rPr>
        <w:t>[https://towardsdatascience.com/an-overview-of-resnet-and-its-variants-5281e2f56035]</w:t>
      </w:r>
    </w:p>
    <w:p w14:paraId="18069D33" w14:textId="77777777" w:rsidR="00CD235B" w:rsidRPr="00CD235B" w:rsidRDefault="00CD235B" w:rsidP="00CD235B">
      <w:pPr>
        <w:spacing w:line="360" w:lineRule="auto"/>
        <w:jc w:val="both"/>
        <w:rPr>
          <w:sz w:val="24"/>
          <w:szCs w:val="24"/>
        </w:rPr>
      </w:pPr>
      <w:r w:rsidRPr="00CD235B">
        <w:rPr>
          <w:sz w:val="24"/>
          <w:szCs w:val="24"/>
        </w:rPr>
        <w:t>Universal approximation theorem states that a single layer feedforward network with enough capacity is sufficient to represent any function. The two problems associated with this approach is that the layer can become huge, and overfitting can happen. Inorder to solve this problem , the number of layers in the neural network is increased. Increasing the depth by just stacking up the layers doesn’t give required results. Deep Networks inherently pose a threat of vanishing gradient problem becoming infinitively small as it is back propagated to the earlier layers. Due to this as the network grows deeper and deeper the performance degrades.</w:t>
      </w:r>
    </w:p>
    <w:p w14:paraId="1E473C43" w14:textId="7B9F6445" w:rsidR="00CD235B" w:rsidRDefault="00CD235B" w:rsidP="00CD235B">
      <w:pPr>
        <w:spacing w:line="360" w:lineRule="auto"/>
        <w:jc w:val="both"/>
        <w:rPr>
          <w:sz w:val="24"/>
          <w:szCs w:val="24"/>
        </w:rPr>
      </w:pPr>
      <w:r w:rsidRPr="00CD235B">
        <w:rPr>
          <w:sz w:val="24"/>
          <w:szCs w:val="24"/>
        </w:rPr>
        <w:t xml:space="preserve">ResNet proposes a solution called “identity shortcut connection”. It skips one or more layers </w:t>
      </w:r>
      <w:r w:rsidRPr="00CD235B">
        <w:rPr>
          <w:sz w:val="24"/>
          <w:szCs w:val="24"/>
        </w:rPr>
        <w:lastRenderedPageBreak/>
        <w:t>as follows</w:t>
      </w:r>
      <w:r w:rsidR="008B3F43">
        <w:rPr>
          <w:sz w:val="24"/>
          <w:szCs w:val="24"/>
        </w:rPr>
        <w:fldChar w:fldCharType="begin"/>
      </w:r>
      <w:r w:rsidR="006C05FC">
        <w:rPr>
          <w:sz w:val="24"/>
          <w:szCs w:val="24"/>
        </w:rPr>
        <w:instrText xml:space="preserve"> ADDIN ZOTERO_ITEM CSL_CITATION {"citationID":"Enb2eJ3D","properties":{"formattedCitation":"[8]","plainCitation":"[8]","noteIndex":0},"citationItems":[{"id":29,"uris":["http://zotero.org/users/local/2c21lxPz/items/DBD86FJQ"],"itemData":{"id":29,"type":"paper-conference","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ﬁcation task. We also present analysis on CIFAR-10 with 100 and 1000 layers.","container-title":"2016 IEEE Conference on Computer Vision and Pattern Recognition (CVPR)","DOI":"10.1109/CVPR.2016.90","event-place":"Las Vegas, NV, USA","event-title":"2016 IEEE Conference on Computer Vision and Pattern Recognition (CVPR)","ISBN":"978-1-4673-8851-1","language":"en","page":"770-778","publisher":"IEEE","publisher-place":"Las Vegas, NV, USA","source":"DOI.org (Crossref)","title":"Deep Residual Learning for Image Recognition","URL":"http://ieeexplore.ieee.org/document/7780459/","author":[{"family":"He","given":"Kaiming"},{"family":"Zhang","given":"Xiangyu"},{"family":"Ren","given":"Shaoqing"},{"family":"Sun","given":"Jian"}],"accessed":{"date-parts":[["2022",8,15]]},"issued":{"date-parts":[["2016",6]]}}}],"schema":"https://github.com/citation-style-language/schema/raw/master/csl-citation.json"} </w:instrText>
      </w:r>
      <w:r w:rsidR="008B3F43">
        <w:rPr>
          <w:sz w:val="24"/>
          <w:szCs w:val="24"/>
        </w:rPr>
        <w:fldChar w:fldCharType="separate"/>
      </w:r>
      <w:r w:rsidR="006C05FC" w:rsidRPr="006C05FC">
        <w:rPr>
          <w:sz w:val="24"/>
        </w:rPr>
        <w:t>[8]</w:t>
      </w:r>
      <w:r w:rsidR="008B3F43">
        <w:rPr>
          <w:sz w:val="24"/>
          <w:szCs w:val="24"/>
        </w:rPr>
        <w:fldChar w:fldCharType="end"/>
      </w:r>
    </w:p>
    <w:p w14:paraId="5B3EB6A4" w14:textId="77777777" w:rsidR="00CD235B" w:rsidRDefault="00CD235B" w:rsidP="00CD235B">
      <w:pPr>
        <w:jc w:val="center"/>
      </w:pPr>
    </w:p>
    <w:p w14:paraId="0FF1A7F8" w14:textId="208CB01F" w:rsidR="00CD235B" w:rsidRDefault="00CD235B" w:rsidP="00CD235B">
      <w:pPr>
        <w:jc w:val="center"/>
      </w:pPr>
      <w:r>
        <w:rPr>
          <w:noProof/>
        </w:rPr>
        <w:drawing>
          <wp:inline distT="0" distB="0" distL="0" distR="0" wp14:anchorId="08AEECBC" wp14:editId="39BC9A0D">
            <wp:extent cx="3476625" cy="1743075"/>
            <wp:effectExtent l="0" t="0" r="9525" b="9525"/>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5"/>
                    <a:stretch>
                      <a:fillRect/>
                    </a:stretch>
                  </pic:blipFill>
                  <pic:spPr>
                    <a:xfrm>
                      <a:off x="0" y="0"/>
                      <a:ext cx="3476625" cy="1743075"/>
                    </a:xfrm>
                    <a:prstGeom prst="rect">
                      <a:avLst/>
                    </a:prstGeom>
                  </pic:spPr>
                </pic:pic>
              </a:graphicData>
            </a:graphic>
          </wp:inline>
        </w:drawing>
      </w:r>
    </w:p>
    <w:p w14:paraId="504D5A45" w14:textId="6447DA05" w:rsidR="00B372C1" w:rsidRDefault="00B372C1" w:rsidP="00CD235B">
      <w:pPr>
        <w:jc w:val="center"/>
      </w:pPr>
    </w:p>
    <w:p w14:paraId="44C58845" w14:textId="6E5BC7E0" w:rsidR="00CD235B" w:rsidRDefault="0006552B" w:rsidP="00CD235B">
      <w:pPr>
        <w:jc w:val="center"/>
      </w:pPr>
      <w:r>
        <w:fldChar w:fldCharType="begin"/>
      </w:r>
      <w:r w:rsidR="006C05FC">
        <w:instrText xml:space="preserve"> ADDIN ZOTERO_ITEM CSL_CITATION {"citationID":"pYhCSGo0","properties":{"formattedCitation":"[8]","plainCitation":"[8]","noteIndex":0},"citationItems":[{"id":29,"uris":["http://zotero.org/users/local/2c21lxPz/items/DBD86FJQ"],"itemData":{"id":29,"type":"paper-conference","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ﬁcation task. We also present analysis on CIFAR-10 with 100 and 1000 layers.","container-title":"2016 IEEE Conference on Computer Vision and Pattern Recognition (CVPR)","DOI":"10.1109/CVPR.2016.90","event-place":"Las Vegas, NV, USA","event-title":"2016 IEEE Conference on Computer Vision and Pattern Recognition (CVPR)","ISBN":"978-1-4673-8851-1","language":"en","page":"770-778","publisher":"IEEE","publisher-place":"Las Vegas, NV, USA","source":"DOI.org (Crossref)","title":"Deep Residual Learning for Image Recognition","URL":"http://ieeexplore.ieee.org/document/7780459/","author":[{"family":"He","given":"Kaiming"},{"family":"Zhang","given":"Xiangyu"},{"family":"Ren","given":"Shaoqing"},{"family":"Sun","given":"Jian"}],"accessed":{"date-parts":[["2022",8,15]]},"issued":{"date-parts":[["2016",6]]}}}],"schema":"https://github.com/citation-style-language/schema/raw/master/csl-citation.json"} </w:instrText>
      </w:r>
      <w:r>
        <w:fldChar w:fldCharType="separate"/>
      </w:r>
      <w:r w:rsidR="006C05FC" w:rsidRPr="006C05FC">
        <w:t>[8]</w:t>
      </w:r>
      <w:r>
        <w:fldChar w:fldCharType="end"/>
      </w:r>
    </w:p>
    <w:p w14:paraId="69099B3A" w14:textId="77777777" w:rsidR="00CD235B" w:rsidRPr="00CD235B" w:rsidRDefault="00CD235B" w:rsidP="00CD235B">
      <w:pPr>
        <w:spacing w:line="360" w:lineRule="auto"/>
        <w:jc w:val="both"/>
        <w:rPr>
          <w:sz w:val="24"/>
          <w:szCs w:val="24"/>
        </w:rPr>
      </w:pPr>
      <w:r w:rsidRPr="00CD235B">
        <w:rPr>
          <w:sz w:val="24"/>
          <w:szCs w:val="24"/>
        </w:rPr>
        <w:t xml:space="preserve">The shortcut connections turn the network into residual network. The following equation can be used when input and output are the same dimensions. </w:t>
      </w:r>
    </w:p>
    <w:p w14:paraId="3094E9F2" w14:textId="77777777" w:rsidR="00CD235B" w:rsidRPr="00AB3CE9" w:rsidRDefault="00CD235B" w:rsidP="00A57DCF">
      <w:pPr>
        <w:spacing w:line="360" w:lineRule="auto"/>
        <w:jc w:val="center"/>
        <w:rPr>
          <w:sz w:val="24"/>
          <w:szCs w:val="24"/>
        </w:rPr>
      </w:pPr>
      <w:r w:rsidRPr="00AB3CE9">
        <w:rPr>
          <w:noProof/>
          <w:sz w:val="24"/>
          <w:szCs w:val="24"/>
        </w:rPr>
        <w:drawing>
          <wp:inline distT="0" distB="0" distL="0" distR="0" wp14:anchorId="136EAF94" wp14:editId="185285DA">
            <wp:extent cx="1905000" cy="411480"/>
            <wp:effectExtent l="0" t="0" r="0" b="0"/>
            <wp:docPr id="12" name="Picture 12"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with medium confidence"/>
                    <pic:cNvPicPr/>
                  </pic:nvPicPr>
                  <pic:blipFill>
                    <a:blip r:embed="rId16"/>
                    <a:stretch>
                      <a:fillRect/>
                    </a:stretch>
                  </pic:blipFill>
                  <pic:spPr>
                    <a:xfrm>
                      <a:off x="0" y="0"/>
                      <a:ext cx="1944382" cy="419987"/>
                    </a:xfrm>
                    <a:prstGeom prst="rect">
                      <a:avLst/>
                    </a:prstGeom>
                  </pic:spPr>
                </pic:pic>
              </a:graphicData>
            </a:graphic>
          </wp:inline>
        </w:drawing>
      </w:r>
    </w:p>
    <w:p w14:paraId="5BDFB5A4" w14:textId="77777777" w:rsidR="00CD235B" w:rsidRPr="00AB3CE9" w:rsidRDefault="00CD235B" w:rsidP="00AB3CE9">
      <w:pPr>
        <w:spacing w:line="360" w:lineRule="auto"/>
        <w:jc w:val="both"/>
        <w:rPr>
          <w:sz w:val="24"/>
          <w:szCs w:val="24"/>
        </w:rPr>
      </w:pPr>
      <w:r w:rsidRPr="00AB3CE9">
        <w:rPr>
          <w:sz w:val="24"/>
          <w:szCs w:val="24"/>
        </w:rPr>
        <w:t>Where x and y are the input and output vectors of the layers. The function n F(x, {Wi}) represents the residual mapping. We have two approaches when dimension increases.</w:t>
      </w:r>
    </w:p>
    <w:p w14:paraId="30482E6B" w14:textId="77777777" w:rsidR="00CD235B" w:rsidRPr="00AB3CE9" w:rsidRDefault="00CD235B" w:rsidP="00AB3CE9">
      <w:pPr>
        <w:pStyle w:val="ListParagraph"/>
        <w:numPr>
          <w:ilvl w:val="0"/>
          <w:numId w:val="17"/>
        </w:numPr>
        <w:spacing w:line="360" w:lineRule="auto"/>
        <w:jc w:val="both"/>
        <w:rPr>
          <w:rFonts w:ascii="Times New Roman" w:hAnsi="Times New Roman" w:cs="Times New Roman"/>
          <w:sz w:val="24"/>
          <w:szCs w:val="24"/>
        </w:rPr>
      </w:pPr>
      <w:r w:rsidRPr="00AB3CE9">
        <w:rPr>
          <w:rFonts w:ascii="Times New Roman" w:hAnsi="Times New Roman" w:cs="Times New Roman"/>
          <w:sz w:val="24"/>
          <w:szCs w:val="24"/>
        </w:rPr>
        <w:t>The shortcut will perform identity mapping with extra zeros padded for increasing dimensions. This doesn’t require additional parameters.</w:t>
      </w:r>
    </w:p>
    <w:p w14:paraId="5C29908B" w14:textId="77777777" w:rsidR="00CD235B" w:rsidRPr="00AB3CE9" w:rsidRDefault="00CD235B" w:rsidP="00AB3CE9">
      <w:pPr>
        <w:pStyle w:val="ListParagraph"/>
        <w:numPr>
          <w:ilvl w:val="0"/>
          <w:numId w:val="17"/>
        </w:numPr>
        <w:spacing w:line="360" w:lineRule="auto"/>
        <w:jc w:val="both"/>
        <w:rPr>
          <w:rFonts w:ascii="Times New Roman" w:hAnsi="Times New Roman" w:cs="Times New Roman"/>
          <w:sz w:val="24"/>
          <w:szCs w:val="24"/>
        </w:rPr>
      </w:pPr>
      <w:r w:rsidRPr="00AB3CE9">
        <w:rPr>
          <w:rFonts w:ascii="Times New Roman" w:hAnsi="Times New Roman" w:cs="Times New Roman"/>
          <w:sz w:val="24"/>
          <w:szCs w:val="24"/>
        </w:rPr>
        <w:t>The projection shortcut in the following equation is used to match dimension(1x1 convolutions)</w:t>
      </w:r>
    </w:p>
    <w:p w14:paraId="419AFDE3" w14:textId="77777777" w:rsidR="00CD235B" w:rsidRDefault="00CD235B" w:rsidP="00CD235B">
      <w:pPr>
        <w:pStyle w:val="ListParagraph"/>
        <w:jc w:val="center"/>
      </w:pPr>
      <w:r>
        <w:rPr>
          <w:noProof/>
        </w:rPr>
        <w:drawing>
          <wp:inline distT="0" distB="0" distL="0" distR="0" wp14:anchorId="30E5C1CE" wp14:editId="7948CBDB">
            <wp:extent cx="1657350" cy="351740"/>
            <wp:effectExtent l="0" t="0" r="0" b="0"/>
            <wp:docPr id="13" name="Picture 13" descr="A picture containing text, watch, gaug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ext, watch, gauge&#10;&#10;Description automatically generated"/>
                    <pic:cNvPicPr/>
                  </pic:nvPicPr>
                  <pic:blipFill>
                    <a:blip r:embed="rId17"/>
                    <a:stretch>
                      <a:fillRect/>
                    </a:stretch>
                  </pic:blipFill>
                  <pic:spPr>
                    <a:xfrm>
                      <a:off x="0" y="0"/>
                      <a:ext cx="1688231" cy="358294"/>
                    </a:xfrm>
                    <a:prstGeom prst="rect">
                      <a:avLst/>
                    </a:prstGeom>
                  </pic:spPr>
                </pic:pic>
              </a:graphicData>
            </a:graphic>
          </wp:inline>
        </w:drawing>
      </w:r>
    </w:p>
    <w:p w14:paraId="720ABBB0" w14:textId="77777777" w:rsidR="00CD235B" w:rsidRPr="00AB3CE9" w:rsidRDefault="00CD235B" w:rsidP="00AB3CE9">
      <w:pPr>
        <w:pStyle w:val="ListParagraph"/>
        <w:spacing w:line="360" w:lineRule="auto"/>
        <w:jc w:val="both"/>
        <w:rPr>
          <w:rFonts w:ascii="Times New Roman" w:eastAsia="Times New Roman" w:hAnsi="Times New Roman" w:cs="Times New Roman"/>
          <w:sz w:val="24"/>
          <w:szCs w:val="24"/>
          <w:lang w:val="de-DE"/>
        </w:rPr>
      </w:pPr>
      <w:r w:rsidRPr="00AB3CE9">
        <w:rPr>
          <w:rFonts w:ascii="Times New Roman" w:eastAsia="Times New Roman" w:hAnsi="Times New Roman" w:cs="Times New Roman"/>
          <w:sz w:val="24"/>
          <w:szCs w:val="24"/>
          <w:lang w:val="de-DE"/>
        </w:rPr>
        <w:t>Where Ws is the linear projection by the shortcut connections to match the dimensions</w:t>
      </w:r>
    </w:p>
    <w:p w14:paraId="6A306090" w14:textId="64923691" w:rsidR="00CD235B" w:rsidRPr="00AB3CE9" w:rsidRDefault="00CD235B" w:rsidP="00AB3CE9">
      <w:pPr>
        <w:spacing w:line="360" w:lineRule="auto"/>
        <w:jc w:val="both"/>
        <w:rPr>
          <w:sz w:val="24"/>
          <w:szCs w:val="24"/>
        </w:rPr>
      </w:pPr>
      <w:r w:rsidRPr="00AB3CE9">
        <w:rPr>
          <w:sz w:val="24"/>
          <w:szCs w:val="24"/>
        </w:rPr>
        <w:t>For both above-mentioned approaches, when the shortcuts go across feature maps of two sizes, they are performed with a stride of two.</w:t>
      </w:r>
      <w:r w:rsidR="00AB3CE9" w:rsidRPr="00AB3CE9">
        <w:rPr>
          <w:sz w:val="24"/>
          <w:szCs w:val="24"/>
        </w:rPr>
        <w:t xml:space="preserve"> </w:t>
      </w:r>
      <w:r w:rsidRPr="00AB3CE9">
        <w:rPr>
          <w:sz w:val="24"/>
          <w:szCs w:val="24"/>
        </w:rPr>
        <w:t>The comparison table for plain network vs ResNet is shown below:</w:t>
      </w:r>
    </w:p>
    <w:p w14:paraId="5CF56B13" w14:textId="69C44B11" w:rsidR="00CD235B" w:rsidRDefault="00CD235B" w:rsidP="00CD235B">
      <w:pPr>
        <w:jc w:val="center"/>
      </w:pPr>
      <w:r>
        <w:rPr>
          <w:noProof/>
        </w:rPr>
        <w:drawing>
          <wp:inline distT="0" distB="0" distL="0" distR="0" wp14:anchorId="78C19075" wp14:editId="34CFDB1B">
            <wp:extent cx="3562350" cy="1114425"/>
            <wp:effectExtent l="0" t="0" r="0" b="9525"/>
            <wp:docPr id="7" name="Picture 7"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able&#10;&#10;Description automatically generated"/>
                    <pic:cNvPicPr/>
                  </pic:nvPicPr>
                  <pic:blipFill>
                    <a:blip r:embed="rId18"/>
                    <a:stretch>
                      <a:fillRect/>
                    </a:stretch>
                  </pic:blipFill>
                  <pic:spPr>
                    <a:xfrm>
                      <a:off x="0" y="0"/>
                      <a:ext cx="3562350" cy="1114425"/>
                    </a:xfrm>
                    <a:prstGeom prst="rect">
                      <a:avLst/>
                    </a:prstGeom>
                  </pic:spPr>
                </pic:pic>
              </a:graphicData>
            </a:graphic>
          </wp:inline>
        </w:drawing>
      </w:r>
    </w:p>
    <w:p w14:paraId="2A80B041" w14:textId="77777777" w:rsidR="001C788C" w:rsidRDefault="001C788C" w:rsidP="00CD235B">
      <w:pPr>
        <w:jc w:val="center"/>
      </w:pPr>
    </w:p>
    <w:p w14:paraId="4E198DEB" w14:textId="6CFD54E3" w:rsidR="00CD235B" w:rsidRPr="00AB3CE9" w:rsidRDefault="00CD235B" w:rsidP="00AB3CE9">
      <w:pPr>
        <w:spacing w:line="360" w:lineRule="auto"/>
        <w:jc w:val="both"/>
        <w:rPr>
          <w:sz w:val="24"/>
          <w:szCs w:val="24"/>
        </w:rPr>
      </w:pPr>
      <w:r w:rsidRPr="00AB3CE9">
        <w:rPr>
          <w:sz w:val="24"/>
          <w:szCs w:val="24"/>
        </w:rPr>
        <w:t>The findings from the comparison performed by</w:t>
      </w:r>
      <w:r w:rsidR="00ED3197">
        <w:rPr>
          <w:sz w:val="24"/>
          <w:szCs w:val="24"/>
        </w:rPr>
        <w:fldChar w:fldCharType="begin"/>
      </w:r>
      <w:r w:rsidR="006C05FC">
        <w:rPr>
          <w:sz w:val="24"/>
          <w:szCs w:val="24"/>
        </w:rPr>
        <w:instrText xml:space="preserve"> ADDIN ZOTERO_ITEM CSL_CITATION {"citationID":"DZsvXckX","properties":{"formattedCitation":"[8]","plainCitation":"[8]","noteIndex":0},"citationItems":[{"id":29,"uris":["http://zotero.org/users/local/2c21lxPz/items/DBD86FJQ"],"itemData":{"id":29,"type":"paper-conference","abstract":"Deeper neural networks are more difﬁcult to train. We present a residual learning framework to ease the training of networks that are substantially deeper than those used previously. We explicitly reformulate the layers as learning residual functions with reference to the layer inputs, instead of learning unreferenced functions. We provide comprehensive empirical evidence showing that these residual networks are easier to optimize, and can gain accuracy from considerably increased depth. On the ImageNet dataset we evaluate residual nets with a depth of up to 152 layers—8× deeper than VGG nets [40] but still having lower complexity. An ensemble of these residual nets achieves 3.57% error on the ImageNet test set. This result won the 1st place on the ILSVRC 2015 classiﬁcation task. We also present analysis on CIFAR-10 with 100 and 1000 layers.","container-title":"2016 IEEE Conference on Computer Vision and Pattern Recognition (CVPR)","DOI":"10.1109/CVPR.2016.90","event-place":"Las Vegas, NV, USA","event-title":"2016 IEEE Conference on Computer Vision and Pattern Recognition (CVPR)","ISBN":"978-1-4673-8851-1","language":"en","page":"770-778","publisher":"IEEE","publisher-place":"Las Vegas, NV, USA","source":"DOI.org (Crossref)","title":"Deep Residual Learning for Image Recognition","URL":"http://ieeexplore.ieee.org/document/7780459/","author":[{"family":"He","given":"Kaiming"},{"family":"Zhang","given":"Xiangyu"},{"family":"Ren","given":"Shaoqing"},{"family":"Sun","given":"Jian"}],"accessed":{"date-parts":[["2022",8,15]]},"issued":{"date-parts":[["2016",6]]}}}],"schema":"https://github.com/citation-style-language/schema/raw/master/csl-citation.json"} </w:instrText>
      </w:r>
      <w:r w:rsidR="00ED3197">
        <w:rPr>
          <w:sz w:val="24"/>
          <w:szCs w:val="24"/>
        </w:rPr>
        <w:fldChar w:fldCharType="separate"/>
      </w:r>
      <w:r w:rsidR="006C05FC" w:rsidRPr="006C05FC">
        <w:rPr>
          <w:sz w:val="24"/>
        </w:rPr>
        <w:t>[8]</w:t>
      </w:r>
      <w:r w:rsidR="00ED3197">
        <w:rPr>
          <w:sz w:val="24"/>
          <w:szCs w:val="24"/>
        </w:rPr>
        <w:fldChar w:fldCharType="end"/>
      </w:r>
      <w:r w:rsidRPr="00AB3CE9">
        <w:rPr>
          <w:sz w:val="24"/>
          <w:szCs w:val="24"/>
        </w:rPr>
        <w:t xml:space="preserve"> as per the table above are the following :</w:t>
      </w:r>
    </w:p>
    <w:p w14:paraId="45665E4A" w14:textId="75E3F2F9" w:rsidR="00CD235B" w:rsidRPr="00AB3CE9" w:rsidRDefault="00CD235B" w:rsidP="00AB3CE9">
      <w:pPr>
        <w:pStyle w:val="ListParagraph"/>
        <w:numPr>
          <w:ilvl w:val="0"/>
          <w:numId w:val="18"/>
        </w:numPr>
        <w:spacing w:line="360" w:lineRule="auto"/>
        <w:jc w:val="both"/>
        <w:rPr>
          <w:sz w:val="24"/>
          <w:szCs w:val="24"/>
        </w:rPr>
      </w:pPr>
      <w:r w:rsidRPr="00AB3CE9">
        <w:rPr>
          <w:sz w:val="24"/>
          <w:szCs w:val="24"/>
        </w:rPr>
        <w:lastRenderedPageBreak/>
        <w:t xml:space="preserve">34-layer ResNet is better </w:t>
      </w:r>
      <w:r w:rsidR="00A57DCF" w:rsidRPr="00AB3CE9">
        <w:rPr>
          <w:sz w:val="24"/>
          <w:szCs w:val="24"/>
        </w:rPr>
        <w:t>than 18</w:t>
      </w:r>
      <w:r w:rsidRPr="00AB3CE9">
        <w:rPr>
          <w:sz w:val="24"/>
          <w:szCs w:val="24"/>
        </w:rPr>
        <w:t xml:space="preserve">-layer ResNet by 2.8% and also has lower training errors and thus the degradation problem is well </w:t>
      </w:r>
      <w:r w:rsidR="007240AF" w:rsidRPr="00AB3CE9">
        <w:rPr>
          <w:sz w:val="24"/>
          <w:szCs w:val="24"/>
        </w:rPr>
        <w:t>addressed,</w:t>
      </w:r>
      <w:r w:rsidRPr="00AB3CE9">
        <w:rPr>
          <w:sz w:val="24"/>
          <w:szCs w:val="24"/>
        </w:rPr>
        <w:t xml:space="preserve"> and accuracy gain is obtained from increased depths. </w:t>
      </w:r>
    </w:p>
    <w:p w14:paraId="033C28A2" w14:textId="77777777" w:rsidR="00CD235B" w:rsidRPr="00AB3CE9" w:rsidRDefault="00CD235B" w:rsidP="00AB3CE9">
      <w:pPr>
        <w:pStyle w:val="ListParagraph"/>
        <w:numPr>
          <w:ilvl w:val="0"/>
          <w:numId w:val="18"/>
        </w:numPr>
        <w:spacing w:line="360" w:lineRule="auto"/>
        <w:jc w:val="both"/>
        <w:rPr>
          <w:sz w:val="24"/>
          <w:szCs w:val="24"/>
        </w:rPr>
      </w:pPr>
      <w:r w:rsidRPr="00AB3CE9">
        <w:rPr>
          <w:sz w:val="24"/>
          <w:szCs w:val="24"/>
        </w:rPr>
        <w:t>Compared to plain network, the ResNet reduced the error by 3.5% which justifies the effectiveness of residual learning on extremely deep systems.</w:t>
      </w:r>
    </w:p>
    <w:p w14:paraId="35EF89F9" w14:textId="03427AA1" w:rsidR="00CD235B" w:rsidRDefault="00CD235B" w:rsidP="00AB3CE9">
      <w:pPr>
        <w:pStyle w:val="ListParagraph"/>
        <w:numPr>
          <w:ilvl w:val="0"/>
          <w:numId w:val="18"/>
        </w:numPr>
        <w:spacing w:line="360" w:lineRule="auto"/>
        <w:jc w:val="both"/>
        <w:rPr>
          <w:sz w:val="24"/>
          <w:szCs w:val="24"/>
        </w:rPr>
      </w:pPr>
      <w:r w:rsidRPr="00AB3CE9">
        <w:rPr>
          <w:sz w:val="24"/>
          <w:szCs w:val="24"/>
        </w:rPr>
        <w:t>18-layer ResNet converges faster and thus eases optimization.</w:t>
      </w:r>
    </w:p>
    <w:p w14:paraId="286727D7" w14:textId="2DBDDDA5" w:rsidR="00E35036" w:rsidRDefault="00CF0574" w:rsidP="00E35036">
      <w:pPr>
        <w:spacing w:line="360" w:lineRule="auto"/>
        <w:jc w:val="both"/>
        <w:rPr>
          <w:sz w:val="24"/>
          <w:szCs w:val="24"/>
        </w:rPr>
      </w:pPr>
      <w:r w:rsidRPr="00CF0574">
        <w:rPr>
          <w:sz w:val="24"/>
          <w:szCs w:val="24"/>
        </w:rPr>
        <w:t xml:space="preserve">A quantitative determination based on extensive road inspection, such as employing a mobile measurement system (MMS) (KOKUSAI KOGYO CO., 2016) or laser-scanning approach (Yu and Salari, 2011), is proposed in Road Damage Detection Using Deep Neural Networks with Images Captured Through a Smartphone. In order to more effectively evaluate a road surface, several attempts have been made to establish a system for assessing road features using a blend of recordings from in-vehicle cameras and image processing technology. An automated method for detecting cracks in asphalt pavement has been developed using image processing techniques and a naive Bayes-based machine-learning approach (Chun et al., 2015), while a system for detecting potholes has been previously proposed using a commercial black-box camera (Jo and Ryu, 2015). Deep neural networks have recently made it feasible to analyze the damage to road surfaces pretty accurately (Zhang et al., 2016; Maeda et al., 2016; Zhang et al., 2017). For instance, CrackNet, which forecasts class scores for all pixels, was introduced by Zhang et al. (Zhang et al., 2017). Such road damage detecting techniques, however, just consider whether there is damage. Although some studies categorize damage according to types—for instance, Zalama et al. (Zalama et al., 2014) classified damage types vertically and horizontally, and Akarsu et al. (Akarsu et al., 2016) divided damage into three types—the majority of studies primarily concentrate on categorizing damages between a few types. Therefore, it is essential to properly classify and detect various forms of road damages in order to create a useful damage detection model for usage by </w:t>
      </w:r>
      <w:r>
        <w:rPr>
          <w:sz w:val="24"/>
          <w:szCs w:val="24"/>
        </w:rPr>
        <w:t>driver assistance systems</w:t>
      </w:r>
      <w:r w:rsidRPr="00CF0574">
        <w:rPr>
          <w:sz w:val="24"/>
          <w:szCs w:val="24"/>
        </w:rPr>
        <w:t>.</w:t>
      </w:r>
    </w:p>
    <w:p w14:paraId="67ECC613" w14:textId="0ABC2FA4" w:rsidR="001319B0" w:rsidRPr="001319B0" w:rsidRDefault="001319B0" w:rsidP="00E35036">
      <w:pPr>
        <w:spacing w:line="360" w:lineRule="auto"/>
        <w:jc w:val="both"/>
        <w:rPr>
          <w:b/>
          <w:bCs/>
          <w:sz w:val="24"/>
          <w:szCs w:val="24"/>
        </w:rPr>
      </w:pPr>
      <w:bookmarkStart w:id="8" w:name="_Hlk112131696"/>
      <w:r w:rsidRPr="001319B0">
        <w:rPr>
          <w:b/>
          <w:bCs/>
          <w:sz w:val="24"/>
          <w:szCs w:val="24"/>
        </w:rPr>
        <w:t>R-FCN</w:t>
      </w:r>
    </w:p>
    <w:bookmarkEnd w:id="8"/>
    <w:p w14:paraId="69AE3908" w14:textId="5ADC2E0E" w:rsidR="001319B0" w:rsidRDefault="001319B0" w:rsidP="00E35036">
      <w:pPr>
        <w:spacing w:line="360" w:lineRule="auto"/>
        <w:jc w:val="both"/>
        <w:rPr>
          <w:sz w:val="24"/>
          <w:szCs w:val="24"/>
        </w:rPr>
      </w:pPr>
      <w:r w:rsidRPr="001319B0">
        <w:rPr>
          <w:sz w:val="24"/>
          <w:szCs w:val="24"/>
        </w:rPr>
        <w:t xml:space="preserve">Another framework for object detection that Dai et al. suggested is R-FCN (Dai et al., 2016). For precise and effective object detection, it has a region-based, fully convolutional network architecture. Faster R-CNN is significantly faster than Fast R-CNN, but each image needs to have the region-specific component applied hundreds of times. The R-FCN approach takes crops from the final layer of the features before prediction, as opposed to the Faster R-CNN method, which takes crops from the layer where the region suggestions are predicted. This method of deferring cropping till the final layer reduces the amount of per-region computation </w:t>
      </w:r>
      <w:r w:rsidRPr="001319B0">
        <w:rPr>
          <w:sz w:val="24"/>
          <w:szCs w:val="24"/>
        </w:rPr>
        <w:lastRenderedPageBreak/>
        <w:t>required. The R-FCN model (using Resnet 101) was demonstrated by Dai et al. (Dai et al., 2016) to frequently attain accuracy comparable to Faster R-CNN at faster running speeds.</w:t>
      </w:r>
    </w:p>
    <w:p w14:paraId="23A3AFEB" w14:textId="77777777" w:rsidR="00C21F7E" w:rsidRDefault="00C21F7E" w:rsidP="00E35036">
      <w:pPr>
        <w:spacing w:line="360" w:lineRule="auto"/>
        <w:jc w:val="both"/>
        <w:rPr>
          <w:b/>
          <w:bCs/>
          <w:sz w:val="24"/>
          <w:szCs w:val="24"/>
        </w:rPr>
      </w:pPr>
    </w:p>
    <w:p w14:paraId="33C5D20B" w14:textId="5C0E1760" w:rsidR="00247B2A" w:rsidRPr="00247B2A" w:rsidRDefault="00247B2A" w:rsidP="00E35036">
      <w:pPr>
        <w:spacing w:line="360" w:lineRule="auto"/>
        <w:jc w:val="both"/>
        <w:rPr>
          <w:b/>
          <w:bCs/>
          <w:sz w:val="24"/>
          <w:szCs w:val="24"/>
        </w:rPr>
      </w:pPr>
      <w:bookmarkStart w:id="9" w:name="_Hlk112131703"/>
      <w:r w:rsidRPr="00247B2A">
        <w:rPr>
          <w:b/>
          <w:bCs/>
          <w:sz w:val="24"/>
          <w:szCs w:val="24"/>
        </w:rPr>
        <w:t>SSD</w:t>
      </w:r>
    </w:p>
    <w:bookmarkEnd w:id="9"/>
    <w:p w14:paraId="4BDFC2DA" w14:textId="7EB5E60A" w:rsidR="00247B2A" w:rsidRDefault="00247B2A" w:rsidP="00E35036">
      <w:pPr>
        <w:spacing w:line="360" w:lineRule="auto"/>
        <w:jc w:val="both"/>
        <w:rPr>
          <w:sz w:val="24"/>
          <w:szCs w:val="24"/>
        </w:rPr>
      </w:pPr>
      <w:r w:rsidRPr="00247B2A">
        <w:rPr>
          <w:sz w:val="24"/>
          <w:szCs w:val="24"/>
        </w:rPr>
        <w:t>A single feed-forward convolutional network is used by SSD (Liu et al., 2016),</w:t>
      </w:r>
      <w:r w:rsidR="006C05FC">
        <w:rPr>
          <w:sz w:val="24"/>
          <w:szCs w:val="24"/>
        </w:rPr>
        <w:fldChar w:fldCharType="begin"/>
      </w:r>
      <w:r w:rsidR="006C05FC">
        <w:rPr>
          <w:sz w:val="24"/>
          <w:szCs w:val="24"/>
        </w:rPr>
        <w:instrText xml:space="preserve"> ADDIN ZOTERO_ITEM CSL_CITATION {"citationID":"rOLoAVcJ","properties":{"formattedCitation":"[9]","plainCitation":"[9]","noteIndex":0},"citationItems":[{"id":160,"uris":["http://zotero.org/users/local/2c21lxPz/items/L7CJLXKV"],"itemData":{"id":160,"type":"article-journal","abstract":"Traffic signs recognition (TSR) is an important part of some advanced driver-assistance systems (ADASs) and auto driving systems (ADSs). As the first key step of TSR, traffic sign detection (TSD) is a challenging problem because of different types, small sizes, complex driving scenes, and occlusions. In recent years, there have been a large number of TSD algorithms based on machine vision and pattern recognition. In this paper, a comprehensive review of the literature on TSD is presented. We divide the reviewed detection methods into five main categories: color-based methods, shape-based methods, color- and shape-based methods, machine-learning-based methods, and LIDAR-based methods. The methods in each category are also classified into different subcategories for understanding and summarizing the mechanisms of different methods. For some reviewed methods that lack comparisons on public datasets, we reimplemented part of these methods for comparison. The experimental comparisons and analyses are presented on the reported performance and the performance of our reimplemented methods. Furthermore, future directions and recommendations of the TSD research are given to promote the development of the TSD.","container-title":"IEEE Access","DOI":"10.1109/ACCESS.2019.2924947","ISSN":"2169-3536","note":"event-title: IEEE Access","page":"86578-86596","source":"IEEE Xplore","title":"Machine Vision Based Traffic Sign Detection Methods: Review, Analyses and Perspectives","title-short":"Machine Vision Based Traffic Sign Detection Methods","volume":"7","author":[{"family":"Liu","given":"Chunsheng"},{"family":"Li","given":"Shuang"},{"family":"Chang","given":"Faliang"},{"family":"Wang","given":"Yinhai"}],"issued":{"date-parts":[["2019"]]}}}],"schema":"https://github.com/citation-style-language/schema/raw/master/csl-citation.json"} </w:instrText>
      </w:r>
      <w:r w:rsidR="006C05FC">
        <w:rPr>
          <w:sz w:val="24"/>
          <w:szCs w:val="24"/>
        </w:rPr>
        <w:fldChar w:fldCharType="separate"/>
      </w:r>
      <w:r w:rsidR="006C05FC" w:rsidRPr="006C05FC">
        <w:rPr>
          <w:sz w:val="24"/>
        </w:rPr>
        <w:t>[9]</w:t>
      </w:r>
      <w:r w:rsidR="006C05FC">
        <w:rPr>
          <w:sz w:val="24"/>
          <w:szCs w:val="24"/>
        </w:rPr>
        <w:fldChar w:fldCharType="end"/>
      </w:r>
      <w:r w:rsidRPr="00247B2A">
        <w:rPr>
          <w:sz w:val="24"/>
          <w:szCs w:val="24"/>
        </w:rPr>
        <w:t xml:space="preserve"> an object identification system, to forecast classes and anchor offsets without the need for a separate per-proposal classification procedure. The utilization of multi-scale convolutional bounding box outputs coupled to numerous feature mappings at the network's top is the framework's distinguishing characteristic.</w:t>
      </w:r>
    </w:p>
    <w:p w14:paraId="5273AA53" w14:textId="2CA3E40B" w:rsidR="000E63CE" w:rsidRDefault="0017613C" w:rsidP="009800F2">
      <w:pPr>
        <w:spacing w:line="360" w:lineRule="auto"/>
        <w:jc w:val="both"/>
        <w:rPr>
          <w:b/>
          <w:bCs/>
          <w:sz w:val="24"/>
          <w:szCs w:val="24"/>
        </w:rPr>
      </w:pPr>
      <w:bookmarkStart w:id="10" w:name="_Hlk112131709"/>
      <w:r w:rsidRPr="0017613C">
        <w:rPr>
          <w:b/>
          <w:bCs/>
          <w:sz w:val="24"/>
          <w:szCs w:val="24"/>
        </w:rPr>
        <w:t>Cracknet/Cracknet-V</w:t>
      </w:r>
    </w:p>
    <w:bookmarkEnd w:id="10"/>
    <w:p w14:paraId="267045FA" w14:textId="6693F193" w:rsidR="0017613C" w:rsidRDefault="0017613C" w:rsidP="00FE4665">
      <w:pPr>
        <w:spacing w:line="360" w:lineRule="auto"/>
        <w:ind w:firstLine="567"/>
        <w:jc w:val="both"/>
        <w:rPr>
          <w:sz w:val="24"/>
          <w:szCs w:val="24"/>
        </w:rPr>
      </w:pPr>
      <w:r w:rsidRPr="0017613C">
        <w:rPr>
          <w:sz w:val="24"/>
          <w:szCs w:val="24"/>
        </w:rPr>
        <w:t xml:space="preserve">Various algorithms and their capabilities to identify cracks have been discussed in </w:t>
      </w:r>
      <w:r>
        <w:rPr>
          <w:sz w:val="24"/>
          <w:szCs w:val="24"/>
        </w:rPr>
        <w:t>‘</w:t>
      </w:r>
      <w:r w:rsidRPr="0017613C">
        <w:rPr>
          <w:sz w:val="24"/>
          <w:szCs w:val="24"/>
        </w:rPr>
        <w:t>Advances in deep learning methods for pavement surface crack</w:t>
      </w:r>
      <w:r>
        <w:rPr>
          <w:sz w:val="24"/>
          <w:szCs w:val="24"/>
        </w:rPr>
        <w:t xml:space="preserve"> </w:t>
      </w:r>
      <w:r w:rsidRPr="0017613C">
        <w:rPr>
          <w:sz w:val="24"/>
          <w:szCs w:val="24"/>
        </w:rPr>
        <w:t>detection</w:t>
      </w:r>
      <w:r>
        <w:rPr>
          <w:sz w:val="24"/>
          <w:szCs w:val="24"/>
        </w:rPr>
        <w:t xml:space="preserve"> </w:t>
      </w:r>
      <w:r w:rsidRPr="0017613C">
        <w:rPr>
          <w:sz w:val="24"/>
          <w:szCs w:val="24"/>
        </w:rPr>
        <w:t>and</w:t>
      </w:r>
      <w:r>
        <w:rPr>
          <w:sz w:val="24"/>
          <w:szCs w:val="24"/>
        </w:rPr>
        <w:t xml:space="preserve"> </w:t>
      </w:r>
      <w:r w:rsidRPr="0017613C">
        <w:rPr>
          <w:sz w:val="24"/>
          <w:szCs w:val="24"/>
        </w:rPr>
        <w:t>identification with visible light visual images</w:t>
      </w:r>
      <w:r>
        <w:rPr>
          <w:sz w:val="24"/>
          <w:szCs w:val="24"/>
        </w:rPr>
        <w:t xml:space="preserve">’ </w:t>
      </w:r>
      <w:r>
        <w:rPr>
          <w:sz w:val="24"/>
          <w:szCs w:val="24"/>
        </w:rPr>
        <w:fldChar w:fldCharType="begin"/>
      </w:r>
      <w:r w:rsidR="003263AD">
        <w:rPr>
          <w:sz w:val="24"/>
          <w:szCs w:val="24"/>
        </w:rPr>
        <w:instrText xml:space="preserve"> ADDIN ZOTERO_ITEM CSL_CITATION {"citationID":"221xno0Q","properties":{"formattedCitation":"[10]","plainCitation":"[10]","noteIndex":0},"citationItems":[{"id":113,"uris":["http://zotero.org/users/local/2c21lxPz/items/JAM8JCBQ"],"itemData":{"id":113,"type":"article","abstract":"Compared to NDT and health monitoring method for cracks in engineering structures, surface crack detection or identification based on visible light images is non-contact, with the advantages of fast speed, low cost and high precision. Firstly, typical pavement (concrete also) crack public data sets were collected, and the characteristics of sample images as well as the random variable factors, including environmental, noise and interference etc., were summarized. Subsequently, the advantages and disadvantages of three main crack identification methods (i.e., hand-crafted feature engineering, machine learning, deep learning) were compared. Finally, from the aspects of model architecture, testing performance and predicting effectiveness, the development and progress of typical deep learning models, including self-built CNN, transfer learning(TL) and encoder-decoder(ED), which can be easily deployed on embedded platform, were reviewed. The benchmark test shows that: 1) It has been able to realize real-time pixel-level crack identification on embedded platform: the entire crack detection average time cost of an image sample is less than 100ms, either using the ED method (i.e., FPCNet) or the TL method based on InceptionV3. It can be reduced to less than 10ms with TL method based on MobileNet (a lightweight backbone base network). 2) In terms of accuracy, it can reach over 99.8% on CCIC which is easily identified by human eyes. On SDNET2018, some samples of which are difficult to be identified, FPCNet can reach 97.5%, while TL method is close to 96.1%. To the best of our knowledge, this paper for the first time comprehensively summarizes the pavement crack public data sets, and the performance and effectiveness of surface crack detection and identification deep learning methods for embedded platform, are reviewed and evaluated.","DOI":"10.48550/arXiv.2012.14704","note":"arXiv:2012.14704 [cs, eess]","number":"arXiv:2012.14704","publisher":"arXiv","source":"arXiv.org","title":"Advances in deep learning methods for pavement surface crack detection and identification with visible light visual images","URL":"http://arxiv.org/abs/2012.14704","author":[{"family":"Lu","given":"Kailiang"}],"accessed":{"date-parts":[["2022",8,16]]},"issued":{"date-parts":[["2021",12,2]]}}}],"schema":"https://github.com/citation-style-language/schema/raw/master/csl-citation.json"} </w:instrText>
      </w:r>
      <w:r>
        <w:rPr>
          <w:sz w:val="24"/>
          <w:szCs w:val="24"/>
        </w:rPr>
        <w:fldChar w:fldCharType="separate"/>
      </w:r>
      <w:r w:rsidR="003263AD" w:rsidRPr="003263AD">
        <w:rPr>
          <w:sz w:val="24"/>
        </w:rPr>
        <w:t>[10]</w:t>
      </w:r>
      <w:r>
        <w:rPr>
          <w:sz w:val="24"/>
          <w:szCs w:val="24"/>
        </w:rPr>
        <w:fldChar w:fldCharType="end"/>
      </w:r>
      <w:r>
        <w:rPr>
          <w:sz w:val="24"/>
          <w:szCs w:val="24"/>
        </w:rPr>
        <w:t xml:space="preserve"> </w:t>
      </w:r>
      <w:r w:rsidR="008E0E6B">
        <w:rPr>
          <w:sz w:val="24"/>
          <w:szCs w:val="24"/>
        </w:rPr>
        <w:t xml:space="preserve"> </w:t>
      </w:r>
    </w:p>
    <w:p w14:paraId="72704CD1" w14:textId="77777777" w:rsidR="008E0E6B" w:rsidRPr="008E0E6B" w:rsidRDefault="008E0E6B" w:rsidP="00FE4665">
      <w:pPr>
        <w:spacing w:line="360" w:lineRule="auto"/>
        <w:ind w:firstLine="567"/>
        <w:jc w:val="both"/>
        <w:rPr>
          <w:sz w:val="24"/>
          <w:szCs w:val="24"/>
        </w:rPr>
      </w:pPr>
      <w:r w:rsidRPr="008E0E6B">
        <w:rPr>
          <w:sz w:val="24"/>
          <w:szCs w:val="24"/>
        </w:rPr>
        <w:t>Deep learning and machine learning are both learning techniques that rely on data sets. The distinction is that the former's mathematical statement is explicit and understandable, whereas the latter's is implicit. Machine learning is focused on lower-dimensional features, whereas deep learning (deeper neural networks) is focused on higher-dimensional features. As a result, machine learning falls halfway between deep learning techniques and manually created feature engineering.</w:t>
      </w:r>
    </w:p>
    <w:p w14:paraId="593FDFAA" w14:textId="77777777" w:rsidR="008E0E6B" w:rsidRPr="008E0E6B" w:rsidRDefault="008E0E6B" w:rsidP="00FE4665">
      <w:pPr>
        <w:spacing w:line="360" w:lineRule="auto"/>
        <w:ind w:firstLine="567"/>
        <w:jc w:val="both"/>
        <w:rPr>
          <w:sz w:val="24"/>
          <w:szCs w:val="24"/>
        </w:rPr>
      </w:pPr>
      <w:r w:rsidRPr="008E0E6B">
        <w:rPr>
          <w:sz w:val="24"/>
          <w:szCs w:val="24"/>
        </w:rPr>
        <w:t>Common machine learning methods include the Support Vector Machine (SVM), Decision Tree, and Random Forest. Accordingly, the primary algorithms for classifying and identifying cracks are CrackIT, CrackTree, CrackForest, etc.</w:t>
      </w:r>
    </w:p>
    <w:p w14:paraId="18699496" w14:textId="4863CCA1" w:rsidR="008E0E6B" w:rsidRDefault="008E0E6B" w:rsidP="00FE4665">
      <w:pPr>
        <w:spacing w:line="360" w:lineRule="auto"/>
        <w:ind w:firstLine="567"/>
        <w:jc w:val="both"/>
        <w:rPr>
          <w:sz w:val="24"/>
          <w:szCs w:val="24"/>
        </w:rPr>
      </w:pPr>
      <w:r w:rsidRPr="008E0E6B">
        <w:rPr>
          <w:sz w:val="24"/>
          <w:szCs w:val="24"/>
        </w:rPr>
        <w:t xml:space="preserve">Since 2012, deep learning has become more popular. However, the "black box" and interpretability issues in the deep learning method's mathematical theory prevent it from being fully understood. However, it is obvious that technology has advanced to SOTA (State-of-the-Art) levels in computer vision (CV), natural language processing (NLP), and reinforcement learning, and has even surpassed the performance of humans in some areas. Scientists are currently working to find theoretical solutions, and engineers are using visualization technology to make the deep learning process easier to understand. Convolutional Neural Network (CNN) learning produces a pattern that is translation invariant and contains spatial hierarchies, two characteristics that are fundamental to higher animal vision (such as that of cats and humans). As a result, algorithms utilizing these two attributes have led to advancements in the field of computer vision identification since 1998, particularly since 2012. CNN-based image recognition algorithms benefit from automatic feature extraction, good </w:t>
      </w:r>
      <w:r w:rsidRPr="008E0E6B">
        <w:rPr>
          <w:sz w:val="24"/>
          <w:szCs w:val="24"/>
        </w:rPr>
        <w:lastRenderedPageBreak/>
        <w:t>generalization, and high precision. It is superior to hand-crafted features and machine learning in various ways. Both in terms of accuracy measurement and recognition impact, ConvNet is unquestionably better than conventional machine learning techniques. ConvNet was a preliminary investigation of the deep learning method for crack recognition that only examined accuracy and left out test speed performance.</w:t>
      </w:r>
    </w:p>
    <w:p w14:paraId="37AE06E5" w14:textId="6C678ACD" w:rsidR="008E0E6B" w:rsidRDefault="00FE4665" w:rsidP="00FE4665">
      <w:pPr>
        <w:spacing w:line="360" w:lineRule="auto"/>
        <w:ind w:firstLine="567"/>
        <w:jc w:val="both"/>
        <w:rPr>
          <w:sz w:val="24"/>
          <w:szCs w:val="24"/>
        </w:rPr>
      </w:pPr>
      <w:r w:rsidRPr="00FE4665">
        <w:rPr>
          <w:sz w:val="24"/>
          <w:szCs w:val="24"/>
        </w:rPr>
        <w:t xml:space="preserve">When predicting original CFD images using the NVIDIA GTX1080Ti GPU, Structured-Prediction CNN </w:t>
      </w:r>
      <w:r>
        <w:rPr>
          <w:sz w:val="24"/>
          <w:szCs w:val="24"/>
        </w:rPr>
        <w:t>could</w:t>
      </w:r>
      <w:r w:rsidRPr="00FE4665">
        <w:rPr>
          <w:sz w:val="24"/>
          <w:szCs w:val="24"/>
        </w:rPr>
        <w:t xml:space="preserve"> reach 2.6 frames per second. Structured-Prediction CNN used a small-size input of 27 by 27, and both CFD and AigleRN annotated the cracks at the pixel level (2-pixel mistakes). So, compared to ConvNet, the fracture detecting effect is considerably superior.</w:t>
      </w:r>
    </w:p>
    <w:p w14:paraId="192DEC2C" w14:textId="77777777" w:rsidR="00514033" w:rsidRPr="00514033" w:rsidRDefault="00514033" w:rsidP="00514033">
      <w:pPr>
        <w:spacing w:line="360" w:lineRule="auto"/>
        <w:ind w:firstLine="567"/>
        <w:jc w:val="both"/>
        <w:rPr>
          <w:sz w:val="24"/>
          <w:szCs w:val="24"/>
        </w:rPr>
      </w:pPr>
      <w:r w:rsidRPr="00514033">
        <w:rPr>
          <w:sz w:val="24"/>
          <w:szCs w:val="24"/>
        </w:rPr>
        <w:t>3D photographs of the asphalt pavement produced by laser scanning were utilized as input for CrackNet/CrackNet-V. Laser scanning photographs offer a greater resolution than photos taken with visible light cameras, and they also have the ability to filter out some noise and random interference, which is similar to preparing an image. The outcome is a crisper image with accurate labeling and segmentation of the pixel-level cracks.</w:t>
      </w:r>
    </w:p>
    <w:p w14:paraId="11CA0E5B" w14:textId="77777777" w:rsidR="00514033" w:rsidRPr="00514033" w:rsidRDefault="00514033" w:rsidP="00514033">
      <w:pPr>
        <w:spacing w:line="360" w:lineRule="auto"/>
        <w:ind w:firstLine="567"/>
        <w:jc w:val="both"/>
        <w:rPr>
          <w:sz w:val="24"/>
          <w:szCs w:val="24"/>
        </w:rPr>
      </w:pPr>
      <w:r w:rsidRPr="00514033">
        <w:rPr>
          <w:sz w:val="24"/>
          <w:szCs w:val="24"/>
        </w:rPr>
        <w:t>CrackNet-model V's design includes preprocessing layers (median filtering and Z Normalization). A 1515 convolutional layer, two 11 convolutional layers, and 33 convolutional layers—all of which allude to the VGG architecture—were also often utilized. Because there are no fully-connected layers and the convolution kernel is substantially smaller, CrackNet-V is deeper than CrackNet but lighter, with only 64,113 parameters. Because neither CrackNet nor CrackNet-V have a maximum pooling layer, the input and output picture resolutions are kept constant, allowing for flawless pixel-level segmentation.</w:t>
      </w:r>
    </w:p>
    <w:p w14:paraId="0F437C86" w14:textId="30FFF11A" w:rsidR="00600C84" w:rsidRDefault="00514033" w:rsidP="00514033">
      <w:pPr>
        <w:spacing w:line="360" w:lineRule="auto"/>
        <w:ind w:firstLine="567"/>
        <w:jc w:val="both"/>
        <w:rPr>
          <w:sz w:val="24"/>
          <w:szCs w:val="24"/>
        </w:rPr>
      </w:pPr>
      <w:r w:rsidRPr="00514033">
        <w:rPr>
          <w:sz w:val="24"/>
          <w:szCs w:val="24"/>
        </w:rPr>
        <w:t>CrackNet-V outperforms CrackNet by a small margin. Regardless of the training and testing times (including forward propagation and reverse propagation), the former is around one-fourth as fast as the latter, demonstrating the optimization effect of the CrackNet-V design.</w:t>
      </w:r>
    </w:p>
    <w:p w14:paraId="65D146E3" w14:textId="28996781" w:rsidR="00121CAC" w:rsidRDefault="00121CAC" w:rsidP="00514033">
      <w:pPr>
        <w:spacing w:line="360" w:lineRule="auto"/>
        <w:ind w:firstLine="567"/>
        <w:jc w:val="both"/>
        <w:rPr>
          <w:sz w:val="24"/>
          <w:szCs w:val="24"/>
        </w:rPr>
      </w:pPr>
    </w:p>
    <w:p w14:paraId="20248F11" w14:textId="0514F477" w:rsidR="00121CAC" w:rsidRDefault="00995754" w:rsidP="00642E2C">
      <w:pPr>
        <w:spacing w:line="360" w:lineRule="auto"/>
        <w:jc w:val="both"/>
        <w:rPr>
          <w:b/>
          <w:bCs/>
          <w:sz w:val="24"/>
          <w:szCs w:val="24"/>
        </w:rPr>
      </w:pPr>
      <w:bookmarkStart w:id="11" w:name="_Hlk112131720"/>
      <w:r>
        <w:rPr>
          <w:b/>
          <w:bCs/>
          <w:sz w:val="24"/>
          <w:szCs w:val="24"/>
        </w:rPr>
        <w:t>YOLOV5 vs RCNN</w:t>
      </w:r>
    </w:p>
    <w:bookmarkEnd w:id="11"/>
    <w:p w14:paraId="6B216171" w14:textId="77777777" w:rsidR="008A5A7F" w:rsidRPr="008A5A7F" w:rsidRDefault="008A5A7F" w:rsidP="00EF100F">
      <w:pPr>
        <w:spacing w:line="360" w:lineRule="auto"/>
        <w:ind w:firstLine="567"/>
        <w:jc w:val="both"/>
        <w:rPr>
          <w:sz w:val="24"/>
          <w:szCs w:val="24"/>
        </w:rPr>
      </w:pPr>
      <w:r w:rsidRPr="008A5A7F">
        <w:rPr>
          <w:sz w:val="24"/>
          <w:szCs w:val="24"/>
        </w:rPr>
        <w:t>As part of IEEE BigData 2020, the Global Road Damage Detection Challenge (GRDDC) 2020 was organized, and the dataset RDD was once more expanded. Building road damage detection systems based on data from the Czech Republic, India, and Japan involved 121 teams in this competition. The goal was to execute as accurately as possible, measured by the F1-Score on two specified test data sets, and the photos were gathered from front-facing smartphones put in vehicles. There are 21,041 photos in the training set and 5,295 samples in the test set. 1</w:t>
      </w:r>
    </w:p>
    <w:p w14:paraId="40DAC0A0" w14:textId="7E227AC6" w:rsidR="00642E2C" w:rsidRDefault="008A5A7F" w:rsidP="00EF100F">
      <w:pPr>
        <w:spacing w:line="360" w:lineRule="auto"/>
        <w:ind w:firstLine="567"/>
        <w:jc w:val="both"/>
        <w:rPr>
          <w:sz w:val="24"/>
          <w:szCs w:val="24"/>
        </w:rPr>
      </w:pPr>
      <w:r w:rsidRPr="008A5A7F">
        <w:rPr>
          <w:sz w:val="24"/>
          <w:szCs w:val="24"/>
        </w:rPr>
        <w:lastRenderedPageBreak/>
        <w:t>The challenges are summarized by Arya et al.</w:t>
      </w:r>
      <w:r w:rsidR="00AB3633">
        <w:rPr>
          <w:sz w:val="24"/>
          <w:szCs w:val="24"/>
        </w:rPr>
        <w:fldChar w:fldCharType="begin"/>
      </w:r>
      <w:r w:rsidR="003263AD">
        <w:rPr>
          <w:sz w:val="24"/>
          <w:szCs w:val="24"/>
        </w:rPr>
        <w:instrText xml:space="preserve"> ADDIN ZOTERO_ITEM CSL_CITATION {"citationID":"EbI10hhC","properties":{"formattedCitation":"[11]","plainCitation":"[11]","noteIndex":0},"citationItems":[{"id":39,"uris":["http://zotero.org/users/local/2c21lxPz/items/Y7467FWH"],"itemData":{"id":39,"type":"article-journal","abstract":"This data article provides details for the RDD2020 dataset comprising 26,336 road images from India, Japan, and the Czech Republic with more than 31,000 instances of road damage. The dataset captures four types of road damage: longitudinal cracks, transverse cracks, alligator cracks, and potholes; and is intended for developing deep learning-based methods to detect and classify road damage automatically. The images in RDD2020 were captured using vehicle-mounted smartphones, making it useful for municipalities and road agencies to develop methods for low-cost monitoring of road pavement surface conditions. Further, the machine learning researchers can use the datasets for benchmarking the performance of different algorithms for solving other problems of the same type (image classification, object detection, etc.). RDD2020 is freely available at [1]. The latest updates and the corresponding articles related to the dataset can be accessed at [2].","container-title":"Data in Brief","DOI":"10.1016/j.dib.2021.107133","ISSN":"2352-3409","journalAbbreviation":"Data in Brief","language":"en","page":"107133","source":"ScienceDirect","title":"RDD2020: An annotated image dataset for automatic road damage detection using deep learning","title-short":"RDD2020","volume":"36","author":[{"family":"Arya","given":"Deeksha"},{"family":"Maeda","given":"Hiroya"},{"family":"Ghosh","given":"Sanjay Kumar"},{"family":"Toshniwal","given":"Durga"},{"family":"Sekimoto","given":"Yoshihide"}],"issued":{"date-parts":[["2021",6,1]]}}}],"schema":"https://github.com/citation-style-language/schema/raw/master/csl-citation.json"} </w:instrText>
      </w:r>
      <w:r w:rsidR="00AB3633">
        <w:rPr>
          <w:sz w:val="24"/>
          <w:szCs w:val="24"/>
        </w:rPr>
        <w:fldChar w:fldCharType="separate"/>
      </w:r>
      <w:r w:rsidR="003263AD" w:rsidRPr="003263AD">
        <w:rPr>
          <w:sz w:val="24"/>
        </w:rPr>
        <w:t>[11]</w:t>
      </w:r>
      <w:r w:rsidR="00AB3633">
        <w:rPr>
          <w:sz w:val="24"/>
          <w:szCs w:val="24"/>
        </w:rPr>
        <w:fldChar w:fldCharType="end"/>
      </w:r>
      <w:r w:rsidRPr="008A5A7F">
        <w:rPr>
          <w:sz w:val="24"/>
          <w:szCs w:val="24"/>
        </w:rPr>
        <w:t xml:space="preserve"> The top-12 teams adopted some data augmentation and used proven DL object detection frameworks with Transfer Learning (TL). In order to improve the performance of an ensemble of models at the time of inference, Zhang et al.</w:t>
      </w:r>
      <w:r w:rsidR="00AB3633">
        <w:rPr>
          <w:sz w:val="24"/>
          <w:szCs w:val="24"/>
        </w:rPr>
        <w:fldChar w:fldCharType="begin"/>
      </w:r>
      <w:r w:rsidR="003263AD">
        <w:rPr>
          <w:sz w:val="24"/>
          <w:szCs w:val="24"/>
        </w:rPr>
        <w:instrText xml:space="preserve"> ADDIN ZOTERO_ITEM CSL_CITATION {"citationID":"JmoSL7Xl","properties":{"formattedCitation":"[12]","plainCitation":"[12]","noteIndex":0},"citationItems":[{"id":128,"uris":["http://zotero.org/users/local/2c21lxPz/items/MFGI5AUN"],"itemData":{"id":128,"type":"paper-conference","abstract":"Fast and accurate road damage detection is\nessential for the automatization of road inspection. This paper\ndescribes our solution submitted to the Global Road Damage\nDetection Challenge of the 2020 IEEE International Conference\non Big Data, for typical road damage detection in digital images\nbased on deep learning. The recently proposed YOLOv4 is\nchosen as the baseline network, while the effects of data\naugmentation, transfer learning, Optimized Anchors, and their\ncombination are evaluated. We propose a novel road damage\ndata generation method based on a generative adversarial\nnetwork, which can generate multi-class samples with a single\nmodel. The evaluation results demonstrate the effectiveness of\ndifferent tricks and their combinations on the road damage\ndetection task, which provides a reference for practical\napplication. The code of our solution is available at\nhttps://github.com/ZhangXG001/RoadDamgeDetection.git.","DOI":"10.1109/BigData50022.2020.9377923","page":"5616-5621","source":"ResearchGate","title":"Exploring the Tricks for Road Damage Detection with A One-Stage Detector","author":[{"family":"Zhang","given":"Xiaoguang"},{"family":"Xia","given":"Xuan"},{"family":"Li","given":"Nan"},{"family":"Lin","given":"Ma"},{"family":"Song","given":"Junlin"},{"family":"Ding","given":"Ning"}],"issued":{"date-parts":[["2020",12,10]]}}}],"schema":"https://github.com/citation-style-language/schema/raw/master/csl-citation.json"} </w:instrText>
      </w:r>
      <w:r w:rsidR="00AB3633">
        <w:rPr>
          <w:sz w:val="24"/>
          <w:szCs w:val="24"/>
        </w:rPr>
        <w:fldChar w:fldCharType="separate"/>
      </w:r>
      <w:r w:rsidR="003263AD" w:rsidRPr="003263AD">
        <w:rPr>
          <w:sz w:val="24"/>
        </w:rPr>
        <w:t>[12]</w:t>
      </w:r>
      <w:r w:rsidR="00AB3633">
        <w:rPr>
          <w:sz w:val="24"/>
          <w:szCs w:val="24"/>
        </w:rPr>
        <w:fldChar w:fldCharType="end"/>
      </w:r>
      <w:r w:rsidRPr="008A5A7F">
        <w:rPr>
          <w:sz w:val="24"/>
          <w:szCs w:val="24"/>
        </w:rPr>
        <w:t xml:space="preserve"> trained a Conditional GAN (CGAN) to augment the data with artificially created road damage.</w:t>
      </w:r>
    </w:p>
    <w:p w14:paraId="78E08664" w14:textId="77777777" w:rsidR="00EF100F" w:rsidRPr="00EF100F" w:rsidRDefault="00EF100F" w:rsidP="00EF100F">
      <w:pPr>
        <w:spacing w:line="360" w:lineRule="auto"/>
        <w:ind w:firstLine="567"/>
        <w:jc w:val="both"/>
        <w:rPr>
          <w:sz w:val="24"/>
          <w:szCs w:val="24"/>
        </w:rPr>
      </w:pPr>
      <w:r w:rsidRPr="00EF100F">
        <w:rPr>
          <w:sz w:val="24"/>
          <w:szCs w:val="24"/>
        </w:rPr>
        <w:t>The FasterRCNN techniques (rank #9–#12) underperformed the YOLO-based models (rank #1, #2, #4–#6, #8). Results from Test Time Augmentation (TTA) were inconsistent. To concentrate on the road area, many teams used semantic segmentation based on DL.</w:t>
      </w:r>
    </w:p>
    <w:p w14:paraId="58909DA4" w14:textId="77777777" w:rsidR="00EF100F" w:rsidRPr="00EF100F" w:rsidRDefault="00EF100F" w:rsidP="00EF100F">
      <w:pPr>
        <w:spacing w:line="360" w:lineRule="auto"/>
        <w:ind w:firstLine="567"/>
        <w:jc w:val="both"/>
        <w:rPr>
          <w:sz w:val="24"/>
          <w:szCs w:val="24"/>
        </w:rPr>
      </w:pPr>
      <w:r w:rsidRPr="00EF100F">
        <w:rPr>
          <w:sz w:val="24"/>
          <w:szCs w:val="24"/>
        </w:rPr>
        <w:t>In the 1980s, automatic road damage detection first became available. It employs SVM or AdaBoost to implement classification after finishing image processing, which mostly relies on conventional edge detection and filtering. These early techniques can't be used in real scenarios since they are sensitive to data diversity. With the quick advancement of artificial intelligence in the area of computer vision, deep learning-based road damage detection has taken center stage in ADRD. Although this has significantly aided the development of ADRD, there are still shortcomings in its accuracy and applicability.</w:t>
      </w:r>
    </w:p>
    <w:p w14:paraId="67ED10C4" w14:textId="1869E32A" w:rsidR="00EF100F" w:rsidRDefault="00EF100F" w:rsidP="00EF100F">
      <w:pPr>
        <w:spacing w:line="360" w:lineRule="auto"/>
        <w:ind w:firstLine="567"/>
        <w:jc w:val="both"/>
        <w:rPr>
          <w:sz w:val="24"/>
          <w:szCs w:val="24"/>
        </w:rPr>
      </w:pPr>
      <w:r w:rsidRPr="00EF100F">
        <w:rPr>
          <w:sz w:val="24"/>
          <w:szCs w:val="24"/>
        </w:rPr>
        <w:t xml:space="preserve">The CNRDD dataset uses the same evaluation methodology as previous detection datasets. As assessment indicators, </w:t>
      </w:r>
      <w:r w:rsidR="00995754">
        <w:rPr>
          <w:sz w:val="24"/>
          <w:szCs w:val="24"/>
        </w:rPr>
        <w:t>it</w:t>
      </w:r>
      <w:r w:rsidRPr="00EF100F">
        <w:rPr>
          <w:sz w:val="24"/>
          <w:szCs w:val="24"/>
        </w:rPr>
        <w:t xml:space="preserve"> employ</w:t>
      </w:r>
      <w:r w:rsidR="00995754">
        <w:rPr>
          <w:sz w:val="24"/>
          <w:szCs w:val="24"/>
        </w:rPr>
        <w:t>s</w:t>
      </w:r>
      <w:r w:rsidRPr="00EF100F">
        <w:rPr>
          <w:sz w:val="24"/>
          <w:szCs w:val="24"/>
        </w:rPr>
        <w:t xml:space="preserve"> F1-Score, Precision, Recall, mAP@0.5, and F1-Score. Precision is calculated as the total number of forecasts divided by the number of right predictions. Equation defines it as having a connection to true positives (TP) and false positives (FP). Recall, which is connected to true positives (TP) and false negatives (FN), reflects the correctly predicted fraction in all annotation samples (FN). Equation Precision = TP /(TP + FP) and Recall = TP(TP + FN)  can be used to determine it. TP, FN, and FP are connected to Intersection over Union (IoU). The overlap area and union area are divided between the predicted box and the ground-truth (GT) box by the IoU formula. The projected instance is regarded as a TP when the IoU between the expected bounding box and GT exceeds 0.5. A forecast box is referred to be an FP if it only overlaps the GT by 0.5 IoU or less. Additionally, the outcome is counted as an FP if the expected result is not in GT at all or if the predicted damage label differs from the GT label. The number FN represents the instances of road damage that the model either fails to predict or incorrectly predicts.</w:t>
      </w:r>
    </w:p>
    <w:p w14:paraId="04DCBA38" w14:textId="77777777" w:rsidR="00596A5E" w:rsidRPr="00596A5E" w:rsidRDefault="00596A5E" w:rsidP="00596A5E">
      <w:pPr>
        <w:spacing w:line="360" w:lineRule="auto"/>
        <w:ind w:firstLine="567"/>
        <w:jc w:val="both"/>
        <w:rPr>
          <w:sz w:val="24"/>
          <w:szCs w:val="24"/>
        </w:rPr>
      </w:pPr>
      <w:r w:rsidRPr="00596A5E">
        <w:rPr>
          <w:sz w:val="24"/>
          <w:szCs w:val="24"/>
        </w:rPr>
        <w:t xml:space="preserve">The detection of road damage is much more challenging than the detection of ordinary objects. This is primarily due to the sparseness of the damage foreground pixels and the low pixel density of the related bounding box. While the bounding box of other example items (such as animals or buildings) has large and dense pixel areas. As a result, there is a significant similarity between the various damage kinds indicated by bounding boxes. This issue can be </w:t>
      </w:r>
      <w:r w:rsidRPr="00596A5E">
        <w:rPr>
          <w:sz w:val="24"/>
          <w:szCs w:val="24"/>
        </w:rPr>
        <w:lastRenderedPageBreak/>
        <w:t>solved by changing the bounding box to pixel-level annotation and changing the detection task into a segmentation task.</w:t>
      </w:r>
    </w:p>
    <w:p w14:paraId="22E0B7E8" w14:textId="73975F02" w:rsidR="00596A5E" w:rsidRPr="00596A5E" w:rsidRDefault="00596A5E" w:rsidP="00596A5E">
      <w:pPr>
        <w:spacing w:line="360" w:lineRule="auto"/>
        <w:ind w:firstLine="567"/>
        <w:jc w:val="both"/>
        <w:rPr>
          <w:sz w:val="24"/>
          <w:szCs w:val="24"/>
        </w:rPr>
      </w:pPr>
      <w:r w:rsidRPr="00596A5E">
        <w:rPr>
          <w:sz w:val="24"/>
          <w:szCs w:val="24"/>
        </w:rPr>
        <w:t xml:space="preserve">In order to investigate the relative benefits and drawbacks of using one- and two-stage detectors for the job at hand, respectively, </w:t>
      </w:r>
      <w:r w:rsidR="002F5B46">
        <w:rPr>
          <w:sz w:val="24"/>
          <w:szCs w:val="24"/>
        </w:rPr>
        <w:t>they</w:t>
      </w:r>
      <w:r w:rsidRPr="00596A5E">
        <w:rPr>
          <w:sz w:val="24"/>
          <w:szCs w:val="24"/>
        </w:rPr>
        <w:t xml:space="preserve"> applied the YOLO ("You Only Look Once") and Faster R-CNN computer vision frameworks on the GRDC dataset.</w:t>
      </w:r>
    </w:p>
    <w:p w14:paraId="21FC16A6" w14:textId="77777777" w:rsidR="00596A5E" w:rsidRPr="00596A5E" w:rsidRDefault="00596A5E" w:rsidP="00596A5E">
      <w:pPr>
        <w:spacing w:line="360" w:lineRule="auto"/>
        <w:ind w:firstLine="567"/>
        <w:jc w:val="both"/>
        <w:rPr>
          <w:sz w:val="24"/>
          <w:szCs w:val="24"/>
        </w:rPr>
      </w:pPr>
    </w:p>
    <w:p w14:paraId="5EFDB033" w14:textId="77777777" w:rsidR="00596A5E" w:rsidRPr="00596A5E" w:rsidRDefault="00596A5E" w:rsidP="00596A5E">
      <w:pPr>
        <w:spacing w:line="360" w:lineRule="auto"/>
        <w:ind w:firstLine="567"/>
        <w:jc w:val="both"/>
        <w:rPr>
          <w:sz w:val="24"/>
          <w:szCs w:val="24"/>
        </w:rPr>
      </w:pPr>
      <w:r w:rsidRPr="00596A5E">
        <w:rPr>
          <w:sz w:val="24"/>
          <w:szCs w:val="24"/>
        </w:rPr>
        <w:t>Onestage detectors like YOLO were previously developed to get around some of these aforementioned inference time bottlenecks. Fast R-CNN and R-CNN models, as measured on popular image dataset benchmarks such as MS COCO and PASCAL VOC 2007, enable real-time detection through approximately 200ms per image test times using GPUs versus 47.0s in the case of R-CNN.</w:t>
      </w:r>
    </w:p>
    <w:p w14:paraId="455D82D2" w14:textId="77777777" w:rsidR="00596A5E" w:rsidRPr="00596A5E" w:rsidRDefault="00596A5E" w:rsidP="00596A5E">
      <w:pPr>
        <w:spacing w:line="360" w:lineRule="auto"/>
        <w:ind w:firstLine="567"/>
        <w:jc w:val="both"/>
        <w:rPr>
          <w:sz w:val="24"/>
          <w:szCs w:val="24"/>
        </w:rPr>
      </w:pPr>
    </w:p>
    <w:p w14:paraId="2F709A84" w14:textId="7BE63A50" w:rsidR="00596A5E" w:rsidRPr="00596A5E" w:rsidRDefault="00596A5E" w:rsidP="00596A5E">
      <w:pPr>
        <w:spacing w:line="360" w:lineRule="auto"/>
        <w:ind w:firstLine="567"/>
        <w:jc w:val="both"/>
        <w:rPr>
          <w:sz w:val="24"/>
          <w:szCs w:val="24"/>
        </w:rPr>
      </w:pPr>
      <w:r w:rsidRPr="00596A5E">
        <w:rPr>
          <w:sz w:val="24"/>
          <w:szCs w:val="24"/>
        </w:rPr>
        <w:t xml:space="preserve">In order to partition an input image into a SxS grid of anchor boxes that are then sent through a number of convolutional layers to produce a set of n bounding boxes with labels, YOLO may be described as "one-stage" due to its bypass of Faster R-CNN's region proposal stage. To remove bounding boxes with areas of overlap greater than a predetermined Intersection over Union ("IoU") threshold, each of these n bounding boxes is then subjected to a time-effective non-maximum suppression ("NMS") technique. With the most recent YOLO version of ultralytics-YOLO ("YOLOv5"), which uses GPUs to provide per-image prediction timings in the 7-10ms context, this one-stage technique allows for significantly faster inference speeds. </w:t>
      </w:r>
      <w:r w:rsidR="002F5B46">
        <w:rPr>
          <w:sz w:val="24"/>
          <w:szCs w:val="24"/>
        </w:rPr>
        <w:t>They</w:t>
      </w:r>
      <w:r w:rsidRPr="00596A5E">
        <w:rPr>
          <w:sz w:val="24"/>
          <w:szCs w:val="24"/>
        </w:rPr>
        <w:t xml:space="preserve"> investigate</w:t>
      </w:r>
      <w:r w:rsidR="00EF7479">
        <w:rPr>
          <w:sz w:val="24"/>
          <w:szCs w:val="24"/>
        </w:rPr>
        <w:t>d</w:t>
      </w:r>
      <w:r w:rsidRPr="00596A5E">
        <w:rPr>
          <w:sz w:val="24"/>
          <w:szCs w:val="24"/>
        </w:rPr>
        <w:t xml:space="preserve"> YOLOv5 in its </w:t>
      </w:r>
      <w:r w:rsidR="00A3619F">
        <w:rPr>
          <w:sz w:val="24"/>
          <w:szCs w:val="24"/>
        </w:rPr>
        <w:t xml:space="preserve">different </w:t>
      </w:r>
      <w:r w:rsidRPr="00596A5E">
        <w:rPr>
          <w:sz w:val="24"/>
          <w:szCs w:val="24"/>
        </w:rPr>
        <w:t xml:space="preserve"> </w:t>
      </w:r>
      <w:r w:rsidR="00A3619F">
        <w:rPr>
          <w:sz w:val="24"/>
          <w:szCs w:val="24"/>
        </w:rPr>
        <w:t>model</w:t>
      </w:r>
      <w:r w:rsidRPr="00596A5E">
        <w:rPr>
          <w:sz w:val="24"/>
          <w:szCs w:val="24"/>
        </w:rPr>
        <w:t xml:space="preserve"> varieties </w:t>
      </w:r>
      <w:r w:rsidR="00EF7479">
        <w:rPr>
          <w:sz w:val="24"/>
          <w:szCs w:val="24"/>
        </w:rPr>
        <w:t xml:space="preserve">and </w:t>
      </w:r>
      <w:r w:rsidRPr="00596A5E">
        <w:rPr>
          <w:sz w:val="24"/>
          <w:szCs w:val="24"/>
        </w:rPr>
        <w:t xml:space="preserve"> discovered that both the YOLOv5-x and l model versions outperformed Faster R-CNN in F1-score and inference time. YOLOv5 was subsequently employed in this strategy as the foundation model architecture.</w:t>
      </w:r>
    </w:p>
    <w:p w14:paraId="01327AB9" w14:textId="33864F01" w:rsidR="00596A5E" w:rsidRDefault="00596A5E" w:rsidP="00596A5E">
      <w:pPr>
        <w:spacing w:line="360" w:lineRule="auto"/>
        <w:ind w:firstLine="567"/>
        <w:jc w:val="both"/>
        <w:rPr>
          <w:sz w:val="24"/>
          <w:szCs w:val="24"/>
        </w:rPr>
      </w:pPr>
      <w:r w:rsidRPr="00596A5E">
        <w:rPr>
          <w:sz w:val="24"/>
          <w:szCs w:val="24"/>
        </w:rPr>
        <w:t xml:space="preserve">Much like with traditional tree-based horizontal or vertical ensembling methods like Random Forests or Gradient Boosting, this has the effect of reducing model prediction variance so that improved accuracy may be reached. YOLOv5 models are trained with distinct batch size, learning rate, optimizer, and other hyperparameters, with each model's different kernel patterns learned under its unique set of hyperparameters supplementing those of other included models. Since no single model would be in charge of the final predictions, the price for this greater accuracy would be longer inference times and a less interpretable model. Similar to the first strategy, this second Test Time Augmentation approach aggregates individual model predictions on several augmented image versions created by horizontally flipping and scaling the base test image to resolutions of 1.30x, 0.83x, and 0.67x. Then, using a chosen IoU </w:t>
      </w:r>
      <w:r w:rsidRPr="00596A5E">
        <w:rPr>
          <w:sz w:val="24"/>
          <w:szCs w:val="24"/>
        </w:rPr>
        <w:lastRenderedPageBreak/>
        <w:t>threshold and a comparison of the bounding box confidence scores, this technique filters these five separate bounding box prediction sets—corresponding to one base and four enhanced images—through the NMS procedure. As a result, this TTA procedure's multiple prediction ensembling allows for less generalization error. In order to theoretically enable real-time detection in the field, these TTA and EM approaches can be combined such that each k set of base and augmented test images produced through TTA can be fed to each of I EM models in order to yield k * I bounding box prediction sets. Several variations of these YOLOv5x and YOLOv5l configured with different batch size and other hyperparameter values were trained. Following this methodology, an ensemble of six YOLOv5x and YOLOv5l models each trained with 32, 16 and 8 batch sizes for 150 epochs was shown empirically to yield significant improvement over these prior single-model experiments with an F1 score of 0.57, leading to the selection of this ensemble structure as the approach's central component. Given the additional observation that per image inference times increased linearly with the number of models included in this ensemble, the six-model approach was chosen to satisfy this self-imposed 0.5s inference time constraint, producing maximum 0.42ms per image inference times with the vast majority of predictions times falling in the 0.21-0.40ms range.</w:t>
      </w:r>
    </w:p>
    <w:p w14:paraId="6DA51812" w14:textId="77777777" w:rsidR="00C21F7E" w:rsidRDefault="00C21F7E" w:rsidP="00C21F7E">
      <w:pPr>
        <w:spacing w:line="360" w:lineRule="auto"/>
        <w:jc w:val="both"/>
        <w:rPr>
          <w:b/>
          <w:bCs/>
          <w:sz w:val="26"/>
          <w:szCs w:val="26"/>
        </w:rPr>
      </w:pPr>
      <w:bookmarkStart w:id="12" w:name="_Hlk112131731"/>
      <w:r w:rsidRPr="00DE6EF7">
        <w:rPr>
          <w:b/>
          <w:bCs/>
          <w:sz w:val="26"/>
          <w:szCs w:val="26"/>
        </w:rPr>
        <w:t xml:space="preserve">HAND-CRAFTED FEATURE ENGINEERING </w:t>
      </w:r>
      <w:r>
        <w:rPr>
          <w:b/>
          <w:bCs/>
          <w:sz w:val="26"/>
          <w:szCs w:val="26"/>
        </w:rPr>
        <w:t xml:space="preserve"> </w:t>
      </w:r>
      <w:bookmarkEnd w:id="12"/>
    </w:p>
    <w:p w14:paraId="719964E5" w14:textId="4534BEA1" w:rsidR="00C21F7E" w:rsidRDefault="00C21F7E" w:rsidP="00C21F7E">
      <w:pPr>
        <w:spacing w:line="360" w:lineRule="auto"/>
        <w:jc w:val="both"/>
        <w:rPr>
          <w:sz w:val="24"/>
          <w:szCs w:val="24"/>
        </w:rPr>
      </w:pPr>
      <w:r>
        <w:rPr>
          <w:sz w:val="24"/>
          <w:szCs w:val="24"/>
        </w:rPr>
        <w:t>‘</w:t>
      </w:r>
      <w:r w:rsidRPr="009800F2">
        <w:rPr>
          <w:sz w:val="24"/>
          <w:szCs w:val="24"/>
        </w:rPr>
        <w:t>Advances in deep learning methods for pavement surface crack</w:t>
      </w:r>
      <w:r>
        <w:rPr>
          <w:sz w:val="24"/>
          <w:szCs w:val="24"/>
        </w:rPr>
        <w:t xml:space="preserve"> </w:t>
      </w:r>
      <w:r w:rsidRPr="009800F2">
        <w:rPr>
          <w:sz w:val="24"/>
          <w:szCs w:val="24"/>
        </w:rPr>
        <w:t>detection</w:t>
      </w:r>
      <w:r>
        <w:rPr>
          <w:sz w:val="24"/>
          <w:szCs w:val="24"/>
        </w:rPr>
        <w:t xml:space="preserve"> </w:t>
      </w:r>
      <w:r w:rsidRPr="009800F2">
        <w:rPr>
          <w:sz w:val="24"/>
          <w:szCs w:val="24"/>
        </w:rPr>
        <w:t>and</w:t>
      </w:r>
      <w:r>
        <w:rPr>
          <w:sz w:val="24"/>
          <w:szCs w:val="24"/>
        </w:rPr>
        <w:t xml:space="preserve"> </w:t>
      </w:r>
      <w:r w:rsidRPr="009800F2">
        <w:rPr>
          <w:sz w:val="24"/>
          <w:szCs w:val="24"/>
        </w:rPr>
        <w:t>identification with visible light visual images</w:t>
      </w:r>
      <w:r>
        <w:rPr>
          <w:sz w:val="24"/>
          <w:szCs w:val="24"/>
        </w:rPr>
        <w:t xml:space="preserve">’ </w:t>
      </w:r>
      <w:r>
        <w:rPr>
          <w:sz w:val="24"/>
          <w:szCs w:val="24"/>
        </w:rPr>
        <w:fldChar w:fldCharType="begin"/>
      </w:r>
      <w:r w:rsidR="003263AD">
        <w:rPr>
          <w:sz w:val="24"/>
          <w:szCs w:val="24"/>
        </w:rPr>
        <w:instrText xml:space="preserve"> ADDIN ZOTERO_ITEM CSL_CITATION {"citationID":"1JFMKYWH","properties":{"formattedCitation":"[10]","plainCitation":"[10]","noteIndex":0},"citationItems":[{"id":113,"uris":["http://zotero.org/users/local/2c21lxPz/items/JAM8JCBQ"],"itemData":{"id":113,"type":"article","abstract":"Compared to NDT and health monitoring method for cracks in engineering structures, surface crack detection or identification based on visible light images is non-contact, with the advantages of fast speed, low cost and high precision. Firstly, typical pavement (concrete also) crack public data sets were collected, and the characteristics of sample images as well as the random variable factors, including environmental, noise and interference etc., were summarized. Subsequently, the advantages and disadvantages of three main crack identification methods (i.e., hand-crafted feature engineering, machine learning, deep learning) were compared. Finally, from the aspects of model architecture, testing performance and predicting effectiveness, the development and progress of typical deep learning models, including self-built CNN, transfer learning(TL) and encoder-decoder(ED), which can be easily deployed on embedded platform, were reviewed. The benchmark test shows that: 1) It has been able to realize real-time pixel-level crack identification on embedded platform: the entire crack detection average time cost of an image sample is less than 100ms, either using the ED method (i.e., FPCNet) or the TL method based on InceptionV3. It can be reduced to less than 10ms with TL method based on MobileNet (a lightweight backbone base network). 2) In terms of accuracy, it can reach over 99.8% on CCIC which is easily identified by human eyes. On SDNET2018, some samples of which are difficult to be identified, FPCNet can reach 97.5%, while TL method is close to 96.1%. To the best of our knowledge, this paper for the first time comprehensively summarizes the pavement crack public data sets, and the performance and effectiveness of surface crack detection and identification deep learning methods for embedded platform, are reviewed and evaluated.","DOI":"10.48550/arXiv.2012.14704","note":"arXiv:2012.14704 [cs, eess]","number":"arXiv:2012.14704","publisher":"arXiv","source":"arXiv.org","title":"Advances in deep learning methods for pavement surface crack detection and identification with visible light visual images","URL":"http://arxiv.org/abs/2012.14704","author":[{"family":"Lu","given":"Kailiang"}],"accessed":{"date-parts":[["2022",8,16]]},"issued":{"date-parts":[["2021",12,2]]}}}],"schema":"https://github.com/citation-style-language/schema/raw/master/csl-citation.json"} </w:instrText>
      </w:r>
      <w:r>
        <w:rPr>
          <w:sz w:val="24"/>
          <w:szCs w:val="24"/>
        </w:rPr>
        <w:fldChar w:fldCharType="separate"/>
      </w:r>
      <w:r w:rsidR="003263AD" w:rsidRPr="003263AD">
        <w:rPr>
          <w:sz w:val="24"/>
        </w:rPr>
        <w:t>[10]</w:t>
      </w:r>
      <w:r>
        <w:rPr>
          <w:sz w:val="24"/>
          <w:szCs w:val="24"/>
        </w:rPr>
        <w:fldChar w:fldCharType="end"/>
      </w:r>
      <w:r>
        <w:rPr>
          <w:sz w:val="24"/>
          <w:szCs w:val="24"/>
        </w:rPr>
        <w:t xml:space="preserve"> discusses </w:t>
      </w:r>
      <w:r w:rsidRPr="008A00CB">
        <w:rPr>
          <w:sz w:val="24"/>
          <w:szCs w:val="24"/>
        </w:rPr>
        <w:t xml:space="preserve">Edge/morphology/feature detection techniques and </w:t>
      </w:r>
      <w:r>
        <w:rPr>
          <w:sz w:val="24"/>
          <w:szCs w:val="24"/>
        </w:rPr>
        <w:t xml:space="preserve">many </w:t>
      </w:r>
      <w:r w:rsidRPr="008A00CB">
        <w:rPr>
          <w:sz w:val="24"/>
          <w:szCs w:val="24"/>
        </w:rPr>
        <w:t>feature transformation (or filtering) algorithms used in hand-crafted feature engineering methods. For instance, the former category includes Canny, Sobel, the Histogram of Oriented Gradient (HOG), Local Binary Pattern (LBP), and the latter category includes the Gabor filter and intensity thresholding. These algorithms use mathematical calculations to gradually extract or analyze the edge, morphology, and other aspects of objects in images. They do not rely on a data source and are not learning methods. Additionally, the majority of mathematical calculations use analytical formulas, which are low on computation and quick. These algorithms' inability to adapt to different random variable components is one of their weaknesses.</w:t>
      </w:r>
    </w:p>
    <w:p w14:paraId="623D885C" w14:textId="77777777" w:rsidR="00C21F7E" w:rsidRDefault="00C21F7E" w:rsidP="00C75F95">
      <w:pPr>
        <w:spacing w:line="276" w:lineRule="auto"/>
        <w:jc w:val="both"/>
        <w:rPr>
          <w:b/>
          <w:bCs/>
          <w:sz w:val="24"/>
          <w:szCs w:val="24"/>
        </w:rPr>
      </w:pPr>
    </w:p>
    <w:p w14:paraId="463E08A5" w14:textId="20045BAC" w:rsidR="00C75F95" w:rsidRDefault="00E800A7" w:rsidP="00C75F95">
      <w:pPr>
        <w:spacing w:line="276" w:lineRule="auto"/>
        <w:jc w:val="both"/>
        <w:rPr>
          <w:b/>
          <w:bCs/>
          <w:sz w:val="24"/>
          <w:szCs w:val="24"/>
        </w:rPr>
      </w:pPr>
      <w:bookmarkStart w:id="13" w:name="_Hlk112131746"/>
      <w:r w:rsidRPr="00C965F7">
        <w:rPr>
          <w:b/>
          <w:bCs/>
          <w:sz w:val="24"/>
          <w:szCs w:val="24"/>
        </w:rPr>
        <w:t>CHALLENGES</w:t>
      </w:r>
      <w:r>
        <w:rPr>
          <w:b/>
          <w:bCs/>
          <w:sz w:val="24"/>
          <w:szCs w:val="24"/>
        </w:rPr>
        <w:t xml:space="preserve"> IN COMPUTER VISION</w:t>
      </w:r>
    </w:p>
    <w:bookmarkEnd w:id="13"/>
    <w:p w14:paraId="54DE8632" w14:textId="77777777" w:rsidR="00C75F95" w:rsidRDefault="00C75F95" w:rsidP="00C75F95">
      <w:pPr>
        <w:spacing w:line="276" w:lineRule="auto"/>
        <w:ind w:firstLine="567"/>
        <w:jc w:val="both"/>
        <w:rPr>
          <w:sz w:val="24"/>
          <w:szCs w:val="24"/>
        </w:rPr>
      </w:pPr>
      <w:r w:rsidRPr="00C965F7">
        <w:rPr>
          <w:sz w:val="24"/>
          <w:szCs w:val="24"/>
        </w:rPr>
        <w:t>Typically,</w:t>
      </w:r>
      <w:r>
        <w:rPr>
          <w:sz w:val="24"/>
          <w:szCs w:val="24"/>
        </w:rPr>
        <w:t xml:space="preserve"> any computer vision problem falls into any of the following six categories or a combination of them.</w:t>
      </w:r>
    </w:p>
    <w:p w14:paraId="77CF0759" w14:textId="77777777" w:rsidR="00C75F95" w:rsidRPr="00C965F7" w:rsidRDefault="00C75F95" w:rsidP="00C75F95">
      <w:pPr>
        <w:pStyle w:val="ListParagraph"/>
        <w:numPr>
          <w:ilvl w:val="0"/>
          <w:numId w:val="13"/>
        </w:numPr>
        <w:spacing w:line="276" w:lineRule="auto"/>
        <w:jc w:val="both"/>
        <w:rPr>
          <w:rFonts w:ascii="Times New Roman" w:hAnsi="Times New Roman" w:cs="Times New Roman"/>
          <w:sz w:val="24"/>
          <w:szCs w:val="24"/>
        </w:rPr>
      </w:pPr>
      <w:r w:rsidRPr="00A42490">
        <w:rPr>
          <w:rFonts w:ascii="Times New Roman" w:hAnsi="Times New Roman" w:cs="Times New Roman"/>
          <w:b/>
          <w:bCs/>
          <w:sz w:val="24"/>
          <w:szCs w:val="24"/>
        </w:rPr>
        <w:t>Classification</w:t>
      </w:r>
      <w:r>
        <w:rPr>
          <w:rFonts w:ascii="Times New Roman" w:hAnsi="Times New Roman" w:cs="Times New Roman"/>
          <w:sz w:val="24"/>
          <w:szCs w:val="24"/>
        </w:rPr>
        <w:t>: To identify which class out of the given k class an image belongs to.</w:t>
      </w:r>
    </w:p>
    <w:p w14:paraId="5C59E3B5" w14:textId="77777777" w:rsidR="00C75F95" w:rsidRPr="00C965F7" w:rsidRDefault="00C75F95" w:rsidP="00C75F95">
      <w:pPr>
        <w:pStyle w:val="ListParagraph"/>
        <w:numPr>
          <w:ilvl w:val="0"/>
          <w:numId w:val="13"/>
        </w:numPr>
        <w:spacing w:line="276" w:lineRule="auto"/>
        <w:jc w:val="both"/>
        <w:rPr>
          <w:rFonts w:ascii="Times New Roman" w:hAnsi="Times New Roman" w:cs="Times New Roman"/>
          <w:sz w:val="24"/>
          <w:szCs w:val="24"/>
        </w:rPr>
      </w:pPr>
      <w:r w:rsidRPr="00A42490">
        <w:rPr>
          <w:rFonts w:ascii="Times New Roman" w:hAnsi="Times New Roman" w:cs="Times New Roman"/>
          <w:b/>
          <w:bCs/>
          <w:sz w:val="24"/>
          <w:szCs w:val="24"/>
        </w:rPr>
        <w:t>Localization</w:t>
      </w:r>
      <w:r>
        <w:rPr>
          <w:rFonts w:ascii="Times New Roman" w:hAnsi="Times New Roman" w:cs="Times New Roman"/>
          <w:sz w:val="24"/>
          <w:szCs w:val="24"/>
        </w:rPr>
        <w:t>:  To identify the bounding boxes for all instances for a given class k</w:t>
      </w:r>
    </w:p>
    <w:p w14:paraId="7F8172B0" w14:textId="77777777" w:rsidR="00C75F95" w:rsidRPr="00C965F7" w:rsidRDefault="00C75F95" w:rsidP="00C75F95">
      <w:pPr>
        <w:pStyle w:val="ListParagraph"/>
        <w:numPr>
          <w:ilvl w:val="0"/>
          <w:numId w:val="13"/>
        </w:numPr>
        <w:spacing w:line="276" w:lineRule="auto"/>
        <w:jc w:val="both"/>
        <w:rPr>
          <w:rFonts w:ascii="Times New Roman" w:hAnsi="Times New Roman" w:cs="Times New Roman"/>
          <w:sz w:val="24"/>
          <w:szCs w:val="24"/>
        </w:rPr>
      </w:pPr>
      <w:r w:rsidRPr="00A42490">
        <w:rPr>
          <w:rFonts w:ascii="Times New Roman" w:hAnsi="Times New Roman" w:cs="Times New Roman"/>
          <w:b/>
          <w:bCs/>
          <w:sz w:val="24"/>
          <w:szCs w:val="24"/>
        </w:rPr>
        <w:t>Detection</w:t>
      </w:r>
      <w:r>
        <w:rPr>
          <w:rFonts w:ascii="Times New Roman" w:hAnsi="Times New Roman" w:cs="Times New Roman"/>
          <w:sz w:val="24"/>
          <w:szCs w:val="24"/>
        </w:rPr>
        <w:t>: To identify the bounding box of all instances of k classes</w:t>
      </w:r>
    </w:p>
    <w:p w14:paraId="2419C546" w14:textId="77777777" w:rsidR="00C75F95" w:rsidRPr="00C965F7" w:rsidRDefault="00C75F95" w:rsidP="00C75F95">
      <w:pPr>
        <w:pStyle w:val="ListParagraph"/>
        <w:numPr>
          <w:ilvl w:val="0"/>
          <w:numId w:val="13"/>
        </w:numPr>
        <w:spacing w:line="276" w:lineRule="auto"/>
        <w:jc w:val="both"/>
        <w:rPr>
          <w:rFonts w:ascii="Times New Roman" w:hAnsi="Times New Roman" w:cs="Times New Roman"/>
          <w:sz w:val="24"/>
          <w:szCs w:val="24"/>
        </w:rPr>
      </w:pPr>
      <w:r w:rsidRPr="00A42490">
        <w:rPr>
          <w:rFonts w:ascii="Times New Roman" w:hAnsi="Times New Roman" w:cs="Times New Roman"/>
          <w:b/>
          <w:bCs/>
          <w:sz w:val="24"/>
          <w:szCs w:val="24"/>
        </w:rPr>
        <w:lastRenderedPageBreak/>
        <w:t>Semantic Segmentation</w:t>
      </w:r>
      <w:r>
        <w:rPr>
          <w:rFonts w:ascii="Times New Roman" w:hAnsi="Times New Roman" w:cs="Times New Roman"/>
          <w:sz w:val="24"/>
          <w:szCs w:val="24"/>
        </w:rPr>
        <w:t>: Pixel classification into k classes</w:t>
      </w:r>
    </w:p>
    <w:p w14:paraId="0BB1C14F" w14:textId="77777777" w:rsidR="00C75F95" w:rsidRPr="00C965F7" w:rsidRDefault="00C75F95" w:rsidP="00C75F95">
      <w:pPr>
        <w:pStyle w:val="ListParagraph"/>
        <w:numPr>
          <w:ilvl w:val="0"/>
          <w:numId w:val="13"/>
        </w:numPr>
        <w:spacing w:line="276" w:lineRule="auto"/>
        <w:jc w:val="both"/>
        <w:rPr>
          <w:rFonts w:ascii="Times New Roman" w:hAnsi="Times New Roman" w:cs="Times New Roman"/>
          <w:sz w:val="24"/>
          <w:szCs w:val="24"/>
        </w:rPr>
      </w:pPr>
      <w:r w:rsidRPr="00A42490">
        <w:rPr>
          <w:rFonts w:ascii="Times New Roman" w:hAnsi="Times New Roman" w:cs="Times New Roman"/>
          <w:b/>
          <w:bCs/>
          <w:sz w:val="24"/>
          <w:szCs w:val="24"/>
        </w:rPr>
        <w:t>Instance Segmentation</w:t>
      </w:r>
      <w:r>
        <w:rPr>
          <w:rFonts w:ascii="Times New Roman" w:hAnsi="Times New Roman" w:cs="Times New Roman"/>
          <w:sz w:val="24"/>
          <w:szCs w:val="24"/>
        </w:rPr>
        <w:t>: Classify pixels into k classes and identify the instance.</w:t>
      </w:r>
    </w:p>
    <w:p w14:paraId="3D51B3FD" w14:textId="77777777" w:rsidR="00C75F95" w:rsidRPr="00C965F7" w:rsidRDefault="00C75F95" w:rsidP="00C75F95">
      <w:pPr>
        <w:pStyle w:val="ListParagraph"/>
        <w:numPr>
          <w:ilvl w:val="0"/>
          <w:numId w:val="13"/>
        </w:numPr>
        <w:spacing w:line="276" w:lineRule="auto"/>
        <w:jc w:val="both"/>
        <w:rPr>
          <w:rFonts w:ascii="Times New Roman" w:hAnsi="Times New Roman" w:cs="Times New Roman"/>
          <w:sz w:val="24"/>
          <w:szCs w:val="24"/>
        </w:rPr>
      </w:pPr>
      <w:r w:rsidRPr="00A42490">
        <w:rPr>
          <w:rFonts w:ascii="Times New Roman" w:hAnsi="Times New Roman" w:cs="Times New Roman"/>
          <w:b/>
          <w:bCs/>
          <w:sz w:val="24"/>
          <w:szCs w:val="24"/>
        </w:rPr>
        <w:t>Content-based Image Retrieval</w:t>
      </w:r>
      <w:r>
        <w:rPr>
          <w:rFonts w:ascii="Times New Roman" w:hAnsi="Times New Roman" w:cs="Times New Roman"/>
          <w:sz w:val="24"/>
          <w:szCs w:val="24"/>
        </w:rPr>
        <w:t>: Identify u images like a given image x from a list of n images.</w:t>
      </w:r>
    </w:p>
    <w:p w14:paraId="0272C4E9" w14:textId="0B19F71F" w:rsidR="00C75F95" w:rsidRPr="00FD470E" w:rsidRDefault="00E800A7" w:rsidP="00C75F95">
      <w:pPr>
        <w:spacing w:line="276" w:lineRule="auto"/>
        <w:jc w:val="both"/>
        <w:rPr>
          <w:b/>
          <w:bCs/>
          <w:sz w:val="24"/>
          <w:szCs w:val="24"/>
        </w:rPr>
      </w:pPr>
      <w:bookmarkStart w:id="14" w:name="_Hlk112131753"/>
      <w:r w:rsidRPr="00FD470E">
        <w:rPr>
          <w:b/>
          <w:bCs/>
          <w:sz w:val="24"/>
          <w:szCs w:val="24"/>
        </w:rPr>
        <w:t>IMAGE CLASSIFICATION</w:t>
      </w:r>
    </w:p>
    <w:bookmarkEnd w:id="14"/>
    <w:p w14:paraId="07F8C383" w14:textId="77777777" w:rsidR="00C75F95" w:rsidRDefault="00C75F95" w:rsidP="00C75F95">
      <w:pPr>
        <w:spacing w:after="120" w:line="276" w:lineRule="auto"/>
        <w:ind w:firstLine="567"/>
        <w:jc w:val="both"/>
        <w:rPr>
          <w:sz w:val="24"/>
          <w:szCs w:val="24"/>
        </w:rPr>
      </w:pPr>
      <w:r>
        <w:rPr>
          <w:sz w:val="24"/>
          <w:szCs w:val="24"/>
        </w:rPr>
        <w:t>Image classification is a classic machine learning problem. [HERE] Although it is very easy for humans to recognize objects like handwriting, warning signs, people, and things, it is a complex process to make computers recognize objects from mere videos or images. There are a variety of techniques that have been applied to solve this problem, like Harr Cascade Classifier, Template Matching, State Vector Machines, etc. However, Convolution Neural Networks (CNNs) generally have been very effective in such complex tasks involving unseen images. The image selected for CNNs processing will be analysed based on its height, width, and channel (grayscale or RGB). The height and width of the image together represent the number of pixels of the image. Convolutional layers in the network process the image and generate a smaller set of features which will be passed to the next layer. Pooling layers perform the down sampling along the spatial dimensions. The fully connected layer does the classification by assigning scores by assessing the features extracted from the previous layer.</w:t>
      </w:r>
    </w:p>
    <w:p w14:paraId="6D713A27" w14:textId="76005B2A" w:rsidR="00C75F95" w:rsidRDefault="00C75F95" w:rsidP="00C75F95">
      <w:pPr>
        <w:spacing w:line="276" w:lineRule="auto"/>
        <w:ind w:firstLine="567"/>
        <w:jc w:val="both"/>
        <w:rPr>
          <w:sz w:val="24"/>
          <w:szCs w:val="24"/>
        </w:rPr>
      </w:pPr>
      <w:r>
        <w:rPr>
          <w:sz w:val="24"/>
          <w:szCs w:val="24"/>
        </w:rPr>
        <w:t xml:space="preserve">Image classification algorithms determine the class of the image while image detection algorithms draw a bounding box around the object found in the image. There can be many bounding boxes based on the number of objects identified in the image. To cater to this, the neural network needs a variable-size output layer. This is not in accordance with the normal convolutional neural network. The R-CNN algorithm by Girshick et al. </w:t>
      </w:r>
      <w:r>
        <w:rPr>
          <w:sz w:val="24"/>
          <w:szCs w:val="24"/>
        </w:rPr>
        <w:fldChar w:fldCharType="begin"/>
      </w:r>
      <w:r w:rsidR="003263AD">
        <w:rPr>
          <w:sz w:val="24"/>
          <w:szCs w:val="24"/>
        </w:rPr>
        <w:instrText xml:space="preserve"> ADDIN ZOTERO_ITEM CSL_CITATION {"citationID":"CIlfunO6","properties":{"formattedCitation":"[13]","plainCitation":"[13]","noteIndex":0},"citationItems":[{"id":170,"uris":["http://zotero.org/users/local/2c21lxPz/items/LL7I3F5I"],"itemData":{"id":170,"type":"article","abstract":"This paper proposes a Fast Region-based Convolutional Network method (Fast R-CNN) for object detection. Fast R-CNN builds on previous work to efficiently classify object proposals using deep convolutional networks. Compared to previous work, Fast R-CNN employs several innovations to improve training and testing speed while also increasing detection accuracy. Fast R-CNN trains the very deep VGG16 network 9x faster than R-CNN, is 213x faster at test-time, and achieves a higher mAP on PASCAL VOC 2012. Compared to SPPnet, Fast R-CNN trains VGG16 3x faster, tests 10x faster, and is more accurate. Fast R-CNN is implemented in Python and C++ (using Caffe) and is available under the open-source MIT License at https://github.com/rbgirshick/fast-rcnn.","DOI":"10.48550/arXiv.1504.08083","note":"arXiv:1504.08083 [cs]","number":"arXiv:1504.08083","publisher":"arXiv","source":"arXiv.org","title":"Fast R-CNN","URL":"http://arxiv.org/abs/1504.08083","author":[{"family":"Girshick","given":"Ross"}],"accessed":{"date-parts":[["2022",8,21]]},"issued":{"date-parts":[["2015",9,27]]}}}],"schema":"https://github.com/citation-style-language/schema/raw/master/csl-citation.json"} </w:instrText>
      </w:r>
      <w:r>
        <w:rPr>
          <w:sz w:val="24"/>
          <w:szCs w:val="24"/>
        </w:rPr>
        <w:fldChar w:fldCharType="separate"/>
      </w:r>
      <w:r w:rsidR="003263AD" w:rsidRPr="003263AD">
        <w:rPr>
          <w:sz w:val="24"/>
        </w:rPr>
        <w:t>[13]</w:t>
      </w:r>
      <w:r>
        <w:rPr>
          <w:sz w:val="24"/>
          <w:szCs w:val="24"/>
        </w:rPr>
        <w:fldChar w:fldCharType="end"/>
      </w:r>
      <w:r>
        <w:rPr>
          <w:sz w:val="24"/>
          <w:szCs w:val="24"/>
        </w:rPr>
        <w:t>extracts 2000 regions from the image which is fed and then proposed regions are resized and passed into a CNN. The CNN would then classify the input regions. A modified form of this algorithm is the Fast R-CNN.</w:t>
      </w:r>
    </w:p>
    <w:p w14:paraId="2BD0D888" w14:textId="2BBDE872" w:rsidR="00C75F95" w:rsidRPr="008B799B" w:rsidRDefault="00E800A7" w:rsidP="00C75F95">
      <w:pPr>
        <w:spacing w:line="276" w:lineRule="auto"/>
        <w:jc w:val="both"/>
        <w:rPr>
          <w:b/>
          <w:bCs/>
          <w:sz w:val="24"/>
          <w:szCs w:val="24"/>
        </w:rPr>
      </w:pPr>
      <w:bookmarkStart w:id="15" w:name="_Hlk112131760"/>
      <w:r w:rsidRPr="008B799B">
        <w:rPr>
          <w:b/>
          <w:bCs/>
          <w:sz w:val="24"/>
          <w:szCs w:val="24"/>
        </w:rPr>
        <w:t>IMAGE LOCALIZATION</w:t>
      </w:r>
    </w:p>
    <w:bookmarkEnd w:id="15"/>
    <w:p w14:paraId="060F9308" w14:textId="77777777" w:rsidR="00C75F95" w:rsidRDefault="00C75F95" w:rsidP="00C75F95">
      <w:pPr>
        <w:spacing w:line="276" w:lineRule="auto"/>
        <w:ind w:firstLine="567"/>
        <w:jc w:val="both"/>
        <w:rPr>
          <w:sz w:val="24"/>
          <w:szCs w:val="24"/>
        </w:rPr>
      </w:pPr>
      <w:r w:rsidRPr="008B799B">
        <w:rPr>
          <w:sz w:val="24"/>
          <w:szCs w:val="24"/>
        </w:rPr>
        <w:t>The process of locating an image within an image is known as image localization. By comparing an object's current pixel arrangement to a previously recorded one, a computer may determine where it is. Robot hands and navigational systems are two applications that use image localization. To determine a user's position and direct them to their destination, navigation systems use picture localization. Robots can grab delicate things via image localisation without endangering themselves or the objects. Using image localization, Google's prototype Bristlebot, for instance, paints with bristles rather than human fingers.</w:t>
      </w:r>
      <w:r>
        <w:rPr>
          <w:sz w:val="24"/>
          <w:szCs w:val="24"/>
        </w:rPr>
        <w:t xml:space="preserve">                                                       </w:t>
      </w:r>
    </w:p>
    <w:p w14:paraId="1E88412C" w14:textId="3467A2D7" w:rsidR="00C75F95" w:rsidRDefault="00CE0E13" w:rsidP="00C75F95">
      <w:pPr>
        <w:spacing w:line="276" w:lineRule="auto"/>
        <w:jc w:val="both"/>
        <w:rPr>
          <w:b/>
          <w:bCs/>
          <w:sz w:val="24"/>
          <w:szCs w:val="24"/>
        </w:rPr>
      </w:pPr>
      <w:bookmarkStart w:id="16" w:name="_Hlk112131765"/>
      <w:r>
        <w:rPr>
          <w:b/>
          <w:bCs/>
          <w:sz w:val="24"/>
          <w:szCs w:val="24"/>
        </w:rPr>
        <w:t>OBJECT DETECTION</w:t>
      </w:r>
    </w:p>
    <w:bookmarkEnd w:id="16"/>
    <w:p w14:paraId="6C38EF5A" w14:textId="77777777" w:rsidR="00C75F95" w:rsidRPr="00421F79" w:rsidRDefault="00C75F95" w:rsidP="00C75F95">
      <w:pPr>
        <w:spacing w:line="276" w:lineRule="auto"/>
        <w:ind w:firstLine="567"/>
        <w:jc w:val="both"/>
        <w:rPr>
          <w:sz w:val="24"/>
          <w:szCs w:val="24"/>
        </w:rPr>
      </w:pPr>
      <w:r w:rsidRPr="00421F79">
        <w:rPr>
          <w:sz w:val="24"/>
          <w:szCs w:val="24"/>
        </w:rPr>
        <w:t>Identifying items in an image or collection of photos is the process of object detection. To detect objects, numerous computer vision algorithms have been created. Stereo correspondence, dense feature extraction, stereo matching, Kohonen neural networks, and variant-based algorithms are a few examples of object detecting techniques. The development of object detection systems has made use of numerous machine learning methods, however these algorithms are not without their own complications. Numerous object detection systems have been created for a variety of uses, including, to mention a few, traffic monitoring, surveillance, and augmented reality.</w:t>
      </w:r>
    </w:p>
    <w:p w14:paraId="5F433CA4" w14:textId="45D1FBD1" w:rsidR="00C75F95" w:rsidRPr="00C75F95" w:rsidRDefault="00C75F95" w:rsidP="00C75F95">
      <w:pPr>
        <w:spacing w:line="276" w:lineRule="auto"/>
        <w:jc w:val="both"/>
        <w:rPr>
          <w:b/>
          <w:bCs/>
          <w:sz w:val="24"/>
          <w:szCs w:val="24"/>
        </w:rPr>
      </w:pPr>
      <w:bookmarkStart w:id="17" w:name="_Hlk112131772"/>
      <w:r w:rsidRPr="00C75F95">
        <w:rPr>
          <w:b/>
          <w:bCs/>
          <w:sz w:val="24"/>
          <w:szCs w:val="24"/>
        </w:rPr>
        <w:t>IMAGE SEGMENTATION</w:t>
      </w:r>
      <w:bookmarkEnd w:id="17"/>
    </w:p>
    <w:p w14:paraId="317A3D9D" w14:textId="77777777" w:rsidR="00C75F95" w:rsidRDefault="00C75F95" w:rsidP="00C75F95">
      <w:pPr>
        <w:spacing w:line="276" w:lineRule="auto"/>
        <w:ind w:firstLine="567"/>
        <w:jc w:val="both"/>
        <w:rPr>
          <w:sz w:val="24"/>
          <w:szCs w:val="24"/>
        </w:rPr>
      </w:pPr>
      <w:r w:rsidRPr="00551A84">
        <w:rPr>
          <w:sz w:val="24"/>
          <w:szCs w:val="24"/>
        </w:rPr>
        <w:lastRenderedPageBreak/>
        <w:t>Segmentation</w:t>
      </w:r>
      <w:r>
        <w:rPr>
          <w:sz w:val="24"/>
          <w:szCs w:val="24"/>
        </w:rPr>
        <w:t xml:space="preserve"> is the process of classifying the pixels of an input image into k classes. While semantic segmentation just identifies the k classes , instance segmenetation identifies every instance of a class. It uses Fully Convolutional Network (FCN) which is  a CNN without fully connected layers(FC). It can be designed as  an encoder follower by a decoder and in Yolo both are FCN. Yolo is regression based and image is split into ‘s x s‘ grid cells .An object whose centre matches with a gird cell is predicted. The CNN predicts as follows;</w:t>
      </w:r>
    </w:p>
    <w:p w14:paraId="399A884D" w14:textId="77777777" w:rsidR="00C75F95" w:rsidRPr="002679FC" w:rsidRDefault="00C75F95" w:rsidP="00C75F95">
      <w:pPr>
        <w:pStyle w:val="ListParagraph"/>
        <w:numPr>
          <w:ilvl w:val="0"/>
          <w:numId w:val="14"/>
        </w:numPr>
        <w:spacing w:line="276" w:lineRule="auto"/>
        <w:jc w:val="both"/>
        <w:rPr>
          <w:sz w:val="24"/>
          <w:szCs w:val="24"/>
        </w:rPr>
      </w:pPr>
      <w:r w:rsidRPr="002679FC">
        <w:rPr>
          <w:sz w:val="24"/>
          <w:szCs w:val="24"/>
        </w:rPr>
        <w:t>B number of bounding boxes (x, y,</w:t>
      </w:r>
      <w:r>
        <w:rPr>
          <w:sz w:val="24"/>
          <w:szCs w:val="24"/>
        </w:rPr>
        <w:t xml:space="preserve"> </w:t>
      </w:r>
      <w:r w:rsidRPr="002679FC">
        <w:rPr>
          <w:sz w:val="24"/>
          <w:szCs w:val="24"/>
        </w:rPr>
        <w:t>w,</w:t>
      </w:r>
      <w:r>
        <w:rPr>
          <w:sz w:val="24"/>
          <w:szCs w:val="24"/>
        </w:rPr>
        <w:t xml:space="preserve"> </w:t>
      </w:r>
      <w:r w:rsidRPr="002679FC">
        <w:rPr>
          <w:sz w:val="24"/>
          <w:szCs w:val="24"/>
        </w:rPr>
        <w:t>h).</w:t>
      </w:r>
      <w:r>
        <w:rPr>
          <w:sz w:val="24"/>
          <w:szCs w:val="24"/>
        </w:rPr>
        <w:t xml:space="preserve"> </w:t>
      </w:r>
      <w:r w:rsidRPr="002679FC">
        <w:rPr>
          <w:sz w:val="24"/>
          <w:szCs w:val="24"/>
        </w:rPr>
        <w:t>(x,</w:t>
      </w:r>
      <w:r>
        <w:rPr>
          <w:sz w:val="24"/>
          <w:szCs w:val="24"/>
        </w:rPr>
        <w:t xml:space="preserve"> </w:t>
      </w:r>
      <w:r w:rsidRPr="002679FC">
        <w:rPr>
          <w:sz w:val="24"/>
          <w:szCs w:val="24"/>
        </w:rPr>
        <w:t>y) is identified as the centre of the bounding box relatieve to the cell position. Confidence score is calculated as IOU of predicted bounding box with ground truth bounding box.</w:t>
      </w:r>
    </w:p>
    <w:p w14:paraId="786BCAC2" w14:textId="77777777" w:rsidR="00C75F95" w:rsidRDefault="00C75F95" w:rsidP="00C75F95">
      <w:pPr>
        <w:pStyle w:val="ListParagraph"/>
        <w:numPr>
          <w:ilvl w:val="0"/>
          <w:numId w:val="14"/>
        </w:numPr>
        <w:spacing w:line="276" w:lineRule="auto"/>
        <w:jc w:val="both"/>
        <w:rPr>
          <w:sz w:val="24"/>
          <w:szCs w:val="24"/>
        </w:rPr>
      </w:pPr>
      <w:r w:rsidRPr="002679FC">
        <w:rPr>
          <w:sz w:val="24"/>
          <w:szCs w:val="24"/>
        </w:rPr>
        <w:t xml:space="preserve">C conditional probabilities are also predicted for each grid cell </w:t>
      </w:r>
      <w:r>
        <w:rPr>
          <w:sz w:val="24"/>
          <w:szCs w:val="24"/>
        </w:rPr>
        <w:t>(</w:t>
      </w:r>
      <w:r w:rsidRPr="002679FC">
        <w:rPr>
          <w:sz w:val="24"/>
          <w:szCs w:val="24"/>
        </w:rPr>
        <w:t>one per class)</w:t>
      </w:r>
    </w:p>
    <w:p w14:paraId="5A4E7E0B" w14:textId="77777777" w:rsidR="00C75F95" w:rsidRDefault="00C75F95" w:rsidP="00C75F95">
      <w:pPr>
        <w:spacing w:line="276" w:lineRule="auto"/>
        <w:ind w:firstLine="567"/>
        <w:jc w:val="both"/>
        <w:rPr>
          <w:sz w:val="24"/>
          <w:szCs w:val="24"/>
        </w:rPr>
      </w:pPr>
      <w:r>
        <w:rPr>
          <w:sz w:val="24"/>
          <w:szCs w:val="24"/>
        </w:rPr>
        <w:t>Prediction of CNN is (S, S, (B *5+</w:t>
      </w:r>
      <w:r w:rsidRPr="007E2454">
        <w:rPr>
          <w:sz w:val="24"/>
          <w:szCs w:val="24"/>
        </w:rPr>
        <w:t xml:space="preserve"> </w:t>
      </w:r>
      <w:r w:rsidRPr="002679FC">
        <w:rPr>
          <w:sz w:val="24"/>
          <w:szCs w:val="24"/>
        </w:rPr>
        <w:t>C</w:t>
      </w:r>
      <w:r>
        <w:rPr>
          <w:sz w:val="24"/>
          <w:szCs w:val="24"/>
        </w:rPr>
        <w:t>));   since there are 5 elements for boundary box. Object detection draws a bounding box around the objects detected in a processed image. However, image segmentation goes one step further to identify the outline of the object. Modelling for this is very difficult and should be applied only it is necessary.</w:t>
      </w:r>
    </w:p>
    <w:p w14:paraId="1B943D32" w14:textId="0FE31734" w:rsidR="00C75F95" w:rsidRDefault="00C75F95" w:rsidP="00C75F95">
      <w:pPr>
        <w:spacing w:line="276" w:lineRule="auto"/>
        <w:jc w:val="both"/>
        <w:rPr>
          <w:b/>
          <w:bCs/>
          <w:sz w:val="24"/>
          <w:szCs w:val="24"/>
        </w:rPr>
      </w:pPr>
      <w:bookmarkStart w:id="18" w:name="_Hlk112131780"/>
      <w:r w:rsidRPr="00D43B21">
        <w:rPr>
          <w:b/>
          <w:bCs/>
          <w:sz w:val="24"/>
          <w:szCs w:val="24"/>
        </w:rPr>
        <w:t>EDGE DETECTION</w:t>
      </w:r>
    </w:p>
    <w:bookmarkEnd w:id="18"/>
    <w:p w14:paraId="0FB78E84" w14:textId="5635CC62" w:rsidR="00C75F95" w:rsidRDefault="003263AD" w:rsidP="003263AD">
      <w:pPr>
        <w:spacing w:line="276" w:lineRule="auto"/>
        <w:ind w:firstLine="567"/>
        <w:jc w:val="both"/>
        <w:rPr>
          <w:sz w:val="24"/>
          <w:szCs w:val="24"/>
        </w:rPr>
      </w:pPr>
      <w:r w:rsidRPr="003263AD">
        <w:rPr>
          <w:sz w:val="24"/>
          <w:szCs w:val="24"/>
        </w:rPr>
        <w:t>Edge detection can be thought of as a technique for extracting visually appealing object borders and edges from natural photos. Because of its extensive use in numerous high-level applications, including as object detection, object proposal generation, and picture segmentation. A fundamental low-level issue in computer vision is edge detection. The edge and non-edge pixels are distinguished using complex learning paradigms after traditional approaches have extracted the local cues of brightness, color, gradient, and texture or other manually generated features like Pb and gPb. This field has advanced greatly thanks to certain well-known CNN-based techniques including DeepEdge, N4 -Fields, DeepContour, and HED.</w:t>
      </w:r>
    </w:p>
    <w:p w14:paraId="68EEA836" w14:textId="469EAFA5" w:rsidR="003263AD" w:rsidRDefault="003263AD" w:rsidP="003263AD">
      <w:pPr>
        <w:spacing w:line="276" w:lineRule="auto"/>
        <w:ind w:firstLine="567"/>
        <w:jc w:val="both"/>
        <w:rPr>
          <w:sz w:val="24"/>
          <w:szCs w:val="24"/>
        </w:rPr>
      </w:pPr>
      <w:r w:rsidRPr="003263AD">
        <w:rPr>
          <w:sz w:val="24"/>
          <w:szCs w:val="24"/>
        </w:rPr>
        <w:t>In order to do pixel-wise prediction for edge detection in an image-to-image manner,</w:t>
      </w:r>
      <w:r w:rsidR="000A5C78">
        <w:rPr>
          <w:sz w:val="24"/>
          <w:szCs w:val="24"/>
        </w:rPr>
        <w:t xml:space="preserve"> Liu et al.</w:t>
      </w:r>
      <w:r>
        <w:rPr>
          <w:sz w:val="24"/>
          <w:szCs w:val="24"/>
        </w:rPr>
        <w:t xml:space="preserve"> </w:t>
      </w:r>
      <w:r>
        <w:rPr>
          <w:sz w:val="24"/>
          <w:szCs w:val="24"/>
        </w:rPr>
        <w:fldChar w:fldCharType="begin"/>
      </w:r>
      <w:r>
        <w:rPr>
          <w:sz w:val="24"/>
          <w:szCs w:val="24"/>
        </w:rPr>
        <w:instrText xml:space="preserve"> ADDIN ZOTERO_ITEM CSL_CITATION {"citationID":"Cr8mrbr2","properties":{"formattedCitation":"[14]","plainCitation":"[14]","noteIndex":0},"citationItems":[{"id":205,"uris":["http://zotero.org/users/local/2c21lxPz/items/Y5FR5T8L"],"itemData":{"id":205,"type":"article-journal","abstract":"In this paper, we propose an accurate edge detector using richer convolutional features (RCF). Since objects in nature images have various scales and aspect ratios, the automatically learned rich hierarchical representations by CNNs are very critical and effective to detect edges and object boundaries. And the convolutional features gradually become coarser with receptive fields increasing. Based on these observations, our proposed network architecture makes full use of multiscale and multi-level information to perform the image-to-image edge prediction by combining all of the useful convolutional features into a holistic framework. It is the first attempt to adopt such rich convolutional features in computer vision tasks. Using VGG16 network, we achieve \\sArt results on several available datasets. When evaluating on the well-known BSDS500 benchmark, we achieve ODS F-measure of \\textbf{.811} while retaining a fast speed (\\textbf{8} FPS). Besides, our fast version of RCF achieves ODS F-measure of \\textbf{.806} with \\textbf{30} FPS.","container-title":"IEEE Transactions on Pattern Analysis and Machine Intelligence","DOI":"10.1109/TPAMI.2018.2878849","ISSN":"0162-8828, 2160-9292, 1939-3539","issue":"8","journalAbbreviation":"IEEE Trans. Pattern Anal. Mach. Intell.","note":"arXiv:1612.02103 [cs]","page":"1939-1946","source":"arXiv.org","title":"Richer Convolutional Features for Edge Detection","volume":"41","author":[{"family":"Liu","given":"Yun"},{"family":"Cheng","given":"Ming-Ming"},{"family":"Hu","given":"Xiaowei"},{"family":"Wang","given":"Kai"},{"family":"Bai","given":"Xiang"}],"issued":{"date-parts":[["2019",8,1]]}}}],"schema":"https://github.com/citation-style-language/schema/raw/master/csl-citation.json"} </w:instrText>
      </w:r>
      <w:r>
        <w:rPr>
          <w:sz w:val="24"/>
          <w:szCs w:val="24"/>
        </w:rPr>
        <w:fldChar w:fldCharType="separate"/>
      </w:r>
      <w:r w:rsidRPr="003263AD">
        <w:rPr>
          <w:sz w:val="24"/>
        </w:rPr>
        <w:t>[14]</w:t>
      </w:r>
      <w:r>
        <w:rPr>
          <w:sz w:val="24"/>
          <w:szCs w:val="24"/>
        </w:rPr>
        <w:fldChar w:fldCharType="end"/>
      </w:r>
      <w:r>
        <w:rPr>
          <w:sz w:val="24"/>
          <w:szCs w:val="24"/>
        </w:rPr>
        <w:t xml:space="preserve"> </w:t>
      </w:r>
      <w:r w:rsidRPr="003263AD">
        <w:rPr>
          <w:sz w:val="24"/>
          <w:szCs w:val="24"/>
        </w:rPr>
        <w:t>proposes richer convolutional features (RCF), a novel deep structure fully utilizing the CNN features from all the convolution layers. RCF has the ability to automatically learn to incorporate complementary data from all CNN layers, resulting in accurate representations of objects or object portions at various scales. The evaluation's findings show that RCF excels at edge identification.</w:t>
      </w:r>
    </w:p>
    <w:p w14:paraId="50C5213C" w14:textId="488CF2E3" w:rsidR="000A5C78" w:rsidRDefault="000A5C78" w:rsidP="003263AD">
      <w:pPr>
        <w:spacing w:line="276" w:lineRule="auto"/>
        <w:ind w:firstLine="567"/>
        <w:jc w:val="both"/>
        <w:rPr>
          <w:sz w:val="24"/>
          <w:szCs w:val="24"/>
        </w:rPr>
      </w:pPr>
      <w:r w:rsidRPr="000A5C78">
        <w:rPr>
          <w:sz w:val="24"/>
          <w:szCs w:val="24"/>
        </w:rPr>
        <w:t>CNNs and the closest neighbor search are combined in the N 4-Fields that were proposed by Ganin et al. Shen et al. divided the subclasses of the contour data and then fitted each subclass by learning the model's parameters. A recent edge detector called HED, developed by Xie et al., does image-to-image training and prediction. Their side output layers, which are made up of one conv layer with kernel size 1, one deconv layer, and one softmax layer, are connected to the final conv layer of each stage in VGG16 by this holistically nested architecture. Additionally, Liu et al. exploited the loose labels produced by bottom-up edges to direct the training of HED. Wang et al. successfully learned sharp boundaries by employing a top-down backward refinement route. A hierarchical deep model was developed by Xu et al. to effectively combine edge representations that were learned at various scales. By concurrently detecting and recognizing the semantic categories of edge pixels, Yu et al. expanded the success of edge detection to semantic edge detection.</w:t>
      </w:r>
    </w:p>
    <w:p w14:paraId="624EDA5C" w14:textId="5C8F6E25" w:rsidR="00F200AC" w:rsidRDefault="00F200AC" w:rsidP="003263AD">
      <w:pPr>
        <w:spacing w:line="276" w:lineRule="auto"/>
        <w:ind w:firstLine="567"/>
        <w:jc w:val="both"/>
        <w:rPr>
          <w:sz w:val="24"/>
          <w:szCs w:val="24"/>
        </w:rPr>
      </w:pPr>
      <w:r w:rsidRPr="00F200AC">
        <w:rPr>
          <w:sz w:val="24"/>
          <w:szCs w:val="24"/>
        </w:rPr>
        <w:t xml:space="preserve">A unified approach to contour detection and image segmentation is covered in a different study called Contour Detection and Hierarchical Image Segmentation. They have made the </w:t>
      </w:r>
      <w:r w:rsidRPr="00F200AC">
        <w:rPr>
          <w:sz w:val="24"/>
          <w:szCs w:val="24"/>
        </w:rPr>
        <w:lastRenderedPageBreak/>
        <w:t xml:space="preserve">following contributions: a </w:t>
      </w:r>
      <w:r w:rsidR="009D380F" w:rsidRPr="00F200AC">
        <w:rPr>
          <w:sz w:val="24"/>
          <w:szCs w:val="24"/>
        </w:rPr>
        <w:t>high-performance</w:t>
      </w:r>
      <w:r w:rsidRPr="00F200AC">
        <w:rPr>
          <w:sz w:val="24"/>
          <w:szCs w:val="24"/>
        </w:rPr>
        <w:t xml:space="preserve"> contour detector that combines local and global image information; a technique to convert any contour signal into a hierarchy of regions while maintaining contour quality; substantial quantitative evaluation; and the publication of a new annotated dataset. employing the precision-recall methodology described in, the assessment of several contour detection and picture segmentation methods on the Berkeley Segmentation Dataset (BSDS300). By treating region borders as contours, this benchmark permits evaluation of segmentations within the same framework by comparing machine-generated contours to human ground truth data.</w:t>
      </w:r>
    </w:p>
    <w:p w14:paraId="05CC697A" w14:textId="77777777" w:rsidR="003263AD" w:rsidRPr="003263AD" w:rsidRDefault="003263AD" w:rsidP="003263AD">
      <w:pPr>
        <w:spacing w:line="276" w:lineRule="auto"/>
        <w:ind w:firstLine="567"/>
        <w:jc w:val="both"/>
        <w:rPr>
          <w:sz w:val="24"/>
          <w:szCs w:val="24"/>
        </w:rPr>
      </w:pPr>
    </w:p>
    <w:p w14:paraId="104658B8" w14:textId="23B84042" w:rsidR="00C75F95" w:rsidRPr="000275EE" w:rsidRDefault="00C75F95" w:rsidP="00C75F95">
      <w:pPr>
        <w:spacing w:line="276" w:lineRule="auto"/>
        <w:jc w:val="both"/>
        <w:rPr>
          <w:b/>
          <w:bCs/>
          <w:sz w:val="24"/>
          <w:szCs w:val="24"/>
        </w:rPr>
      </w:pPr>
      <w:bookmarkStart w:id="19" w:name="_Hlk112131786"/>
      <w:r w:rsidRPr="000275EE">
        <w:rPr>
          <w:b/>
          <w:bCs/>
          <w:sz w:val="24"/>
          <w:szCs w:val="24"/>
        </w:rPr>
        <w:t>CONVOLUTIONAL NEURAL NETWORKS</w:t>
      </w:r>
    </w:p>
    <w:bookmarkEnd w:id="19"/>
    <w:p w14:paraId="75C653D2" w14:textId="77777777" w:rsidR="00C75F95" w:rsidRDefault="00C75F95" w:rsidP="00C75F95">
      <w:pPr>
        <w:spacing w:line="276" w:lineRule="auto"/>
        <w:ind w:firstLine="567"/>
        <w:jc w:val="both"/>
        <w:rPr>
          <w:sz w:val="24"/>
          <w:szCs w:val="24"/>
        </w:rPr>
      </w:pPr>
      <w:r>
        <w:rPr>
          <w:sz w:val="24"/>
          <w:szCs w:val="24"/>
        </w:rPr>
        <w:t>Artificial Neural Networks are used to simulate the decision process of biological neurons using computational networks. They have multiple layers (at least three). All the neurons in a layer are connected to every neuron in the adjacent layers. This is comparable to weighted graphs in which nodes are neurons and connections between the neurons are the directed edges of the graph. Depending upon the prediction validations the weights are adjusted to make further predictions more accurate. This process is called learning and is repeated several times until the errors in the prediction is very small or acceptable after a certain number of iterations called epochs.</w:t>
      </w:r>
    </w:p>
    <w:p w14:paraId="548A9C58" w14:textId="77777777" w:rsidR="00C75F95" w:rsidRDefault="00C75F95" w:rsidP="00C75F95">
      <w:pPr>
        <w:spacing w:line="276" w:lineRule="auto"/>
        <w:ind w:firstLine="567"/>
        <w:jc w:val="both"/>
        <w:rPr>
          <w:sz w:val="24"/>
          <w:szCs w:val="24"/>
        </w:rPr>
      </w:pPr>
      <w:r>
        <w:rPr>
          <w:sz w:val="24"/>
          <w:szCs w:val="24"/>
        </w:rPr>
        <w:t xml:space="preserve">Convolution Neural Networks (CNNs) are a category of deep learning containing layers which extract feature maps from images using different kernels. A convolution layer processes the input image using a defined window. The window can be parametrized to extract features. This window is called a filter. It gives output of only the features it has identified in the input image. This output is referred to as a feature map. Typically, multiple such filters are applied. The filters are not explicitly defined but the network automatically learns the parameters during training. Once the feature mappings are created, the depth of the feature map stack decided by  the number of layers of filter it has. The filters could have different with and height but the depth should match with the input. </w:t>
      </w:r>
    </w:p>
    <w:p w14:paraId="649CBBF3" w14:textId="77777777" w:rsidR="00C75F95" w:rsidRDefault="00C75F95" w:rsidP="00C75F95">
      <w:pPr>
        <w:spacing w:line="276" w:lineRule="auto"/>
        <w:ind w:firstLine="567"/>
        <w:jc w:val="both"/>
        <w:rPr>
          <w:sz w:val="24"/>
          <w:szCs w:val="24"/>
        </w:rPr>
      </w:pPr>
      <w:r>
        <w:rPr>
          <w:sz w:val="24"/>
          <w:szCs w:val="24"/>
        </w:rPr>
        <w:t xml:space="preserve">Then there are the pooling layers which does the dimensionality reduction. Pooling layers compresses the spatial information. There are different types of pooling called average pooling, min pooling and max pooling. The max pooling technique simply yields the maximum value in a window per scanned location. This is the most widely used pooling technique. Another technique called global pooling matches the input dimensions and thus compresses the size of feature mappings into a single value. Strided convolution is a learned down sampling than explicitly mentioning the technique. The stride length defines the shifting unit size. </w:t>
      </w:r>
    </w:p>
    <w:p w14:paraId="6BE34D44" w14:textId="77777777" w:rsidR="00C75F95" w:rsidRDefault="00C75F95" w:rsidP="00C75F95">
      <w:pPr>
        <w:spacing w:line="276" w:lineRule="auto"/>
        <w:ind w:firstLine="567"/>
        <w:jc w:val="both"/>
        <w:rPr>
          <w:sz w:val="24"/>
          <w:szCs w:val="24"/>
        </w:rPr>
      </w:pPr>
    </w:p>
    <w:p w14:paraId="0A180A70" w14:textId="77777777" w:rsidR="00C75F95" w:rsidRDefault="00C75F95" w:rsidP="00C75F95">
      <w:pPr>
        <w:spacing w:line="276" w:lineRule="auto"/>
        <w:ind w:firstLine="567"/>
        <w:jc w:val="both"/>
        <w:rPr>
          <w:sz w:val="24"/>
          <w:szCs w:val="24"/>
        </w:rPr>
      </w:pPr>
      <w:r>
        <w:rPr>
          <w:sz w:val="24"/>
          <w:szCs w:val="24"/>
        </w:rPr>
        <w:t>The purpose of layers can also differ such as dropout and dense layers. In convolution layer the connection of a neuron is only to a local area of input neurons to reduce the learning parameters while going into deeper layers. Usually, the architecture would consist of a stack of many convolution layers, pooling layers followed by fully connected layers. Passing of the layer from the input to the output is called forward propagation. They are very effective and the layers in the network which are closer to the input learn low level features while layers deeper learn high order-features. They learn the spatial hierarchies of features with the help of backward propagation adaptively.</w:t>
      </w:r>
    </w:p>
    <w:p w14:paraId="57553158" w14:textId="77777777" w:rsidR="00C75F95" w:rsidRDefault="00C75F95" w:rsidP="00C75F95">
      <w:pPr>
        <w:spacing w:line="276" w:lineRule="auto"/>
        <w:ind w:firstLine="567"/>
        <w:jc w:val="both"/>
        <w:rPr>
          <w:sz w:val="24"/>
          <w:szCs w:val="24"/>
        </w:rPr>
      </w:pPr>
      <w:r>
        <w:rPr>
          <w:sz w:val="24"/>
          <w:szCs w:val="24"/>
        </w:rPr>
        <w:t xml:space="preserve">Typically, a pooling layer follows one or two convolution layers which forms a block </w:t>
      </w:r>
      <w:r>
        <w:rPr>
          <w:sz w:val="24"/>
          <w:szCs w:val="24"/>
        </w:rPr>
        <w:lastRenderedPageBreak/>
        <w:t>together and it is repeated until the feature map becomes small enough add traditional layers. The reshaping of a multidimensional layer to a one dimensional fully connected layer is called flattening.</w:t>
      </w:r>
    </w:p>
    <w:p w14:paraId="61041189" w14:textId="77777777" w:rsidR="00C75F95" w:rsidRDefault="00C75F95" w:rsidP="00D43B21">
      <w:pPr>
        <w:spacing w:line="360" w:lineRule="auto"/>
        <w:jc w:val="both"/>
        <w:rPr>
          <w:b/>
          <w:bCs/>
          <w:sz w:val="24"/>
          <w:szCs w:val="24"/>
        </w:rPr>
      </w:pPr>
    </w:p>
    <w:p w14:paraId="1E3AFD40" w14:textId="46147EA6" w:rsidR="008E76FD" w:rsidRPr="008E76FD" w:rsidRDefault="008E76FD" w:rsidP="008E76FD">
      <w:pPr>
        <w:spacing w:line="360" w:lineRule="auto"/>
        <w:jc w:val="both"/>
        <w:rPr>
          <w:b/>
          <w:bCs/>
          <w:sz w:val="24"/>
          <w:szCs w:val="24"/>
        </w:rPr>
      </w:pPr>
      <w:bookmarkStart w:id="20" w:name="_Hlk112131793"/>
      <w:r w:rsidRPr="008E76FD">
        <w:rPr>
          <w:b/>
          <w:bCs/>
          <w:sz w:val="24"/>
          <w:szCs w:val="24"/>
        </w:rPr>
        <w:t>ROAD SIGN DETECTION</w:t>
      </w:r>
    </w:p>
    <w:bookmarkEnd w:id="20"/>
    <w:p w14:paraId="634D41AF" w14:textId="77777777" w:rsidR="008E76FD" w:rsidRPr="008E76FD" w:rsidRDefault="008E76FD" w:rsidP="008E76FD">
      <w:pPr>
        <w:spacing w:line="360" w:lineRule="auto"/>
        <w:ind w:firstLine="567"/>
        <w:jc w:val="both"/>
        <w:rPr>
          <w:sz w:val="24"/>
          <w:szCs w:val="24"/>
        </w:rPr>
      </w:pPr>
      <w:r w:rsidRPr="008E76FD">
        <w:rPr>
          <w:sz w:val="24"/>
          <w:szCs w:val="24"/>
        </w:rPr>
        <w:t>Road sign detection and recognition using digital image processing and neural network-based techniques are covered in A Study on Traditional and CNN Based Computer Vision Sensors for Detection and Recognition of Road Signs with Realization for ADAS. The procedure is typically broken down into three steps, namely the detection of road signs to find prospective candidates for road signs, the verification of the candidates found during the detection of road signs, and the final step. In order to create the actual information from the detected and validated indicators, traffic signs must first be recognized. Road sign detection and recognition for ADAS can be done using both CNN-based and DIP-based techniques.</w:t>
      </w:r>
    </w:p>
    <w:p w14:paraId="25DDC28C" w14:textId="5EAA332C" w:rsidR="008E76FD" w:rsidRDefault="008E76FD" w:rsidP="008E76FD">
      <w:pPr>
        <w:spacing w:line="360" w:lineRule="auto"/>
        <w:ind w:firstLine="567"/>
        <w:jc w:val="both"/>
        <w:rPr>
          <w:sz w:val="24"/>
          <w:szCs w:val="24"/>
        </w:rPr>
      </w:pPr>
      <w:r w:rsidRPr="008E76FD">
        <w:rPr>
          <w:sz w:val="24"/>
          <w:szCs w:val="24"/>
        </w:rPr>
        <w:t>To detect and identify the speed limit signs in Norway, Torresen et al.</w:t>
      </w:r>
      <w:r w:rsidR="00A66613">
        <w:rPr>
          <w:sz w:val="24"/>
          <w:szCs w:val="24"/>
        </w:rPr>
        <w:fldChar w:fldCharType="begin"/>
      </w:r>
      <w:r w:rsidR="003263AD">
        <w:rPr>
          <w:sz w:val="24"/>
          <w:szCs w:val="24"/>
        </w:rPr>
        <w:instrText xml:space="preserve"> ADDIN ZOTERO_ITEM CSL_CITATION {"citationID":"VTbYfgCA","properties":{"formattedCitation":"[15]","plainCitation":"[15]","noteIndex":0},"citationItems":[{"id":152,"uris":["http://zotero.org/users/local/2c21lxPz/items/I866IQN3"],"itemData":{"id":152,"type":"article-journal","abstract":"In this paper an approach for detecting Norwegian speed limit signs is proposed. It consists of three major steps: Color-based filtering, locating sign(s) in an image and detection of numbers on the sign. Very good results are obtained for the two first steps and for the third one work is still in progress.","source":"ResearchGate","title":"Detection Of Norwegian Speed Limit Signs","author":[{"family":"Sekanina","given":"Lukas"},{"family":"Torresen","given":"Jim"}],"issued":{"date-parts":[["2002",8,31]]}}}],"schema":"https://github.com/citation-style-language/schema/raw/master/csl-citation.json"} </w:instrText>
      </w:r>
      <w:r w:rsidR="00A66613">
        <w:rPr>
          <w:sz w:val="24"/>
          <w:szCs w:val="24"/>
        </w:rPr>
        <w:fldChar w:fldCharType="separate"/>
      </w:r>
      <w:r w:rsidR="003263AD" w:rsidRPr="003263AD">
        <w:rPr>
          <w:sz w:val="24"/>
        </w:rPr>
        <w:t>[15]</w:t>
      </w:r>
      <w:r w:rsidR="00A66613">
        <w:rPr>
          <w:sz w:val="24"/>
          <w:szCs w:val="24"/>
        </w:rPr>
        <w:fldChar w:fldCharType="end"/>
      </w:r>
      <w:r w:rsidRPr="008E76FD">
        <w:rPr>
          <w:sz w:val="24"/>
          <w:szCs w:val="24"/>
        </w:rPr>
        <w:t xml:space="preserve"> provide a red-colored circular speed limit signs detection method. A reliable visual speed limit sign identification and recognition system for American and European speed limit signs is presented by Moutarde et al.</w:t>
      </w:r>
      <w:r w:rsidR="00A66613">
        <w:rPr>
          <w:sz w:val="24"/>
          <w:szCs w:val="24"/>
        </w:rPr>
        <w:fldChar w:fldCharType="begin"/>
      </w:r>
      <w:r w:rsidR="003263AD">
        <w:rPr>
          <w:sz w:val="24"/>
          <w:szCs w:val="24"/>
        </w:rPr>
        <w:instrText xml:space="preserve"> ADDIN ZOTERO_ITEM CSL_CITATION {"citationID":"FkyAKFxe","properties":{"formattedCitation":"[16]","plainCitation":"[16]","noteIndex":0},"citationItems":[{"id":155,"uris":["http://zotero.org/users/local/2c21lxPz/items/3WVYHVQM"],"itemData":{"id":155,"type":"paper-conference","abstract":"In this paper, we present robust visual speed limit signs detection and recognition systems for American and European signs. Both are variants of the same modular traffic signs recognition architecture, with a sign detection step based only on shape-detection (rectangles or circles), which makes our systems insensitive to color variability and quite robust to illumination variations. Instead of a global recognition, our system classifies (or rejects) the speed-limit sign candidates by segmenting potential digits inside them, and then applying a neural network digit recognition. This helps handling global sign variability, as long as digits are properly recognized. The global sign detection rate is around 90% for both (standard) U.S. and E.U. speed limit signs, with a misclassification rate below 1%, and not a single validated false alarm in &gt;150 minutes of recorded videos. The system processes in real-time videos with images of 640times480 pixels, at ~20 frames/s on a standard 2.13 GHz dual-core laptop.","DOI":"10.1109/IVS.2007.4290268","page":"1122-1126","source":"ResearchGate","title":"Robust on-vehicle real-time visual detection of American and European speed limit signs, with a modular Traffic Signs Recognition system","author":[{"family":"Moutarde","given":"Fabien"},{"family":"Bargeton","given":"Alexandre"},{"family":"Herbin","given":"Anne"},{"family":"Chanussot","given":"Lowik"}],"issued":{"date-parts":[["2007",7,15]]}}}],"schema":"https://github.com/citation-style-language/schema/raw/master/csl-citation.json"} </w:instrText>
      </w:r>
      <w:r w:rsidR="00A66613">
        <w:rPr>
          <w:sz w:val="24"/>
          <w:szCs w:val="24"/>
        </w:rPr>
        <w:fldChar w:fldCharType="separate"/>
      </w:r>
      <w:r w:rsidR="003263AD" w:rsidRPr="003263AD">
        <w:rPr>
          <w:sz w:val="24"/>
        </w:rPr>
        <w:t>[16]</w:t>
      </w:r>
      <w:r w:rsidR="00A66613">
        <w:rPr>
          <w:sz w:val="24"/>
          <w:szCs w:val="24"/>
        </w:rPr>
        <w:fldChar w:fldCharType="end"/>
      </w:r>
      <w:r w:rsidRPr="008E76FD">
        <w:rPr>
          <w:sz w:val="24"/>
          <w:szCs w:val="24"/>
        </w:rPr>
        <w:t xml:space="preserve"> In order to detect and identify speed restriction signs in the United States of America, Keller et al.</w:t>
      </w:r>
      <w:r w:rsidR="00A66613">
        <w:rPr>
          <w:sz w:val="24"/>
          <w:szCs w:val="24"/>
        </w:rPr>
        <w:fldChar w:fldCharType="begin"/>
      </w:r>
      <w:r w:rsidR="003263AD">
        <w:rPr>
          <w:sz w:val="24"/>
          <w:szCs w:val="24"/>
        </w:rPr>
        <w:instrText xml:space="preserve"> ADDIN ZOTERO_ITEM CSL_CITATION {"citationID":"Hkhzfsaf","properties":{"formattedCitation":"[17]","plainCitation":"[17]","noteIndex":0},"citationItems":[{"id":159,"uris":["http://zotero.org/users/local/2c21lxPz/items/8KTPT5VQ"],"itemData":{"id":159,"type":"paper-conference","abstract":"In this paper a camera-based system for detection, tracking, and classiﬁcation of U.S. speed signs is presented. The implemented application uses multiple connected stages and iteratively reduces the number of pixels to process for recognition. Possible sign locations are detected using a fast, shape-based interest operator. Remaining objects other than speed signs are discarded using a classiﬁer similar to the ViolaJones detector. Classiﬁcation results from tracked candidates are utilized to improve recognition accuracy. On a standard PC the system reached a detection speed of 27fps with an accuracy of 98.8%. Including classiﬁcation, speed sign recognition rates of 96.3% were achieved with a frame rate of approximately 11fps and one false alarm every 42s.","container-title":"2008 IEEE Intelligent Vehicles Symposium","DOI":"10.1109/IVS.2008.4621282","event-place":"Eindhoven, Netherlands","event-title":"2008 IEEE Intelligent Vehicles Symposium (IV)","ISBN":"978-1-4244-2568-6","language":"en","page":"518-523","publisher":"IEEE","publisher-place":"Eindhoven, Netherlands","source":"DOI.org (Crossref)","title":"Real-time recognition of U.S. speed signs","URL":"http://ieeexplore.ieee.org/document/4621282/","author":[{"family":"Keller","given":"Christoph Gustav"},{"family":"Sprunk","given":"Christoph"},{"family":"Bahlmann","given":"Claus"},{"family":"Giebel","given":"Jan"},{"family":"Baratoff","given":"Gregory"}],"accessed":{"date-parts":[["2022",8,21]]},"issued":{"date-parts":[["2008",6]]}}}],"schema":"https://github.com/citation-style-language/schema/raw/master/csl-citation.json"} </w:instrText>
      </w:r>
      <w:r w:rsidR="00A66613">
        <w:rPr>
          <w:sz w:val="24"/>
          <w:szCs w:val="24"/>
        </w:rPr>
        <w:fldChar w:fldCharType="separate"/>
      </w:r>
      <w:r w:rsidR="003263AD" w:rsidRPr="003263AD">
        <w:rPr>
          <w:sz w:val="24"/>
        </w:rPr>
        <w:t>[17]</w:t>
      </w:r>
      <w:r w:rsidR="00A66613">
        <w:rPr>
          <w:sz w:val="24"/>
          <w:szCs w:val="24"/>
        </w:rPr>
        <w:fldChar w:fldCharType="end"/>
      </w:r>
      <w:r w:rsidRPr="008E76FD">
        <w:rPr>
          <w:sz w:val="24"/>
          <w:szCs w:val="24"/>
        </w:rPr>
        <w:t xml:space="preserve"> describe a rectangular speed limit sign identification technique (U.S.A.). Liu et al.</w:t>
      </w:r>
      <w:r w:rsidR="007C6BA8">
        <w:rPr>
          <w:sz w:val="24"/>
          <w:szCs w:val="24"/>
        </w:rPr>
        <w:fldChar w:fldCharType="begin"/>
      </w:r>
      <w:r w:rsidR="006C05FC">
        <w:rPr>
          <w:sz w:val="24"/>
          <w:szCs w:val="24"/>
        </w:rPr>
        <w:instrText xml:space="preserve"> ADDIN ZOTERO_ITEM CSL_CITATION {"citationID":"OeWgLJ3n","properties":{"formattedCitation":"[9]","plainCitation":"[9]","noteIndex":0},"citationItems":[{"id":160,"uris":["http://zotero.org/users/local/2c21lxPz/items/L7CJLXKV"],"itemData":{"id":160,"type":"article-journal","abstract":"Traffic signs recognition (TSR) is an important part of some advanced driver-assistance systems (ADASs) and auto driving systems (ADSs). As the first key step of TSR, traffic sign detection (TSD) is a challenging problem because of different types, small sizes, complex driving scenes, and occlusions. In recent years, there have been a large number of TSD algorithms based on machine vision and pattern recognition. In this paper, a comprehensive review of the literature on TSD is presented. We divide the reviewed detection methods into five main categories: color-based methods, shape-based methods, color- and shape-based methods, machine-learning-based methods, and LIDAR-based methods. The methods in each category are also classified into different subcategories for understanding and summarizing the mechanisms of different methods. For some reviewed methods that lack comparisons on public datasets, we reimplemented part of these methods for comparison. The experimental comparisons and analyses are presented on the reported performance and the performance of our reimplemented methods. Furthermore, future directions and recommendations of the TSD research are given to promote the development of the TSD.","container-title":"IEEE Access","DOI":"10.1109/ACCESS.2019.2924947","ISSN":"2169-3536","note":"event-title: IEEE Access","page":"86578-86596","source":"IEEE Xplore","title":"Machine Vision Based Traffic Sign Detection Methods: Review, Analyses and Perspectives","title-short":"Machine Vision Based Traffic Sign Detection Methods","volume":"7","author":[{"family":"Liu","given":"Chunsheng"},{"family":"Li","given":"Shuang"},{"family":"Chang","given":"Faliang"},{"family":"Wang","given":"Yinhai"}],"issued":{"date-parts":[["2019"]]}}}],"schema":"https://github.com/citation-style-language/schema/raw/master/csl-citation.json"} </w:instrText>
      </w:r>
      <w:r w:rsidR="007C6BA8">
        <w:rPr>
          <w:sz w:val="24"/>
          <w:szCs w:val="24"/>
        </w:rPr>
        <w:fldChar w:fldCharType="separate"/>
      </w:r>
      <w:r w:rsidR="006C05FC" w:rsidRPr="006C05FC">
        <w:rPr>
          <w:sz w:val="24"/>
        </w:rPr>
        <w:t>[9]</w:t>
      </w:r>
      <w:r w:rsidR="007C6BA8">
        <w:rPr>
          <w:sz w:val="24"/>
          <w:szCs w:val="24"/>
        </w:rPr>
        <w:fldChar w:fldCharType="end"/>
      </w:r>
      <w:r w:rsidRPr="008E76FD">
        <w:rPr>
          <w:sz w:val="24"/>
          <w:szCs w:val="24"/>
        </w:rPr>
        <w:t xml:space="preserve"> employ a different strategy, combining the Fast Radial Symmetric Transform methodology with the de-noising method based on the histogram of oriented gradients (HOG) to identify circular speed limit signs. Color segmentation is used by both Zumra et al.</w:t>
      </w:r>
      <w:r w:rsidR="00941296">
        <w:rPr>
          <w:sz w:val="24"/>
          <w:szCs w:val="24"/>
        </w:rPr>
        <w:fldChar w:fldCharType="begin"/>
      </w:r>
      <w:r w:rsidR="003263AD">
        <w:rPr>
          <w:sz w:val="24"/>
          <w:szCs w:val="24"/>
        </w:rPr>
        <w:instrText xml:space="preserve"> ADDIN ZOTERO_ITEM CSL_CITATION {"citationID":"b7s3aYZC","properties":{"formattedCitation":"[18]","plainCitation":"[18]","noteIndex":0},"citationItems":[{"id":163,"uris":["http://zotero.org/users/local/2c21lxPz/items/4YGB98YY"],"itemData":{"id":163,"type":"paper-conference","abstract":"Automatic detection and recognition of road signs is an important component of automated driver assistance systems contributing to the safety of the drivers, pedestrians and vehicles. Despite significant research, the problem of detecting and recognizing road signs still remains challenging due to varying lighting conditions, complex backgrounds and different viewing angles. We present an effective and efficient method for detection and recognition of traffic signs from images. Detection is carried out by performing color based segmentation followed by application of Hough transform to find circles, triangles or rectangles. Recognition is carried out using three state-of-the-art feature matching techniques, SIFT, SURF and BRISK. The proposed system evaluated on a custom developed dataset reported promising detection and recognition results. A comparative analysis of the three descriptors reveal that while SIFT achieves the best recognition rates, BRISK is the most efficient of the three descriptors in terms of computation time.","DOI":"10.1109/FIT.2014.68","page":"330-335","source":"ResearchGate","title":"Detection and Recognition of Traffic Signs from Road Scene Images","author":[{"family":"Malik","given":"Zumra"},{"family":"Siddiqi","given":"Imran"}],"issued":{"date-parts":[["2014",12,15]]}}}],"schema":"https://github.com/citation-style-language/schema/raw/master/csl-citation.json"} </w:instrText>
      </w:r>
      <w:r w:rsidR="00941296">
        <w:rPr>
          <w:sz w:val="24"/>
          <w:szCs w:val="24"/>
        </w:rPr>
        <w:fldChar w:fldCharType="separate"/>
      </w:r>
      <w:r w:rsidR="003263AD" w:rsidRPr="003263AD">
        <w:rPr>
          <w:sz w:val="24"/>
        </w:rPr>
        <w:t>[18]</w:t>
      </w:r>
      <w:r w:rsidR="00941296">
        <w:rPr>
          <w:sz w:val="24"/>
          <w:szCs w:val="24"/>
        </w:rPr>
        <w:fldChar w:fldCharType="end"/>
      </w:r>
      <w:r w:rsidRPr="008E76FD">
        <w:rPr>
          <w:sz w:val="24"/>
          <w:szCs w:val="24"/>
        </w:rPr>
        <w:t xml:space="preserve"> and Vavilin et al. </w:t>
      </w:r>
      <w:r w:rsidR="00941296">
        <w:rPr>
          <w:sz w:val="24"/>
          <w:szCs w:val="24"/>
        </w:rPr>
        <w:fldChar w:fldCharType="begin"/>
      </w:r>
      <w:r w:rsidR="003263AD">
        <w:rPr>
          <w:sz w:val="24"/>
          <w:szCs w:val="24"/>
        </w:rPr>
        <w:instrText xml:space="preserve"> ADDIN ZOTERO_ITEM CSL_CITATION {"citationID":"yhscf3Jb","properties":{"formattedCitation":"[19]","plainCitation":"[19]","noteIndex":0},"citationItems":[{"id":165,"uris":["http://zotero.org/users/local/2c21lxPz/items/A5X4MAUG"],"itemData":{"id":165,"type":"article-journal","abstract":"Tilt correction is a very crucial and inevitable task in the automatic recognition of the vehicle license plate (VLP). In\nthis paper, according to the least square fitting with perpendicular offsets (LSFPO), the VLP region is fitted to a straight\nline. After the line slope is obtained, rotation angle of the VLP is estimated. Then the whole image is rotated for tilt correction\nin horizontal direction by this angle. Tilt correction in vertical direction by minimizing the variance of coordinates of\nthe projection points is proposed. Character segmentation is performed after horizontal correction and character points are\nprojected along the vertical direction after shear transform. Despite the success of VLP detection approaches in the past\ndecades, a few of them can effectively locate license plate (LP), even when vehicle bodies and LPs have similar color. A common\ndrawback of color-based VLP detection is the failure to detect the boundaries or border of LPs. In this paper, we propose\na modified recursive labeling algorithm for solving this problem and detecting candidate regions. According to different colored\nLP, these candidate regions may include LP regions. Geometrical properties of the LP such as area, bounding box and aspect-ratio\nare then used for classification. Various LP images were used with a variety of conditions to test the proposed method and\nresults are presented to prove its effectiveness.\n\nKeywordsLeast square fitting with perpendicular offsets (LSFPO)-minimum variance-recursive labeling algorithm-shear transform-tilt correction-vehicle license plate (VLP)","container-title":"International Journal of Control, Automation and Systems","DOI":"10.1007/s12555-010-0506-z","journalAbbreviation":"International Journal of Control, Automation and Systems","page":"975-984","source":"ResearchGate","title":"Vehicle License Plate Tilt Correction Based on the Straight Line Fitting Method and Minimizing Variance of Coordinates of Projection Points","volume":"8","author":[{"family":"Deb","given":"Kaushik"},{"family":"Vavilin","given":"Andrey"},{"family":"Kim","given":"Jung-Won"},{"family":"Jo","given":"Kang-Hyun"}],"issued":{"date-parts":[["2010",10,1]]}}}],"schema":"https://github.com/citation-style-language/schema/raw/master/csl-citation.json"} </w:instrText>
      </w:r>
      <w:r w:rsidR="00941296">
        <w:rPr>
          <w:sz w:val="24"/>
          <w:szCs w:val="24"/>
        </w:rPr>
        <w:fldChar w:fldCharType="separate"/>
      </w:r>
      <w:r w:rsidR="003263AD" w:rsidRPr="003263AD">
        <w:rPr>
          <w:sz w:val="24"/>
        </w:rPr>
        <w:t>[19]</w:t>
      </w:r>
      <w:r w:rsidR="00941296">
        <w:rPr>
          <w:sz w:val="24"/>
          <w:szCs w:val="24"/>
        </w:rPr>
        <w:fldChar w:fldCharType="end"/>
      </w:r>
      <w:r w:rsidRPr="008E76FD">
        <w:rPr>
          <w:sz w:val="24"/>
          <w:szCs w:val="24"/>
        </w:rPr>
        <w:t xml:space="preserve">before using additional digital processing techniques. To classify the traffic signs, Lipo et al. </w:t>
      </w:r>
      <w:r w:rsidR="009B702E">
        <w:rPr>
          <w:sz w:val="24"/>
          <w:szCs w:val="24"/>
        </w:rPr>
        <w:fldChar w:fldCharType="begin"/>
      </w:r>
      <w:r w:rsidR="003263AD">
        <w:rPr>
          <w:sz w:val="24"/>
          <w:szCs w:val="24"/>
        </w:rPr>
        <w:instrText xml:space="preserve"> ADDIN ZOTERO_ITEM CSL_CITATION {"citationID":"qTCsrqhj","properties":{"formattedCitation":"[20]","plainCitation":"[20]","noteIndex":0},"citationItems":[{"id":184,"uris":["http://zotero.org/users/local/2c21lxPz/items/F72UEPPR"],"itemData":{"id":184,"type":"article-journal","container-title":"Studies in fuzziness and soft computing, v 177","journalAbbreviation":"Studies in fuzziness and soft computing, v 177","source":"ResearchGate","title":"Support Vector Machines: Theory and Applications","title-short":"Support Vector Machines","volume":"302","author":[{"family":"Wang","given":"Lipo"}],"issued":{"date-parts":[["2005",1,1]]}}}],"schema":"https://github.com/citation-style-language/schema/raw/master/csl-citation.json"} </w:instrText>
      </w:r>
      <w:r w:rsidR="009B702E">
        <w:rPr>
          <w:sz w:val="24"/>
          <w:szCs w:val="24"/>
        </w:rPr>
        <w:fldChar w:fldCharType="separate"/>
      </w:r>
      <w:r w:rsidR="003263AD" w:rsidRPr="003263AD">
        <w:rPr>
          <w:sz w:val="24"/>
        </w:rPr>
        <w:t>[20]</w:t>
      </w:r>
      <w:r w:rsidR="009B702E">
        <w:rPr>
          <w:sz w:val="24"/>
          <w:szCs w:val="24"/>
        </w:rPr>
        <w:fldChar w:fldCharType="end"/>
      </w:r>
      <w:r w:rsidRPr="008E76FD">
        <w:rPr>
          <w:sz w:val="24"/>
          <w:szCs w:val="24"/>
        </w:rPr>
        <w:t xml:space="preserve">describe an approach that fuses camera and LIDAR data, followed by the HOG and linear SVM. The evaluation of the identification of traffic signs in actual situations is presented by Sebastian et al. </w:t>
      </w:r>
      <w:r w:rsidR="00D911AA">
        <w:rPr>
          <w:sz w:val="24"/>
          <w:szCs w:val="24"/>
        </w:rPr>
        <w:fldChar w:fldCharType="begin"/>
      </w:r>
      <w:r w:rsidR="003263AD">
        <w:rPr>
          <w:sz w:val="24"/>
          <w:szCs w:val="24"/>
        </w:rPr>
        <w:instrText xml:space="preserve"> ADDIN ZOTERO_ITEM CSL_CITATION {"citationID":"k2obxk5m","properties":{"formattedCitation":"[21]","plainCitation":"[21]","noteIndex":0},"citationItems":[{"id":186,"uris":["http://zotero.org/users/local/2c21lxPz/items/JN68BQB9"],"itemData":{"id":186,"type":"paper-conference","abstract":"Real-time detection of traffic signs, the task of pinpointing a traffic sign's location in natural images, is a challenging computer vision task of high industrial relevance. Various algorithms have been proposed, and advanced driver assistance systems supporting detection and recognition of traffic signs have reached the market. Despite the many competing approaches, there is no clear consensus on what the state-of-the-art in this field is. This can be accounted to the lack of comprehensive, unbiased comparisons of those methods. We aim at closing this gap by the “German Traffic Sign Detection Benchmark” presented as a competition at IJCNN 2013 (International Joint Conference on Neural Networks). We introduce a real-world benchmark data set for traffic sign detection together with carefully chosen evaluation metrics, baseline results, and a web-interface for comparing approaches. In our evaluation, we separate sign detection from classification, but still measure the performance on relevant categories of signs to allow for benchmarking specialized solutions. The considered baseline algorithms represent some of the most popular detection approaches such as the Viola-Jones detector based on Haar features and a linear classifier relying on HOG descriptors. Further, a recently proposed problem-specific algorithm exploiting shape and color in a model-based Houghlike voting scheme is evaluated. Finally, we present the best-performing algorithms of the IJCNN competition.","DOI":"10.1109/IJCNN.2013.6706807","event-title":"Proceedings of the International Joint Conference on Neural Networks","source":"ResearchGate","title":"Detection of Traffic Signs in Real-World Images: The German Traffic Sign Detection Benchmark","title-short":"Detection of Traffic Signs in Real-World Images","author":[{"family":"Houben","given":"Sebastian"},{"family":"Stallkamp","given":"Johannes"},{"family":"Salmen","given":"Jan"},{"family":"Schlipsing","given":"Marc"},{"family":"Igel","given":"Christian"}],"issued":{"date-parts":[["2013",8,1]]}}}],"schema":"https://github.com/citation-style-language/schema/raw/master/csl-citation.json"} </w:instrText>
      </w:r>
      <w:r w:rsidR="00D911AA">
        <w:rPr>
          <w:sz w:val="24"/>
          <w:szCs w:val="24"/>
        </w:rPr>
        <w:fldChar w:fldCharType="separate"/>
      </w:r>
      <w:r w:rsidR="003263AD" w:rsidRPr="003263AD">
        <w:rPr>
          <w:sz w:val="24"/>
        </w:rPr>
        <w:t>[21]</w:t>
      </w:r>
      <w:r w:rsidR="00D911AA">
        <w:rPr>
          <w:sz w:val="24"/>
          <w:szCs w:val="24"/>
        </w:rPr>
        <w:fldChar w:fldCharType="end"/>
      </w:r>
      <w:r w:rsidR="00D911AA">
        <w:rPr>
          <w:sz w:val="24"/>
          <w:szCs w:val="24"/>
        </w:rPr>
        <w:tab/>
      </w:r>
      <w:r w:rsidRPr="008E76FD">
        <w:rPr>
          <w:sz w:val="24"/>
          <w:szCs w:val="24"/>
        </w:rPr>
        <w:t>The Viola-Jones detector, which is based on the Haar features and Histogram of Orientated Gradients (HOG), relies on linear classifiers to recognize traffic signs. On the benchmark GTSDB, model-based Hough-like voting techniques are tested. Additionally, it addresses various approaches put out by Ming et al</w:t>
      </w:r>
      <w:r w:rsidR="00B36BF1">
        <w:rPr>
          <w:sz w:val="24"/>
          <w:szCs w:val="24"/>
        </w:rPr>
        <w:t>.</w:t>
      </w:r>
      <w:r w:rsidR="00B36BF1">
        <w:rPr>
          <w:sz w:val="24"/>
          <w:szCs w:val="24"/>
        </w:rPr>
        <w:fldChar w:fldCharType="begin"/>
      </w:r>
      <w:r w:rsidR="003263AD">
        <w:rPr>
          <w:sz w:val="24"/>
          <w:szCs w:val="24"/>
        </w:rPr>
        <w:instrText xml:space="preserve"> ADDIN ZOTERO_ITEM CSL_CITATION {"citationID":"GGkwXtfh","properties":{"formattedCitation":"[22]","plainCitation":"[22]","noteIndex":0},"citationItems":[{"id":189,"uris":["http://zotero.org/users/local/2c21lxPz/items/XF885ZXB"],"itemData":{"id":189,"type":"article-journal","abstract":"Recent progress on saliency detection is substantial, benefiting mostly from the explosive development of Convolutional Neural Networks (CNNs). Semantic segmentation and saliency detection algorithms developed lately have been mostly based on Fully Convolutional Neural Networks (FCNs). There is still a large room for improvement over the generic FCN models that do not explicitly deal with the scale-space problem. Holistically-Nested Edge Detector (HED) provides a skip-layer structure with deep supervision for edge and boundary detection, but the performance gain of HED on salience detection is not obvious. In this paper, we propose a new method for saliency detection by introducing short connections to the skip-layer structures within the HED architecture. Our framework provides rich multi-scale feature maps at each layer, a property that is critically needed to perform segment detection. Our method produces state-of-the-art results on 5 widely tested salient object detection benchmarks, with advantages in terms of efficiency (0.15 seconds per image), effectiveness, and simplicity over the existing algorithms.","container-title":"IEEE Transactions on Pattern Analysis and Machine Intelligence","DOI":"10.1109/TPAMI.2018.2815688","ISSN":"0162-8828, 2160-9292, 1939-3539","issue":"4","journalAbbreviation":"IEEE Trans. Pattern Anal. Mach. Intell.","note":"arXiv:1611.04849 [cs]","page":"815-828","source":"arXiv.org","title":"Deeply supervised salient object detection with short connections","volume":"41","author":[{"family":"Hou","given":"Qibin"},{"family":"Cheng","given":"Ming-Ming"},{"family":"Hu","given":"Xiao-Wei"},{"family":"Borji","given":"Ali"},{"family":"Tu","given":"Zhuowen"},{"family":"Torr","given":"Philip"}],"issued":{"date-parts":[["2019",4,1]]}}}],"schema":"https://github.com/citation-style-language/schema/raw/master/csl-citation.json"} </w:instrText>
      </w:r>
      <w:r w:rsidR="00B36BF1">
        <w:rPr>
          <w:sz w:val="24"/>
          <w:szCs w:val="24"/>
        </w:rPr>
        <w:fldChar w:fldCharType="separate"/>
      </w:r>
      <w:r w:rsidR="003263AD" w:rsidRPr="003263AD">
        <w:rPr>
          <w:sz w:val="24"/>
        </w:rPr>
        <w:t>[22]</w:t>
      </w:r>
      <w:r w:rsidR="00B36BF1">
        <w:rPr>
          <w:sz w:val="24"/>
          <w:szCs w:val="24"/>
        </w:rPr>
        <w:fldChar w:fldCharType="end"/>
      </w:r>
      <w:r w:rsidRPr="008E76FD">
        <w:rPr>
          <w:sz w:val="24"/>
          <w:szCs w:val="24"/>
        </w:rPr>
        <w:t xml:space="preserve"> which employ two distinct supervised modules for detection and recognition, respectively. Gangyi et al.</w:t>
      </w:r>
      <w:r w:rsidR="0098295C">
        <w:rPr>
          <w:sz w:val="24"/>
          <w:szCs w:val="24"/>
        </w:rPr>
        <w:fldChar w:fldCharType="begin"/>
      </w:r>
      <w:r w:rsidR="003263AD">
        <w:rPr>
          <w:sz w:val="24"/>
          <w:szCs w:val="24"/>
        </w:rPr>
        <w:instrText xml:space="preserve"> ADDIN ZOTERO_ITEM CSL_CITATION {"citationID":"mF4pInSQ","properties":{"formattedCitation":"[23]","plainCitation":"[23]","noteIndex":0},"citationItems":[{"id":196,"uris":["http://zotero.org/users/local/2c21lxPz/items/7K6IKV5Y"],"itemData":{"id":196,"type":"paper-conference","abstract":"We present a traffic sign detection method which has won the first place for the prohibitory and mandatory signs and the third place for the danger signs in the GTSDB competition. The method uses the histogram of oriented gradient (HOG) and a coarse-to-fine sliding window scheme. Candidate ROIs are first roughly detected within a small-sized window, and then further verified within a large-sized window for higher accuracy. Experimental results show that the proposed method achieves high recall and precision ratios, and is robust to various adverse situations including bad lighting condition, partial occlusion, low quality and small projective deformation.","DOI":"10.1109/IJCNN.2013.6706812","event-title":"Proceedings of the International Joint Conference on Neural Networks","ISBN":"978-1-4673-6128-6","page":"1-5","source":"ResearchGate","title":"A robust, coarse-to-fine traffic sign detection method","author":[{"family":"Wang","given":"Gangyi"},{"family":"Ren","given":"Guanghui"},{"family":"Wu","given":"Zhilu"},{"family":"Zhao","given":"Yaqin"},{"family":"Jiang","given":"Lihui"}],"issued":{"date-parts":[["2013",8,1]]}}}],"schema":"https://github.com/citation-style-language/schema/raw/master/csl-citation.json"} </w:instrText>
      </w:r>
      <w:r w:rsidR="0098295C">
        <w:rPr>
          <w:sz w:val="24"/>
          <w:szCs w:val="24"/>
        </w:rPr>
        <w:fldChar w:fldCharType="separate"/>
      </w:r>
      <w:r w:rsidR="003263AD" w:rsidRPr="003263AD">
        <w:rPr>
          <w:sz w:val="24"/>
        </w:rPr>
        <w:t>[23]</w:t>
      </w:r>
      <w:r w:rsidR="0098295C">
        <w:rPr>
          <w:sz w:val="24"/>
          <w:szCs w:val="24"/>
        </w:rPr>
        <w:fldChar w:fldCharType="end"/>
      </w:r>
      <w:r w:rsidRPr="008E76FD">
        <w:rPr>
          <w:sz w:val="24"/>
          <w:szCs w:val="24"/>
        </w:rPr>
        <w:t xml:space="preserve"> offer the approach that uses the HOG and a coarse-to-fine sliding window scheme for the detection and recognition of traffic signs, respectively. Markus et al.</w:t>
      </w:r>
      <w:r w:rsidR="002659DA">
        <w:rPr>
          <w:sz w:val="24"/>
          <w:szCs w:val="24"/>
        </w:rPr>
        <w:fldChar w:fldCharType="begin"/>
      </w:r>
      <w:r w:rsidR="003263AD">
        <w:rPr>
          <w:sz w:val="24"/>
          <w:szCs w:val="24"/>
        </w:rPr>
        <w:instrText xml:space="preserve"> ADDIN ZOTERO_ITEM CSL_CITATION {"citationID":"uuFxggGw","properties":{"formattedCitation":"[24]","plainCitation":"[24]","noteIndex":0},"citationItems":[{"id":193,"uris":["http://zotero.org/users/local/2c21lxPz/items/KILRG88M"],"itemData":{"id":193,"type":"paper-conference","abstract":"Traffic sign recognition has been a recurring application domain for visual objects detection. The public datasets have only recently reached large enough size and variety to enable proper empirical studies. We revisit the topic by showing how modern methods perform on two large detection and classification datasets (thousand of images, tens of categories) captured in Belgium and Germany. We show that, without any application specific modification, existing methods for pedestrian detection, and for digit and face classification; can reach performances in the range of 95% </w:instrText>
      </w:r>
      <w:r w:rsidR="003263AD">
        <w:rPr>
          <w:rFonts w:ascii="Cambria Math" w:hAnsi="Cambria Math" w:cs="Cambria Math"/>
          <w:sz w:val="24"/>
          <w:szCs w:val="24"/>
        </w:rPr>
        <w:instrText>∼</w:instrText>
      </w:r>
      <w:r w:rsidR="003263AD">
        <w:rPr>
          <w:sz w:val="24"/>
          <w:szCs w:val="24"/>
        </w:rPr>
        <w:instrText xml:space="preserve"> 99% of the perfect solution. We show detailed experiments and discuss the trade-off of different options. Our top performing methods use modern variants of HOG features for detection, and sparse representations for classification.","DOI":"10.1109/IJCNN.2013.6707049","ISBN":"978-1-4673-6128-6","page":"1-8","source":"ResearchGate","title":"Traffic sign recognition — How far are we from the solution?","author":[{"family":"Mathias","given":"Markus"},{"family":"Timofte","given":"Radu"},{"family":"Benenson","given":"Rodrigo"},{"family":"Van Gool","given":"Luc"}],"issued":{"date-parts":[["2013",8,1]]}}}],"schema":"https://github.com/citation-style-language/schema/raw/master/csl-citation.json"} </w:instrText>
      </w:r>
      <w:r w:rsidR="002659DA">
        <w:rPr>
          <w:sz w:val="24"/>
          <w:szCs w:val="24"/>
        </w:rPr>
        <w:fldChar w:fldCharType="separate"/>
      </w:r>
      <w:r w:rsidR="003263AD" w:rsidRPr="003263AD">
        <w:rPr>
          <w:sz w:val="24"/>
        </w:rPr>
        <w:t>[24]</w:t>
      </w:r>
      <w:r w:rsidR="002659DA">
        <w:rPr>
          <w:sz w:val="24"/>
          <w:szCs w:val="24"/>
        </w:rPr>
        <w:fldChar w:fldCharType="end"/>
      </w:r>
      <w:r w:rsidRPr="008E76FD">
        <w:rPr>
          <w:sz w:val="24"/>
          <w:szCs w:val="24"/>
        </w:rPr>
        <w:t xml:space="preserve"> use contemporary variations of HOG features for detection and sparse representations for classification. Supreeth et al.</w:t>
      </w:r>
      <w:r w:rsidR="0098295C">
        <w:rPr>
          <w:sz w:val="24"/>
          <w:szCs w:val="24"/>
        </w:rPr>
        <w:fldChar w:fldCharType="begin"/>
      </w:r>
      <w:r w:rsidR="003263AD">
        <w:rPr>
          <w:sz w:val="24"/>
          <w:szCs w:val="24"/>
        </w:rPr>
        <w:instrText xml:space="preserve"> ADDIN ZOTERO_ITEM CSL_CITATION {"citationID":"dRIh1aZz","properties":{"formattedCitation":"[25]","plainCitation":"[25]","noteIndex":0},"citationItems":[{"id":198,"uris":["http://zotero.org/users/local/2c21lxPz/items/A5ZTK3TX"],"itemData":{"id":198,"type":"paper-conference","abstract":"The traffic sign detection and recognition is necessary for the safety and proper navigation of drivers. Intelligent driver assistance systems have great potential in emerging technologies. This paper presents an efficient algorithm which detects the traffic sign from video based on colour and shape information. Then the auto associative neural networks are performed to recognise the traffic signs. This paper concentrates on red colour traffic signs. The algorithm is robust and able to detect the traffic signs with complex and randomly changing natural scenes. The algorithm is trained to find the best architecture for recognition. The experimental results shows the accuracy of detection and recognition of traffic signs.","container-title":"2016 International Conference on Wireless Communications, Signal Processing and Networking (WiSPNET)","DOI":"10.1109/WiSPNET.2016.7566175","event-title":"2016 International Conference on Wireless Communications, Signal Processing and Networking (WiSPNET)","page":"456-459","source":"IEEE Xplore","title":"An approach towards efficient detection and recognition of traffic signs in videos using neural networks","author":[{"family":"H.S.G","given":"Supreeth"},{"family":"Patil","given":"Chandrashekar M"}],"issued":{"date-parts":[["2016",3]]}}}],"schema":"https://github.com/citation-style-language/schema/raw/master/csl-citation.json"} </w:instrText>
      </w:r>
      <w:r w:rsidR="0098295C">
        <w:rPr>
          <w:sz w:val="24"/>
          <w:szCs w:val="24"/>
        </w:rPr>
        <w:fldChar w:fldCharType="separate"/>
      </w:r>
      <w:r w:rsidR="003263AD" w:rsidRPr="003263AD">
        <w:rPr>
          <w:sz w:val="24"/>
        </w:rPr>
        <w:t>[25]</w:t>
      </w:r>
      <w:r w:rsidR="0098295C">
        <w:rPr>
          <w:sz w:val="24"/>
          <w:szCs w:val="24"/>
        </w:rPr>
        <w:fldChar w:fldCharType="end"/>
      </w:r>
      <w:r w:rsidRPr="008E76FD">
        <w:rPr>
          <w:sz w:val="24"/>
          <w:szCs w:val="24"/>
        </w:rPr>
        <w:t xml:space="preserve"> provide a color and shape based detection technique for the auto associative neural network-based recognition of red-colored traffic signs. A traffic </w:t>
      </w:r>
      <w:r w:rsidRPr="008E76FD">
        <w:rPr>
          <w:sz w:val="24"/>
          <w:szCs w:val="24"/>
        </w:rPr>
        <w:lastRenderedPageBreak/>
        <w:t>sign detection and identification technique is presented by Nadra Ben and colleagues with the goal of identifying and following prohibitory signs. Then Traffic signs are recognized using feature vector extraction and the Support vector mechanism (SVM), and the identified traffic signs are then tracked using the Lucas-Kanade tracker's optical-flow based technique. To find rectangular patterns, Y. Chang et al.</w:t>
      </w:r>
      <w:r w:rsidR="006805DF">
        <w:rPr>
          <w:sz w:val="24"/>
          <w:szCs w:val="24"/>
        </w:rPr>
        <w:fldChar w:fldCharType="begin"/>
      </w:r>
      <w:r w:rsidR="003263AD">
        <w:rPr>
          <w:sz w:val="24"/>
          <w:szCs w:val="24"/>
        </w:rPr>
        <w:instrText xml:space="preserve"> ADDIN ZOTERO_ITEM CSL_CITATION {"citationID":"Vn8Ykxg7","properties":{"formattedCitation":"[26]","plainCitation":"[26]","noteIndex":0},"citationItems":[{"id":201,"uris":["http://zotero.org/users/local/2c21lxPz/items/EFAXQ3NZ"],"itemData":{"id":201,"type":"article-journal","abstract":"Road sign detection plays a critical role in automatic driver assistance systems. Road signs possess a number of unique visual qualities in images due to their speciﬁc colors and symmetric shapes. In this paper, road signs are detected by a two-level hierarchical framework that considers both color and shape of the signs. To address the problem of low image contrast, we propose a new color segmentation algorithm based on color visual saliency, which uses the ratios of enhanced and normalized color values to capture color information. To improve computation eﬃciency and reduce false alarm rate, we modify the fast radial symmetry transform (RST) algorithm, and propose to use an edge pairwise voting scheme to group feature points based on their underlying symmetry in the candidate regions. Experimental results on several benchmarking datasets demonstrate the superiority of our method over the state-of-the-arts on both eﬃciency and robustness.","container-title":"Applied Intelligence","DOI":"10.1007/s10489-018-1199-x","ISSN":"0924-669X, 1573-7497","issue":"11","journalAbbreviation":"Appl Intell","language":"en","page":"4113-4127","source":"DOI.org (Crossref)","title":"Fast and robust road sign detection in driver assistance systems","volume":"48","author":[{"family":"Zhang","given":"Tao"},{"family":"Zou","given":"Jie"},{"family":"Jia","given":"Wenjing"}],"issued":{"date-parts":[["2018",11]]}}}],"schema":"https://github.com/citation-style-language/schema/raw/master/csl-citation.json"} </w:instrText>
      </w:r>
      <w:r w:rsidR="006805DF">
        <w:rPr>
          <w:sz w:val="24"/>
          <w:szCs w:val="24"/>
        </w:rPr>
        <w:fldChar w:fldCharType="separate"/>
      </w:r>
      <w:r w:rsidR="003263AD" w:rsidRPr="003263AD">
        <w:rPr>
          <w:sz w:val="24"/>
        </w:rPr>
        <w:t>[26]</w:t>
      </w:r>
      <w:r w:rsidR="006805DF">
        <w:rPr>
          <w:sz w:val="24"/>
          <w:szCs w:val="24"/>
        </w:rPr>
        <w:fldChar w:fldCharType="end"/>
      </w:r>
      <w:r w:rsidRPr="008E76FD">
        <w:rPr>
          <w:sz w:val="24"/>
          <w:szCs w:val="24"/>
        </w:rPr>
        <w:t xml:space="preserve"> used a modified radial symmetric transform, and to filter out false positives, they used an AdaBoost detector based on Haar-like features. For the detection and recognition of North American speed limit signs, Abdelhamid Mammeri et al. </w:t>
      </w:r>
      <w:r w:rsidR="006805DF">
        <w:rPr>
          <w:sz w:val="24"/>
          <w:szCs w:val="24"/>
        </w:rPr>
        <w:fldChar w:fldCharType="begin"/>
      </w:r>
      <w:r w:rsidR="003263AD">
        <w:rPr>
          <w:sz w:val="24"/>
          <w:szCs w:val="24"/>
        </w:rPr>
        <w:instrText xml:space="preserve"> ADDIN ZOTERO_ITEM CSL_CITATION {"citationID":"R2UC3Tej","properties":{"formattedCitation":"[27]","plainCitation":"[27]","noteIndex":0},"citationItems":[{"id":202,"uris":["http://zotero.org/users/local/2c21lxPz/items/PRPW2PYT"],"itemData":{"id":202,"type":"paper-conference","abstract":"Traffic sign detection and recognition system is becoming an essential component of smart cars. Speed-Limit Sign (SLS) is one of the most important traffic signs, since it is used to regulate the speed of vehicles in downtown and highways. The recognition of SLS by drivers is mandatory. In this paper, we investigate SLS detection and recognition system. We focus on North-American speed limit signs, including Canadian and U.S. signs. A modified version of Histogram of Oriented Gradients (HOG) is used to detect and recognize SLS through a set of two-level SVM-based classifiers. Moreover, we build our online database called North-American Speed Limit Signs (NASLS) which includes four SLS categories; white, yellow, black and orange signs. We show through an extensive set of experiments that our system achieves an accuracy of more than 94% of SLS recognition.","container-title":"38th Annual IEEE Conference on Local Computer Networks - Workshops","DOI":"10.1109/LCNW.2013.6758513","event-title":"38th Annual IEEE Conference on Local Computer Networks - Workshops","page":"154-161","source":"IEEE Xplore","title":"North-American speed limit sign detection and recognition for smart cars","author":[{"family":"Mammeri","given":"Abdelhamid"},{"family":"Boukerche","given":"Azzedine"},{"family":"Feng","given":"Jingwen"},{"family":"Wang","given":"Renfei"}],"issued":{"date-parts":[["2013",10]]}}}],"schema":"https://github.com/citation-style-language/schema/raw/master/csl-citation.json"} </w:instrText>
      </w:r>
      <w:r w:rsidR="006805DF">
        <w:rPr>
          <w:sz w:val="24"/>
          <w:szCs w:val="24"/>
        </w:rPr>
        <w:fldChar w:fldCharType="separate"/>
      </w:r>
      <w:r w:rsidR="003263AD" w:rsidRPr="003263AD">
        <w:rPr>
          <w:sz w:val="24"/>
        </w:rPr>
        <w:t>[27]</w:t>
      </w:r>
      <w:r w:rsidR="006805DF">
        <w:rPr>
          <w:sz w:val="24"/>
          <w:szCs w:val="24"/>
        </w:rPr>
        <w:fldChar w:fldCharType="end"/>
      </w:r>
      <w:r w:rsidRPr="008E76FD">
        <w:rPr>
          <w:sz w:val="24"/>
          <w:szCs w:val="24"/>
        </w:rPr>
        <w:t>suggested an algorithm. There are many cutting-edge studies based on various CNN models to find and identify traffic signs, including some hybrid methods.</w:t>
      </w:r>
    </w:p>
    <w:p w14:paraId="26202509" w14:textId="77777777" w:rsidR="00E800A7" w:rsidRDefault="00E800A7" w:rsidP="00E800A7">
      <w:pPr>
        <w:spacing w:line="360" w:lineRule="auto"/>
        <w:rPr>
          <w:b/>
          <w:bCs/>
          <w:sz w:val="24"/>
          <w:szCs w:val="24"/>
        </w:rPr>
      </w:pPr>
      <w:bookmarkStart w:id="21" w:name="_Hlk112131801"/>
      <w:r w:rsidRPr="00733796">
        <w:rPr>
          <w:b/>
          <w:bCs/>
          <w:sz w:val="24"/>
          <w:szCs w:val="24"/>
        </w:rPr>
        <w:t>ROAD DAMAGE DETECTION USING UNSUPERVISED DISPARITY MAP SEGMENTATION</w:t>
      </w:r>
    </w:p>
    <w:bookmarkEnd w:id="21"/>
    <w:p w14:paraId="3A398838" w14:textId="3A94A227" w:rsidR="00E800A7" w:rsidRDefault="00E800A7" w:rsidP="00E800A7">
      <w:pPr>
        <w:spacing w:line="360" w:lineRule="auto"/>
        <w:ind w:firstLine="567"/>
        <w:jc w:val="both"/>
        <w:rPr>
          <w:sz w:val="24"/>
          <w:szCs w:val="24"/>
        </w:rPr>
      </w:pPr>
      <w:r w:rsidRPr="00600C84">
        <w:rPr>
          <w:sz w:val="24"/>
          <w:szCs w:val="24"/>
        </w:rPr>
        <w:t>Road Damage Detection Based on Unsupervised Disparity Map Segmentation</w:t>
      </w:r>
      <w:r>
        <w:rPr>
          <w:b/>
          <w:bCs/>
          <w:sz w:val="24"/>
          <w:szCs w:val="24"/>
        </w:rPr>
        <w:t xml:space="preserve">  </w:t>
      </w:r>
      <w:r>
        <w:rPr>
          <w:b/>
          <w:bCs/>
          <w:sz w:val="24"/>
          <w:szCs w:val="24"/>
        </w:rPr>
        <w:fldChar w:fldCharType="begin"/>
      </w:r>
      <w:r w:rsidR="003263AD">
        <w:rPr>
          <w:b/>
          <w:bCs/>
          <w:sz w:val="24"/>
          <w:szCs w:val="24"/>
        </w:rPr>
        <w:instrText xml:space="preserve"> ADDIN ZOTERO_ITEM CSL_CITATION {"citationID":"XyyQEw1W","properties":{"formattedCitation":"[28]","plainCitation":"[28]","noteIndex":0},"citationItems":[{"id":95,"uris":["http://zotero.org/users/local/2c21lxPz/items/XFQW2I6L"],"itemData":{"id":95,"type":"article-journal","abstract":"This paper presents a novel road damage detection algorithm based on unsupervised disparity map segmentation. Firstly, a disparity map is transformed by minimizing an energy function with respect to stereo rig roll angle and road disparity projection model. Instead of solving this energy minimization problem using non-linear optimization techniques, we directly find its numerical solution. The transformed disparity map is then segmented using Otus's thresholding method, and the damaged road areas can be extracted. The proposed algorithm requires no parameters when detecting road damage. The experimental results illustrate that our proposed algorithm performs both accurately and efficiently. The pixel-level road damage detection accuracy is approximately 97.56%.","container-title":"IEEE Transactions on Intelligent Transportation Systems","DOI":"10.1109/TITS.2019.2947206","ISSN":"1524-9050, 1558-0016","issue":"11","journalAbbreviation":"IEEE Trans. Intell. Transport. Syst.","note":"arXiv:1910.04988 [cs, eess]","page":"4906-4911","source":"arXiv.org","title":"Road Damage Detection Based on Unsupervised Disparity Map Segmentation","volume":"21","author":[{"family":"Fan","given":"Rui"},{"family":"Liu","given":"Ming"}],"issued":{"date-parts":[["2020",11]]}}}],"schema":"https://github.com/citation-style-language/schema/raw/master/csl-citation.json"} </w:instrText>
      </w:r>
      <w:r>
        <w:rPr>
          <w:b/>
          <w:bCs/>
          <w:sz w:val="24"/>
          <w:szCs w:val="24"/>
        </w:rPr>
        <w:fldChar w:fldCharType="separate"/>
      </w:r>
      <w:r w:rsidR="003263AD" w:rsidRPr="003263AD">
        <w:rPr>
          <w:sz w:val="24"/>
        </w:rPr>
        <w:t>[28]</w:t>
      </w:r>
      <w:r>
        <w:rPr>
          <w:b/>
          <w:bCs/>
          <w:sz w:val="24"/>
          <w:szCs w:val="24"/>
        </w:rPr>
        <w:fldChar w:fldCharType="end"/>
      </w:r>
      <w:r>
        <w:rPr>
          <w:b/>
          <w:bCs/>
          <w:sz w:val="24"/>
          <w:szCs w:val="24"/>
        </w:rPr>
        <w:t xml:space="preserve"> </w:t>
      </w:r>
      <w:r w:rsidRPr="00600C84">
        <w:rPr>
          <w:sz w:val="24"/>
          <w:szCs w:val="24"/>
        </w:rPr>
        <w:t xml:space="preserve">discusses </w:t>
      </w:r>
      <w:r>
        <w:rPr>
          <w:sz w:val="24"/>
          <w:szCs w:val="24"/>
        </w:rPr>
        <w:t>a technique t</w:t>
      </w:r>
      <w:r w:rsidRPr="00EF525C">
        <w:rPr>
          <w:sz w:val="24"/>
          <w:szCs w:val="24"/>
        </w:rPr>
        <w:t xml:space="preserve">o more clearly discern between sections of damaged and undamaged roads, road disparity maps were modified. We immediately obtain the numerical solution for the energy minimization problem given in rather than estimating the transformation parameters using nonlinear optimization techniques like GSS-DP and GD. Without using any parameters, the suggested approach can segment dense disparity maps for identifying road damage. Furthermore, the method may be applied for estimating vehicle state because the stereo rig roll angle can be precisely predicted from disparity maps. Additionally, this method can be used to automatically label training data for the detection of road damage. </w:t>
      </w:r>
      <w:r>
        <w:rPr>
          <w:sz w:val="24"/>
          <w:szCs w:val="24"/>
        </w:rPr>
        <w:t>The</w:t>
      </w:r>
      <w:r w:rsidRPr="00EF525C">
        <w:rPr>
          <w:sz w:val="24"/>
          <w:szCs w:val="24"/>
        </w:rPr>
        <w:t xml:space="preserve"> suggested technique for detecting road damage computes the precision, recall, Fscore, IoU, and accuracy, among other metrics, at the pixel level. It is evident that the suggested technique for detecting road damage works well. The detected road damage regions have a pixel-level accuracy of about 97.56%.</w:t>
      </w:r>
    </w:p>
    <w:p w14:paraId="0EC7E81C" w14:textId="77777777" w:rsidR="00E800A7" w:rsidRPr="008E76FD" w:rsidRDefault="00E800A7" w:rsidP="008E76FD">
      <w:pPr>
        <w:spacing w:line="360" w:lineRule="auto"/>
        <w:ind w:firstLine="567"/>
        <w:jc w:val="both"/>
        <w:rPr>
          <w:sz w:val="24"/>
          <w:szCs w:val="24"/>
        </w:rPr>
      </w:pPr>
    </w:p>
    <w:p w14:paraId="477D44E2" w14:textId="5B9166EB" w:rsidR="008E76FD" w:rsidRPr="006805DF" w:rsidRDefault="00E800A7" w:rsidP="006805DF">
      <w:pPr>
        <w:spacing w:line="360" w:lineRule="auto"/>
        <w:rPr>
          <w:b/>
          <w:bCs/>
          <w:sz w:val="28"/>
          <w:szCs w:val="28"/>
        </w:rPr>
      </w:pPr>
      <w:bookmarkStart w:id="22" w:name="_Hlk112131808"/>
      <w:r>
        <w:rPr>
          <w:b/>
          <w:bCs/>
          <w:sz w:val="28"/>
          <w:szCs w:val="28"/>
        </w:rPr>
        <w:t>C</w:t>
      </w:r>
      <w:r w:rsidRPr="006805DF">
        <w:rPr>
          <w:b/>
          <w:bCs/>
          <w:sz w:val="28"/>
          <w:szCs w:val="28"/>
        </w:rPr>
        <w:t xml:space="preserve">ONVENTIONAL TECHNIQUES FOR </w:t>
      </w:r>
      <w:r>
        <w:rPr>
          <w:b/>
          <w:bCs/>
          <w:sz w:val="28"/>
          <w:szCs w:val="28"/>
        </w:rPr>
        <w:t xml:space="preserve">IMAGE </w:t>
      </w:r>
      <w:r w:rsidRPr="006805DF">
        <w:rPr>
          <w:b/>
          <w:bCs/>
          <w:sz w:val="28"/>
          <w:szCs w:val="28"/>
        </w:rPr>
        <w:t xml:space="preserve">PROCESSING </w:t>
      </w:r>
    </w:p>
    <w:bookmarkEnd w:id="22"/>
    <w:p w14:paraId="42D64EBD" w14:textId="77777777" w:rsidR="008E76FD" w:rsidRPr="008E76FD" w:rsidRDefault="008E76FD" w:rsidP="008E76FD">
      <w:pPr>
        <w:spacing w:line="360" w:lineRule="auto"/>
        <w:ind w:firstLine="567"/>
        <w:jc w:val="both"/>
        <w:rPr>
          <w:sz w:val="24"/>
          <w:szCs w:val="24"/>
        </w:rPr>
      </w:pPr>
      <w:r w:rsidRPr="008E76FD">
        <w:rPr>
          <w:sz w:val="24"/>
          <w:szCs w:val="24"/>
        </w:rPr>
        <w:t xml:space="preserve">Image processing is the procedure used to perform certain operations on images with the goal of obtaining an upgraded image or extracting relevant, comprehensible information. With the exception that the input is an image and the output is either an image or attributes related to that picture, it is comparable to signal processing. The two main categories of image processing techniques are analogue and digital image processing. Analog image processing (AIP) is the process of using printouts and images for basic interpretation and analysis. However, digital image processing (DIP) approaches are methods for manipulating images digitally through the use of computers. The fundamental, common procedures that all the data </w:t>
      </w:r>
      <w:r w:rsidRPr="008E76FD">
        <w:rPr>
          <w:sz w:val="24"/>
          <w:szCs w:val="24"/>
        </w:rPr>
        <w:lastRenderedPageBreak/>
        <w:t>in DIP goes through are pre-processing, augmentation, information extraction, and display.</w:t>
      </w:r>
    </w:p>
    <w:p w14:paraId="32979289" w14:textId="77777777" w:rsidR="008E76FD" w:rsidRPr="008E76FD" w:rsidRDefault="008E76FD" w:rsidP="008E76FD">
      <w:pPr>
        <w:spacing w:line="360" w:lineRule="auto"/>
        <w:ind w:firstLine="567"/>
        <w:jc w:val="both"/>
        <w:rPr>
          <w:sz w:val="24"/>
          <w:szCs w:val="24"/>
        </w:rPr>
      </w:pPr>
      <w:r w:rsidRPr="008E76FD">
        <w:rPr>
          <w:sz w:val="24"/>
          <w:szCs w:val="24"/>
        </w:rPr>
        <w:t>The process of detecting and recognizing speed restriction road signs can be broadly divided into three stages, including I detecting speed limit signs, (ii) segmenting digital data, (iii) recognizing digital data, and (iv) recognizing digits. The process of detecting and recognizing speed regulatory road signs can also be broadly divided into three stages, including I detecting speed regulatory signs, (ii) feature extraction, and (iv) feature matching.</w:t>
      </w:r>
    </w:p>
    <w:p w14:paraId="7BDD5E7E" w14:textId="77777777" w:rsidR="008E76FD" w:rsidRPr="008E76FD" w:rsidRDefault="008E76FD" w:rsidP="008E76FD">
      <w:pPr>
        <w:spacing w:line="360" w:lineRule="auto"/>
        <w:ind w:firstLine="567"/>
        <w:jc w:val="both"/>
        <w:rPr>
          <w:sz w:val="24"/>
          <w:szCs w:val="24"/>
        </w:rPr>
      </w:pPr>
    </w:p>
    <w:p w14:paraId="767F07F9" w14:textId="77777777" w:rsidR="008E76FD" w:rsidRPr="008E76FD" w:rsidRDefault="008E76FD" w:rsidP="008E76FD">
      <w:pPr>
        <w:spacing w:line="360" w:lineRule="auto"/>
        <w:ind w:firstLine="567"/>
        <w:jc w:val="both"/>
        <w:rPr>
          <w:sz w:val="24"/>
          <w:szCs w:val="24"/>
        </w:rPr>
      </w:pPr>
      <w:r w:rsidRPr="008E76FD">
        <w:rPr>
          <w:sz w:val="24"/>
          <w:szCs w:val="24"/>
        </w:rPr>
        <w:t>The axes of radial symmetry are used in the idea of a radial symmetric transform. The radial symmetric transform operates based on the several symmetry axes that the typical polygenes of n-sides feature. Each pixel's gradient is used to determine how each vote is cast. Voting is based on the gradient's direction.</w:t>
      </w:r>
    </w:p>
    <w:p w14:paraId="79C3B61A" w14:textId="0261D392" w:rsidR="008E76FD" w:rsidRPr="008A5A7F" w:rsidRDefault="008E76FD" w:rsidP="008E76FD">
      <w:pPr>
        <w:spacing w:line="360" w:lineRule="auto"/>
        <w:ind w:firstLine="567"/>
        <w:jc w:val="both"/>
        <w:rPr>
          <w:sz w:val="24"/>
          <w:szCs w:val="24"/>
        </w:rPr>
      </w:pPr>
      <w:r w:rsidRPr="008E76FD">
        <w:rPr>
          <w:sz w:val="24"/>
          <w:szCs w:val="24"/>
        </w:rPr>
        <w:t>It also compares YOLO to a more recent CNN model called "CSPJacinto-SSD" for the detection and recognition of traffic signs. JacintoNet, a straightforward, lightweight model made of of convolution, group convolution, and max-pooling layers, now includes the CSPNet capabilities. It has been demonstrated that the Cross Stage Partial (CSP) feature increases accuracy while lowering model complexity and parameter requirements. At the input of each stage, the role of CSP is to simply divide the feature maps into two parts along the channels; one part sends into the convolution block as usual, while the other half skips all layers and concatenates with the output convolution block as the final block output. Prior to the convolution block, the feature channels are increased using 1 x 1 convolution, and the context of features from the CSP layer is combined using 1 x 1 convolution following the convolution block. With a few changes to the anchor boxes based on the multi-head SSD concept suggested in [60], the dense heads used in the planned CSPJacinto-SSD are referred to as those in SSD. There is an additional position of anchor boxes with offset 0, rather than just the previous offset 0.5, at thick head levels 2 to 4. Particularly useful for light-weight SSD models that require more anchor boxes to direct the objects' potential appearance locations, this feature can enhance the density of anchor boxes while boosting the recall of object identification. When compared to the original SSD model, the anchor box settings have changed slightly. Because it might make the anchor borders tighter and keep 1:3 anchors, the anchors 1:2 are altered to 1:1.5. Compared to the original SSD, the anchor boxes' base size has changed.</w:t>
      </w:r>
    </w:p>
    <w:p w14:paraId="62A2638F" w14:textId="77777777" w:rsidR="00514033" w:rsidRPr="00733796" w:rsidRDefault="00514033" w:rsidP="00514033">
      <w:pPr>
        <w:spacing w:line="360" w:lineRule="auto"/>
        <w:ind w:firstLine="567"/>
        <w:jc w:val="both"/>
        <w:rPr>
          <w:b/>
          <w:bCs/>
          <w:sz w:val="24"/>
          <w:szCs w:val="24"/>
        </w:rPr>
      </w:pPr>
    </w:p>
    <w:p w14:paraId="24028998" w14:textId="77777777" w:rsidR="00A6215C" w:rsidRPr="00493C29" w:rsidRDefault="00A6215C" w:rsidP="00A6215C">
      <w:pPr>
        <w:widowControl/>
        <w:autoSpaceDE/>
        <w:autoSpaceDN/>
        <w:spacing w:after="160" w:line="259" w:lineRule="auto"/>
        <w:rPr>
          <w:b/>
          <w:bCs/>
          <w:sz w:val="24"/>
          <w:szCs w:val="24"/>
          <w:lang w:val="en-US"/>
        </w:rPr>
      </w:pPr>
      <w:bookmarkStart w:id="23" w:name="_Hlk112131931"/>
      <w:r w:rsidRPr="00493C29">
        <w:rPr>
          <w:b/>
          <w:bCs/>
          <w:sz w:val="24"/>
          <w:szCs w:val="24"/>
          <w:lang w:val="en-US"/>
        </w:rPr>
        <w:t xml:space="preserve">YOLOv5 </w:t>
      </w:r>
    </w:p>
    <w:bookmarkEnd w:id="23"/>
    <w:p w14:paraId="58F18392" w14:textId="598C17F9" w:rsidR="00F73C34" w:rsidRDefault="003A62F5" w:rsidP="006D7B3F">
      <w:pPr>
        <w:widowControl/>
        <w:autoSpaceDE/>
        <w:autoSpaceDN/>
        <w:spacing w:after="160" w:line="360" w:lineRule="auto"/>
        <w:ind w:firstLine="567"/>
        <w:jc w:val="both"/>
        <w:rPr>
          <w:sz w:val="24"/>
          <w:szCs w:val="24"/>
          <w:lang w:val="en-US"/>
        </w:rPr>
      </w:pPr>
      <w:r>
        <w:rPr>
          <w:sz w:val="24"/>
          <w:szCs w:val="24"/>
          <w:lang w:val="en-US"/>
        </w:rPr>
        <w:lastRenderedPageBreak/>
        <w:t xml:space="preserve">YOLO in comparison to the </w:t>
      </w:r>
      <w:r w:rsidR="003933BC">
        <w:rPr>
          <w:sz w:val="24"/>
          <w:szCs w:val="24"/>
          <w:lang w:val="en-US"/>
        </w:rPr>
        <w:t>above-mentioned</w:t>
      </w:r>
      <w:r>
        <w:rPr>
          <w:sz w:val="24"/>
          <w:szCs w:val="24"/>
          <w:lang w:val="en-US"/>
        </w:rPr>
        <w:t xml:space="preserve"> </w:t>
      </w:r>
      <w:r w:rsidR="00642E2C">
        <w:rPr>
          <w:sz w:val="24"/>
          <w:szCs w:val="24"/>
          <w:lang w:val="en-US"/>
        </w:rPr>
        <w:t xml:space="preserve">networks </w:t>
      </w:r>
      <w:r>
        <w:rPr>
          <w:sz w:val="24"/>
          <w:szCs w:val="24"/>
          <w:lang w:val="en-US"/>
        </w:rPr>
        <w:t xml:space="preserve">comes with many versions as YOLO, YOLOv2, YOLOv3 and YOLOv4, YOLOv5, YOLOv6 and YOLOv7 so far. The mechanism and architecture are different. </w:t>
      </w:r>
      <w:r w:rsidR="00C63D54">
        <w:rPr>
          <w:sz w:val="24"/>
          <w:szCs w:val="24"/>
          <w:lang w:val="en-US"/>
        </w:rPr>
        <w:t xml:space="preserve">It is a single pass which is defined as ‘You Only Look Once’. During training the input images </w:t>
      </w:r>
      <w:r w:rsidR="006D7B3F">
        <w:rPr>
          <w:sz w:val="24"/>
          <w:szCs w:val="24"/>
          <w:lang w:val="en-US"/>
        </w:rPr>
        <w:t xml:space="preserve">along with ground truth (segments and labels) is fed into it. Outputs are also bounding boxes which is faster to train and predict. This is due to the tradeoff with the </w:t>
      </w:r>
      <w:r w:rsidR="006B1093">
        <w:rPr>
          <w:sz w:val="24"/>
          <w:szCs w:val="24"/>
          <w:lang w:val="en-US"/>
        </w:rPr>
        <w:t>accuracy compared to Faster RCNN.</w:t>
      </w:r>
    </w:p>
    <w:p w14:paraId="1B6E8CC6" w14:textId="6D4930A6" w:rsidR="00A6215C" w:rsidRPr="00A6215C" w:rsidRDefault="008A7E44">
      <w:pPr>
        <w:widowControl/>
        <w:autoSpaceDE/>
        <w:autoSpaceDN/>
        <w:spacing w:after="160" w:line="259" w:lineRule="auto"/>
        <w:rPr>
          <w:b/>
          <w:bCs/>
          <w:sz w:val="24"/>
          <w:szCs w:val="24"/>
          <w:lang w:val="en-US"/>
        </w:rPr>
      </w:pPr>
      <w:bookmarkStart w:id="24" w:name="_Hlk112131938"/>
      <w:r w:rsidRPr="00A6215C">
        <w:rPr>
          <w:b/>
          <w:bCs/>
          <w:sz w:val="24"/>
          <w:szCs w:val="24"/>
          <w:lang w:val="en-US"/>
        </w:rPr>
        <w:t>ARCHITECTURAL DETAILS</w:t>
      </w:r>
    </w:p>
    <w:bookmarkEnd w:id="24"/>
    <w:p w14:paraId="2045ED29" w14:textId="0853DEFD" w:rsidR="0055455B" w:rsidRDefault="00A6215C" w:rsidP="00493C29">
      <w:pPr>
        <w:widowControl/>
        <w:autoSpaceDE/>
        <w:autoSpaceDN/>
        <w:spacing w:after="160" w:line="360" w:lineRule="auto"/>
        <w:ind w:firstLine="567"/>
        <w:jc w:val="both"/>
        <w:rPr>
          <w:sz w:val="24"/>
          <w:szCs w:val="24"/>
          <w:lang w:val="en-US"/>
        </w:rPr>
      </w:pPr>
      <w:r>
        <w:rPr>
          <w:sz w:val="24"/>
          <w:szCs w:val="24"/>
          <w:lang w:val="en-US"/>
        </w:rPr>
        <w:t>The Models backbone extracts relevant features from the image th</w:t>
      </w:r>
      <w:r w:rsidR="004753BF">
        <w:rPr>
          <w:sz w:val="24"/>
          <w:szCs w:val="24"/>
          <w:lang w:val="en-US"/>
        </w:rPr>
        <w:t>r</w:t>
      </w:r>
      <w:r>
        <w:rPr>
          <w:sz w:val="24"/>
          <w:szCs w:val="24"/>
          <w:lang w:val="en-US"/>
        </w:rPr>
        <w:t>eat is fed into it. YOLOv5 makes use of CSP- Cross stage Partial Networks as its backbone to extract feature rich information.</w:t>
      </w:r>
      <w:r w:rsidR="0055455B">
        <w:rPr>
          <w:sz w:val="24"/>
          <w:szCs w:val="24"/>
          <w:lang w:val="en-US"/>
        </w:rPr>
        <w:t xml:space="preserve"> It has excellent results with respect to processing time compared to other deep networks.</w:t>
      </w:r>
      <w:r w:rsidR="00497F53">
        <w:rPr>
          <w:sz w:val="24"/>
          <w:szCs w:val="24"/>
          <w:lang w:val="en-US"/>
        </w:rPr>
        <w:t xml:space="preserve"> </w:t>
      </w:r>
    </w:p>
    <w:p w14:paraId="13B7D246" w14:textId="77777777" w:rsidR="00497F53" w:rsidRPr="00497F53" w:rsidRDefault="00497F53" w:rsidP="00493C29">
      <w:pPr>
        <w:widowControl/>
        <w:autoSpaceDE/>
        <w:autoSpaceDN/>
        <w:spacing w:after="160" w:line="360" w:lineRule="auto"/>
        <w:ind w:firstLine="567"/>
        <w:jc w:val="both"/>
        <w:rPr>
          <w:sz w:val="24"/>
          <w:szCs w:val="24"/>
          <w:lang w:val="en-US"/>
        </w:rPr>
      </w:pPr>
      <w:r w:rsidRPr="00497F53">
        <w:rPr>
          <w:sz w:val="24"/>
          <w:szCs w:val="24"/>
          <w:lang w:val="en-US"/>
        </w:rPr>
        <w:t>The YOLOv5 object detector's backbone network is often pretrained using ImageNet classification. Pretraining refers to the network's weights being modified for the new task of object recognition even when they have already been trained to recognize important features in an image.</w:t>
      </w:r>
    </w:p>
    <w:p w14:paraId="149E44F6" w14:textId="2057475C" w:rsidR="00497F53" w:rsidRDefault="00497F53" w:rsidP="00497F53">
      <w:pPr>
        <w:widowControl/>
        <w:autoSpaceDE/>
        <w:autoSpaceDN/>
        <w:spacing w:after="160" w:line="360" w:lineRule="auto"/>
        <w:jc w:val="both"/>
        <w:rPr>
          <w:sz w:val="24"/>
          <w:szCs w:val="24"/>
          <w:lang w:val="en-US"/>
        </w:rPr>
      </w:pPr>
      <w:r w:rsidRPr="00497F53">
        <w:rPr>
          <w:sz w:val="24"/>
          <w:szCs w:val="24"/>
          <w:lang w:val="en-US"/>
        </w:rPr>
        <w:t>For the YOLOv5 object detector, the authors took into account the following neural backbones.</w:t>
      </w:r>
    </w:p>
    <w:p w14:paraId="3086C473" w14:textId="77777777" w:rsidR="00497F53" w:rsidRDefault="00497F53" w:rsidP="00497F53">
      <w:pPr>
        <w:widowControl/>
        <w:numPr>
          <w:ilvl w:val="0"/>
          <w:numId w:val="19"/>
        </w:numPr>
        <w:shd w:val="clear" w:color="auto" w:fill="FFFFFF"/>
        <w:autoSpaceDE/>
        <w:autoSpaceDN/>
        <w:spacing w:before="100" w:beforeAutospacing="1" w:after="100" w:afterAutospacing="1"/>
        <w:rPr>
          <w:rFonts w:ascii="Arial" w:hAnsi="Arial" w:cs="Arial"/>
          <w:color w:val="151515"/>
        </w:rPr>
      </w:pPr>
      <w:r>
        <w:rPr>
          <w:rFonts w:ascii="Arial" w:hAnsi="Arial" w:cs="Arial"/>
          <w:color w:val="151515"/>
        </w:rPr>
        <w:t>CSPResNext50</w:t>
      </w:r>
    </w:p>
    <w:p w14:paraId="3D2B451F" w14:textId="77777777" w:rsidR="00497F53" w:rsidRDefault="00497F53" w:rsidP="00497F53">
      <w:pPr>
        <w:widowControl/>
        <w:numPr>
          <w:ilvl w:val="0"/>
          <w:numId w:val="19"/>
        </w:numPr>
        <w:shd w:val="clear" w:color="auto" w:fill="FFFFFF"/>
        <w:autoSpaceDE/>
        <w:autoSpaceDN/>
        <w:spacing w:before="100" w:beforeAutospacing="1" w:after="100" w:afterAutospacing="1"/>
        <w:rPr>
          <w:rFonts w:ascii="Arial" w:hAnsi="Arial" w:cs="Arial"/>
          <w:color w:val="151515"/>
        </w:rPr>
      </w:pPr>
      <w:r>
        <w:rPr>
          <w:rFonts w:ascii="Arial" w:hAnsi="Arial" w:cs="Arial"/>
          <w:color w:val="151515"/>
        </w:rPr>
        <w:t>CSPDarknet53</w:t>
      </w:r>
    </w:p>
    <w:p w14:paraId="40078BD5" w14:textId="77777777" w:rsidR="00497F53" w:rsidRDefault="00497F53" w:rsidP="00497F53">
      <w:pPr>
        <w:widowControl/>
        <w:numPr>
          <w:ilvl w:val="0"/>
          <w:numId w:val="19"/>
        </w:numPr>
        <w:shd w:val="clear" w:color="auto" w:fill="FFFFFF"/>
        <w:autoSpaceDE/>
        <w:autoSpaceDN/>
        <w:spacing w:before="100" w:beforeAutospacing="1" w:after="100" w:afterAutospacing="1"/>
        <w:rPr>
          <w:rFonts w:ascii="Arial" w:hAnsi="Arial" w:cs="Arial"/>
          <w:color w:val="151515"/>
        </w:rPr>
      </w:pPr>
      <w:r>
        <w:rPr>
          <w:rFonts w:ascii="Arial" w:hAnsi="Arial" w:cs="Arial"/>
          <w:color w:val="151515"/>
        </w:rPr>
        <w:t>EfficientNet-B3</w:t>
      </w:r>
    </w:p>
    <w:p w14:paraId="4F59510A" w14:textId="298848D2" w:rsidR="00497F53" w:rsidRDefault="00497F53" w:rsidP="00497F53">
      <w:pPr>
        <w:widowControl/>
        <w:autoSpaceDE/>
        <w:autoSpaceDN/>
        <w:spacing w:after="160" w:line="360" w:lineRule="auto"/>
        <w:jc w:val="both"/>
        <w:rPr>
          <w:sz w:val="24"/>
          <w:szCs w:val="24"/>
          <w:lang w:val="en-US"/>
        </w:rPr>
      </w:pPr>
      <w:r>
        <w:rPr>
          <w:noProof/>
        </w:rPr>
        <w:drawing>
          <wp:inline distT="0" distB="0" distL="0" distR="0" wp14:anchorId="5DA9DB30" wp14:editId="66135B01">
            <wp:extent cx="5731510" cy="1158875"/>
            <wp:effectExtent l="0" t="0" r="2540" b="3175"/>
            <wp:docPr id="14" name="Picture 14" descr="Parameters of neural networks for image classification. (Backbone model, input network resolution, receptive field size, parameters, average size of layer output, BFLOPs, FP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rameters of neural networks for image classification. (Backbone model, input network resolution, receptive field size, parameters, average size of layer output, BFLOPs, FPS)"/>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1158875"/>
                    </a:xfrm>
                    <a:prstGeom prst="rect">
                      <a:avLst/>
                    </a:prstGeom>
                    <a:noFill/>
                    <a:ln>
                      <a:noFill/>
                    </a:ln>
                  </pic:spPr>
                </pic:pic>
              </a:graphicData>
            </a:graphic>
          </wp:inline>
        </w:drawing>
      </w:r>
    </w:p>
    <w:p w14:paraId="3318B50A" w14:textId="6772BB4A" w:rsidR="00B95787" w:rsidRDefault="00B95787" w:rsidP="00AB3CCF">
      <w:pPr>
        <w:widowControl/>
        <w:autoSpaceDE/>
        <w:autoSpaceDN/>
        <w:spacing w:after="160" w:line="360" w:lineRule="auto"/>
        <w:ind w:firstLine="567"/>
        <w:jc w:val="both"/>
        <w:rPr>
          <w:sz w:val="24"/>
          <w:szCs w:val="24"/>
          <w:lang w:val="en-US"/>
        </w:rPr>
      </w:pPr>
      <w:r w:rsidRPr="00B95787">
        <w:rPr>
          <w:sz w:val="24"/>
          <w:szCs w:val="24"/>
          <w:lang w:val="en-US"/>
        </w:rPr>
        <w:t xml:space="preserve">DenseNet serves as the foundation for both the CSPResNext50 and the CSPDarknet53. </w:t>
      </w:r>
      <w:r>
        <w:rPr>
          <w:sz w:val="24"/>
          <w:szCs w:val="24"/>
          <w:lang w:val="en-US"/>
        </w:rPr>
        <w:t>It</w:t>
      </w:r>
      <w:r w:rsidRPr="00B95787">
        <w:rPr>
          <w:sz w:val="24"/>
          <w:szCs w:val="24"/>
          <w:lang w:val="en-US"/>
        </w:rPr>
        <w:t xml:space="preserve"> was created to connect layers in convolutional neural networks with the following goals in mind: to improve feature propagation, encourage the network to reuse features, and decrease the number of network parameters; to address the vanishing gradient problem (it is difficult to backprop loss signals through an extremely deep network).</w:t>
      </w:r>
    </w:p>
    <w:p w14:paraId="4FDCCFDA" w14:textId="5A3AF52D" w:rsidR="00B95787" w:rsidRDefault="00B95787" w:rsidP="00B95787">
      <w:pPr>
        <w:widowControl/>
        <w:autoSpaceDE/>
        <w:autoSpaceDN/>
        <w:spacing w:after="160" w:line="360" w:lineRule="auto"/>
        <w:jc w:val="center"/>
        <w:rPr>
          <w:sz w:val="24"/>
          <w:szCs w:val="24"/>
          <w:lang w:val="en-US"/>
        </w:rPr>
      </w:pPr>
      <w:r>
        <w:rPr>
          <w:noProof/>
        </w:rPr>
        <w:lastRenderedPageBreak/>
        <w:drawing>
          <wp:inline distT="0" distB="0" distL="0" distR="0" wp14:anchorId="1D37A525" wp14:editId="7AC74FC2">
            <wp:extent cx="3429000" cy="2393950"/>
            <wp:effectExtent l="0" t="0" r="0" b="0"/>
            <wp:docPr id="15" name="Picture 15" descr="3D neural network layers visualiz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3D neural network layers visualization."/>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429000" cy="2393950"/>
                    </a:xfrm>
                    <a:prstGeom prst="rect">
                      <a:avLst/>
                    </a:prstGeom>
                    <a:noFill/>
                    <a:ln>
                      <a:noFill/>
                    </a:ln>
                  </pic:spPr>
                </pic:pic>
              </a:graphicData>
            </a:graphic>
          </wp:inline>
        </w:drawing>
      </w:r>
    </w:p>
    <w:p w14:paraId="22DC9A63" w14:textId="6E34C43F" w:rsidR="00B95787" w:rsidRDefault="00B95787" w:rsidP="00B95787">
      <w:pPr>
        <w:widowControl/>
        <w:autoSpaceDE/>
        <w:autoSpaceDN/>
        <w:spacing w:after="160" w:line="360" w:lineRule="auto"/>
        <w:jc w:val="center"/>
        <w:rPr>
          <w:sz w:val="24"/>
          <w:szCs w:val="24"/>
          <w:lang w:val="en-US"/>
        </w:rPr>
      </w:pPr>
      <w:r>
        <w:rPr>
          <w:sz w:val="24"/>
          <w:szCs w:val="24"/>
          <w:lang w:val="en-US"/>
        </w:rPr>
        <w:t>Source</w:t>
      </w:r>
      <w:r w:rsidR="008B3F43">
        <w:rPr>
          <w:sz w:val="24"/>
          <w:szCs w:val="24"/>
          <w:lang w:val="en-US"/>
        </w:rPr>
        <w:t xml:space="preserve">: </w:t>
      </w:r>
      <w:r w:rsidR="008B3F43">
        <w:rPr>
          <w:sz w:val="24"/>
          <w:szCs w:val="24"/>
          <w:lang w:val="en-US"/>
        </w:rPr>
        <w:fldChar w:fldCharType="begin"/>
      </w:r>
      <w:r w:rsidR="003263AD">
        <w:rPr>
          <w:sz w:val="24"/>
          <w:szCs w:val="24"/>
          <w:lang w:val="en-US"/>
        </w:rPr>
        <w:instrText xml:space="preserve"> ADDIN ZOTERO_ITEM CSL_CITATION {"citationID":"IDL30MD3","properties":{"formattedCitation":"[29]","plainCitation":"[29]","noteIndex":0},"citationItems":[{"id":78,"uris":["http://zotero.org/users/local/2c21lxPz/items/9HHRCGDR"],"itemData":{"id":78,"type":"article","abstract":"Recent work has shown that convolutional networks can be substantially deeper, more accurate, and efficient to train if they contain shorter connections between layers close to the input and those close to the output. In this paper, we embrace this observation and introduce the Dense Convolutional Network (DenseNet), which connects each layer to every other layer in a feed-forward fashion. Whereas traditional convolutional networks with L layers have L connections - one between each layer and its subsequent layer - our network has L(L+1)/2 direct connections. For each layer, the feature-maps of all preceding layers are used as inputs, and its own feature-maps are used as inputs into all subsequent layers. DenseNets have several compelling advantages: they alleviate the vanishing-gradient problem, strengthen feature propagation, encourage feature reuse, and substantially reduce the number of parameters. We evaluate our proposed architecture on four highly competitive object recognition benchmark tasks (CIFAR-10, CIFAR-100, SVHN, and ImageNet). DenseNets obtain significant improvements over the state-of-the-art on most of them, whilst requiring less computation to achieve high performance. Code and pre-trained models are available at https://github.com/liuzhuang13/DenseNet .","note":"arXiv:1608.06993 [cs]","number":"arXiv:1608.06993","publisher":"arXiv","source":"arXiv.org","title":"Densely Connected Convolutional Networks","URL":"http://arxiv.org/abs/1608.06993","author":[{"family":"Huang","given":"Gao"},{"family":"Liu","given":"Zhuang"},{"family":"Maaten","given":"Laurens","non-dropping-particle":"van der"},{"family":"Weinberger","given":"Kilian Q."}],"accessed":{"date-parts":[["2022",8,16]]},"issued":{"date-parts":[["2018",1,28]]}}}],"schema":"https://github.com/citation-style-language/schema/raw/master/csl-citation.json"} </w:instrText>
      </w:r>
      <w:r w:rsidR="008B3F43">
        <w:rPr>
          <w:sz w:val="24"/>
          <w:szCs w:val="24"/>
          <w:lang w:val="en-US"/>
        </w:rPr>
        <w:fldChar w:fldCharType="separate"/>
      </w:r>
      <w:r w:rsidR="003263AD" w:rsidRPr="003263AD">
        <w:rPr>
          <w:sz w:val="24"/>
        </w:rPr>
        <w:t>[29]</w:t>
      </w:r>
      <w:r w:rsidR="008B3F43">
        <w:rPr>
          <w:sz w:val="24"/>
          <w:szCs w:val="24"/>
          <w:lang w:val="en-US"/>
        </w:rPr>
        <w:fldChar w:fldCharType="end"/>
      </w:r>
    </w:p>
    <w:p w14:paraId="73F57FAF" w14:textId="70145B0C" w:rsidR="00B95787" w:rsidRDefault="004D338C" w:rsidP="00C367BD">
      <w:pPr>
        <w:widowControl/>
        <w:autoSpaceDE/>
        <w:autoSpaceDN/>
        <w:spacing w:after="160" w:line="360" w:lineRule="auto"/>
        <w:jc w:val="center"/>
        <w:rPr>
          <w:sz w:val="24"/>
          <w:szCs w:val="24"/>
          <w:lang w:val="en-US"/>
        </w:rPr>
      </w:pPr>
      <w:r>
        <w:rPr>
          <w:noProof/>
        </w:rPr>
        <w:drawing>
          <wp:inline distT="0" distB="0" distL="0" distR="0" wp14:anchorId="1E9F13D6" wp14:editId="57C8C8C4">
            <wp:extent cx="5283200" cy="1917700"/>
            <wp:effectExtent l="0" t="0" r="0" b="0"/>
            <wp:docPr id="17" name="Picture 17" descr="DenseNet model diagram. A dense block composed of four dense layers feeding a transition layer with a convolu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enseNet model diagram. A dense block composed of four dense layers feeding a transition layer with a convolution."/>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83200" cy="1917700"/>
                    </a:xfrm>
                    <a:prstGeom prst="rect">
                      <a:avLst/>
                    </a:prstGeom>
                    <a:noFill/>
                    <a:ln>
                      <a:noFill/>
                    </a:ln>
                  </pic:spPr>
                </pic:pic>
              </a:graphicData>
            </a:graphic>
          </wp:inline>
        </w:drawing>
      </w:r>
    </w:p>
    <w:p w14:paraId="57F5C455" w14:textId="02A0A17A" w:rsidR="004D338C" w:rsidRDefault="00D6795A" w:rsidP="004D338C">
      <w:pPr>
        <w:widowControl/>
        <w:autoSpaceDE/>
        <w:autoSpaceDN/>
        <w:spacing w:after="160" w:line="360" w:lineRule="auto"/>
        <w:jc w:val="center"/>
        <w:rPr>
          <w:sz w:val="24"/>
          <w:szCs w:val="24"/>
          <w:lang w:val="en-US"/>
        </w:rPr>
      </w:pPr>
      <w:r>
        <w:rPr>
          <w:sz w:val="24"/>
          <w:szCs w:val="24"/>
          <w:lang w:val="en-US"/>
        </w:rPr>
        <w:t xml:space="preserve">Source: </w:t>
      </w:r>
      <w:r>
        <w:rPr>
          <w:sz w:val="24"/>
          <w:szCs w:val="24"/>
          <w:lang w:val="en-US"/>
        </w:rPr>
        <w:fldChar w:fldCharType="begin"/>
      </w:r>
      <w:r w:rsidR="003263AD">
        <w:rPr>
          <w:sz w:val="24"/>
          <w:szCs w:val="24"/>
          <w:lang w:val="en-US"/>
        </w:rPr>
        <w:instrText xml:space="preserve"> ADDIN ZOTERO_ITEM CSL_CITATION {"citationID":"DjW5rSGx","properties":{"formattedCitation":"[29]","plainCitation":"[29]","noteIndex":0},"citationItems":[{"id":78,"uris":["http://zotero.org/users/local/2c21lxPz/items/9HHRCGDR"],"itemData":{"id":78,"type":"article","abstract":"Recent work has shown that convolutional networks can be substantially deeper, more accurate, and efficient to train if they contain shorter connections between layers close to the input and those close to the output. In this paper, we embrace this observation and introduce the Dense Convolutional Network (DenseNet), which connects each layer to every other layer in a feed-forward fashion. Whereas traditional convolutional networks with L layers have L connections - one between each layer and its subsequent layer - our network has L(L+1)/2 direct connections. For each layer, the feature-maps of all preceding layers are used as inputs, and its own feature-maps are used as inputs into all subsequent layers. DenseNets have several compelling advantages: they alleviate the vanishing-gradient problem, strengthen feature propagation, encourage feature reuse, and substantially reduce the number of parameters. We evaluate our proposed architecture on four highly competitive object recognition benchmark tasks (CIFAR-10, CIFAR-100, SVHN, and ImageNet). DenseNets obtain significant improvements over the state-of-the-art on most of them, whilst requiring less computation to achieve high performance. Code and pre-trained models are available at https://github.com/liuzhuang13/DenseNet .","note":"arXiv:1608.06993 [cs]","number":"arXiv:1608.06993","publisher":"arXiv","source":"arXiv.org","title":"Densely Connected Convolutional Networks","URL":"http://arxiv.org/abs/1608.06993","author":[{"family":"Huang","given":"Gao"},{"family":"Liu","given":"Zhuang"},{"family":"Maaten","given":"Laurens","non-dropping-particle":"van der"},{"family":"Weinberger","given":"Kilian Q."}],"accessed":{"date-parts":[["2022",8,16]]},"issued":{"date-parts":[["2018",1,28]]}}}],"schema":"https://github.com/citation-style-language/schema/raw/master/csl-citation.json"} </w:instrText>
      </w:r>
      <w:r>
        <w:rPr>
          <w:sz w:val="24"/>
          <w:szCs w:val="24"/>
          <w:lang w:val="en-US"/>
        </w:rPr>
        <w:fldChar w:fldCharType="separate"/>
      </w:r>
      <w:r w:rsidR="003263AD" w:rsidRPr="003263AD">
        <w:rPr>
          <w:sz w:val="24"/>
        </w:rPr>
        <w:t>[29]</w:t>
      </w:r>
      <w:r>
        <w:rPr>
          <w:sz w:val="24"/>
          <w:szCs w:val="24"/>
          <w:lang w:val="en-US"/>
        </w:rPr>
        <w:fldChar w:fldCharType="end"/>
      </w:r>
    </w:p>
    <w:p w14:paraId="12C56539" w14:textId="0DCECB6E" w:rsidR="004D338C" w:rsidRDefault="00050CF8" w:rsidP="00AB3CCF">
      <w:pPr>
        <w:widowControl/>
        <w:autoSpaceDE/>
        <w:autoSpaceDN/>
        <w:spacing w:after="160" w:line="360" w:lineRule="auto"/>
        <w:ind w:firstLine="567"/>
        <w:jc w:val="both"/>
        <w:rPr>
          <w:sz w:val="24"/>
          <w:szCs w:val="24"/>
          <w:lang w:val="en-US"/>
        </w:rPr>
      </w:pPr>
      <w:r w:rsidRPr="00050CF8">
        <w:rPr>
          <w:sz w:val="24"/>
          <w:szCs w:val="24"/>
          <w:lang w:val="en-US"/>
        </w:rPr>
        <w:t>DenseNet has been modified in CSPResNext50 and CSPDarknet53 so that the feature map of the base layer is separated by copying it, passing one copy through the dense block, and passing another directly to the next layer. By transmitting an unedited version of the feature map, the CSPResNext50 and CSPDarknet53 aim to reduce processing bottlenecks in the DenseNet and enhance learning.</w:t>
      </w:r>
    </w:p>
    <w:p w14:paraId="6D1B0BDF" w14:textId="77777777" w:rsidR="00D6795A" w:rsidRDefault="003F5AE3" w:rsidP="00B95787">
      <w:pPr>
        <w:widowControl/>
        <w:autoSpaceDE/>
        <w:autoSpaceDN/>
        <w:spacing w:after="160" w:line="360" w:lineRule="auto"/>
        <w:jc w:val="center"/>
        <w:rPr>
          <w:sz w:val="24"/>
          <w:szCs w:val="24"/>
          <w:lang w:val="en-US"/>
        </w:rPr>
      </w:pPr>
      <w:r>
        <w:rPr>
          <w:noProof/>
        </w:rPr>
        <w:drawing>
          <wp:inline distT="0" distB="0" distL="0" distR="0" wp14:anchorId="051B4978" wp14:editId="02DE3067">
            <wp:extent cx="5137150" cy="1955800"/>
            <wp:effectExtent l="0" t="0" r="0" b="0"/>
            <wp:docPr id="18" name="Picture 18" descr="Cross stage partial DenseNet visualization (with skip connec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ross stage partial DenseNet visualization (with skip connection)"/>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137150" cy="1955800"/>
                    </a:xfrm>
                    <a:prstGeom prst="rect">
                      <a:avLst/>
                    </a:prstGeom>
                    <a:noFill/>
                    <a:ln>
                      <a:noFill/>
                    </a:ln>
                  </pic:spPr>
                </pic:pic>
              </a:graphicData>
            </a:graphic>
          </wp:inline>
        </w:drawing>
      </w:r>
    </w:p>
    <w:p w14:paraId="52509EE9" w14:textId="42AD3151" w:rsidR="00B95787" w:rsidRDefault="00D6795A" w:rsidP="00B95787">
      <w:pPr>
        <w:widowControl/>
        <w:autoSpaceDE/>
        <w:autoSpaceDN/>
        <w:spacing w:after="160" w:line="360" w:lineRule="auto"/>
        <w:jc w:val="center"/>
        <w:rPr>
          <w:sz w:val="24"/>
          <w:szCs w:val="24"/>
          <w:lang w:val="en-US"/>
        </w:rPr>
      </w:pPr>
      <w:r>
        <w:rPr>
          <w:sz w:val="24"/>
          <w:szCs w:val="24"/>
          <w:lang w:val="en-US"/>
        </w:rPr>
        <w:lastRenderedPageBreak/>
        <w:t xml:space="preserve">Source: </w:t>
      </w:r>
      <w:r>
        <w:rPr>
          <w:sz w:val="24"/>
          <w:szCs w:val="24"/>
          <w:lang w:val="en-US"/>
        </w:rPr>
        <w:fldChar w:fldCharType="begin"/>
      </w:r>
      <w:r w:rsidR="003263AD">
        <w:rPr>
          <w:sz w:val="24"/>
          <w:szCs w:val="24"/>
          <w:lang w:val="en-US"/>
        </w:rPr>
        <w:instrText xml:space="preserve"> ADDIN ZOTERO_ITEM CSL_CITATION {"citationID":"Ii5qG0QP","properties":{"formattedCitation":"[30]","plainCitation":"[30]","noteIndex":0},"citationItems":[{"id":75,"uris":["http://zotero.org/users/local/2c21lxPz/items/53ZC2BVD"],"itemData":{"id":75,"type":"article","abstract":"Neural networks have enabled state-of-the-art approaches to achieve incredible results on computer vision tasks such as object detection. However, such success greatly relies on costly computation resources, which hinders people with cheap devices from appreciating the advanced technology. In this paper, we propose Cross Stage Partial Network (CSPNet) to mitigate the problem that previous works require heavy inference computations from the network architecture perspective. We attribute the problem to the duplicate gradient information within network optimization. The proposed networks respect the variability of the gradients by integrating feature maps from the beginning and the end of a network stage, which, in our experiments, reduces computations by 20% with equivalent or even superior accuracy on the ImageNet dataset, and significantly outperforms state-of-the-art approaches in terms of AP50 on the MS COCO object detection dataset. The CSPNet is easy to implement and general enough to cope with architectures based on ResNet, ResNeXt, and DenseNet. Source code is at https://github.com/WongKinYiu/CrossStagePartialNetworks.","note":"arXiv:1911.11929 [cs]\nversion: 1","number":"arXiv:1911.11929","publisher":"arXiv","source":"arXiv.org","title":"CSPNet: A New Backbone that can Enhance Learning Capability of CNN","title-short":"CSPNet","URL":"http://arxiv.org/abs/1911.11929","author":[{"family":"Wang","given":"Chien-Yao"},{"family":"Liao","given":"Hong-Yuan Mark"},{"family":"Yeh","given":"I.-Hau"},{"family":"Wu","given":"Yueh-Hua"},{"family":"Chen","given":"Ping-Yang"},{"family":"Hsieh","given":"Jun-Wei"}],"accessed":{"date-parts":[["2022",8,16]]},"issued":{"date-parts":[["2019",11,26]]}}}],"schema":"https://github.com/citation-style-language/schema/raw/master/csl-citation.json"} </w:instrText>
      </w:r>
      <w:r>
        <w:rPr>
          <w:sz w:val="24"/>
          <w:szCs w:val="24"/>
          <w:lang w:val="en-US"/>
        </w:rPr>
        <w:fldChar w:fldCharType="separate"/>
      </w:r>
      <w:r w:rsidR="003263AD" w:rsidRPr="003263AD">
        <w:rPr>
          <w:sz w:val="24"/>
        </w:rPr>
        <w:t>[30]</w:t>
      </w:r>
      <w:r>
        <w:rPr>
          <w:sz w:val="24"/>
          <w:szCs w:val="24"/>
          <w:lang w:val="en-US"/>
        </w:rPr>
        <w:fldChar w:fldCharType="end"/>
      </w:r>
    </w:p>
    <w:p w14:paraId="04C42CA0" w14:textId="1B7A86B5" w:rsidR="00AB3CCF" w:rsidRDefault="00AB3CCF" w:rsidP="00AB3CCF">
      <w:pPr>
        <w:widowControl/>
        <w:autoSpaceDE/>
        <w:autoSpaceDN/>
        <w:spacing w:after="160" w:line="360" w:lineRule="auto"/>
        <w:ind w:firstLine="567"/>
        <w:jc w:val="both"/>
        <w:rPr>
          <w:sz w:val="24"/>
          <w:szCs w:val="24"/>
          <w:lang w:val="en-US"/>
        </w:rPr>
      </w:pPr>
      <w:r w:rsidRPr="00AB3CCF">
        <w:rPr>
          <w:sz w:val="24"/>
          <w:szCs w:val="24"/>
          <w:lang w:val="en-US"/>
        </w:rPr>
        <w:t>Google Brain created EfficientNet particularly to research the scaling issue with convolutional neural networks. While scaling up the ConvNet, you have a variety of options, including input size, width scaling, depth scaling, and scaling all of the aforementioned options. According to the EfficientNet study, all of these have an optimal value, which they locate through search.</w:t>
      </w:r>
    </w:p>
    <w:p w14:paraId="468E9C34" w14:textId="09CF6364" w:rsidR="008942BA" w:rsidRDefault="008942BA" w:rsidP="00AB3CCF">
      <w:pPr>
        <w:widowControl/>
        <w:autoSpaceDE/>
        <w:autoSpaceDN/>
        <w:spacing w:after="160" w:line="360" w:lineRule="auto"/>
        <w:ind w:firstLine="567"/>
        <w:jc w:val="both"/>
        <w:rPr>
          <w:sz w:val="24"/>
          <w:szCs w:val="24"/>
          <w:lang w:val="en-US"/>
        </w:rPr>
      </w:pPr>
      <w:r>
        <w:rPr>
          <w:noProof/>
        </w:rPr>
        <w:drawing>
          <wp:inline distT="0" distB="0" distL="0" distR="0" wp14:anchorId="162A7BD7" wp14:editId="5D7C6F87">
            <wp:extent cx="5731510" cy="2449195"/>
            <wp:effectExtent l="0" t="0" r="2540" b="8255"/>
            <wp:docPr id="19" name="Picture 19" descr="(a) baseline (b) width scaling (c) depth scaling (d) resolution scaling (e) compound scal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 baseline (b) width scaling (c) depth scaling (d) resolution scaling (e) compound scali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1510" cy="2449195"/>
                    </a:xfrm>
                    <a:prstGeom prst="rect">
                      <a:avLst/>
                    </a:prstGeom>
                    <a:noFill/>
                    <a:ln>
                      <a:noFill/>
                    </a:ln>
                  </pic:spPr>
                </pic:pic>
              </a:graphicData>
            </a:graphic>
          </wp:inline>
        </w:drawing>
      </w:r>
    </w:p>
    <w:p w14:paraId="4E36FBC4" w14:textId="535FEA46" w:rsidR="00756087" w:rsidRDefault="00756087" w:rsidP="00756087">
      <w:pPr>
        <w:widowControl/>
        <w:autoSpaceDE/>
        <w:autoSpaceDN/>
        <w:spacing w:after="160" w:line="360" w:lineRule="auto"/>
        <w:ind w:firstLine="567"/>
        <w:jc w:val="center"/>
      </w:pPr>
      <w:r>
        <w:t xml:space="preserve">Source: </w:t>
      </w:r>
      <w:r>
        <w:fldChar w:fldCharType="begin"/>
      </w:r>
      <w:r w:rsidR="003263AD">
        <w:instrText xml:space="preserve"> ADDIN ZOTERO_ITEM CSL_CITATION {"citationID":"QWMuBU12","properties":{"formattedCitation":"[31]","plainCitation":"[31]","noteIndex":0},"citationItems":[{"id":71,"uris":["http://zotero.org/users/local/2c21lxPz/items/5VW56XT6"],"itemData":{"id":71,"type":"article","abstract":"Convolutional Neural Networks (ConvNets) are commonly developed at a fixed resource budget, and then scaled up for better accuracy if more resources are available.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scaling up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3% top-1 accuracy on ImageNet, while being 8.4x smaller and 6.1x faster on inference than the best existing ConvNet. Our EfficientNets also transfer well and achieve state-of-the-art accuracy on CIFAR-100 (91.7%), Flowers (98.8%), and 3 other transfer learning datasets, with an order of magnitude fewer parameters. Source code is at https://github.com/tensorflow/tpu/tree/master/models/official/efficientnet.","note":"arXiv:1905.11946 [cs, stat]","number":"arXiv:1905.11946","publisher":"arXiv","source":"arXiv.org","title":"EfficientNet: Rethinking Model Scaling for Convolutional Neural Networks","title-short":"EfficientNet","URL":"http://arxiv.org/abs/1905.11946","author":[{"family":"Tan","given":"Mingxing"},{"family":"Le","given":"Quoc V."}],"accessed":{"date-parts":[["2022",8,16]]},"issued":{"date-parts":[["2020",9,11]]}}}],"schema":"https://github.com/citation-style-language/schema/raw/master/csl-citation.json"} </w:instrText>
      </w:r>
      <w:r>
        <w:fldChar w:fldCharType="separate"/>
      </w:r>
      <w:r w:rsidR="003263AD" w:rsidRPr="003263AD">
        <w:t>[31]</w:t>
      </w:r>
      <w:r>
        <w:fldChar w:fldCharType="end"/>
      </w:r>
    </w:p>
    <w:p w14:paraId="60552B41" w14:textId="3DD27749" w:rsidR="008942BA" w:rsidRDefault="008942BA" w:rsidP="008942BA">
      <w:pPr>
        <w:widowControl/>
        <w:autoSpaceDE/>
        <w:autoSpaceDN/>
        <w:spacing w:after="160" w:line="360" w:lineRule="auto"/>
        <w:ind w:firstLine="567"/>
        <w:jc w:val="both"/>
        <w:rPr>
          <w:sz w:val="24"/>
          <w:szCs w:val="24"/>
          <w:lang w:val="en-US"/>
        </w:rPr>
      </w:pPr>
      <w:r>
        <w:rPr>
          <w:sz w:val="24"/>
          <w:szCs w:val="24"/>
          <w:lang w:val="en-US"/>
        </w:rPr>
        <w:t>EfficientNet has better performance compared to other similar networks, however, the authors of YOLO decided to try out other networks as well to ensure that which works best in the case of object detection.</w:t>
      </w:r>
      <w:r w:rsidR="00AB0A95">
        <w:rPr>
          <w:sz w:val="24"/>
          <w:szCs w:val="24"/>
          <w:lang w:val="en-US"/>
        </w:rPr>
        <w:t xml:space="preserve"> After a lot of experimentation, evaluation and comparison of results, finally it was decided that YOLOv5 will have </w:t>
      </w:r>
      <w:r w:rsidR="00AB0A95">
        <w:rPr>
          <w:rStyle w:val="Strong"/>
          <w:rFonts w:ascii="Arial" w:hAnsi="Arial" w:cs="Arial"/>
          <w:color w:val="383838"/>
        </w:rPr>
        <w:t xml:space="preserve">CSPDarknet53 </w:t>
      </w:r>
      <w:r w:rsidR="00AB0A95" w:rsidRPr="00AB0A95">
        <w:rPr>
          <w:sz w:val="24"/>
          <w:szCs w:val="24"/>
          <w:lang w:val="en-US"/>
        </w:rPr>
        <w:t>as its backbone</w:t>
      </w:r>
      <w:r w:rsidR="00AB0A95">
        <w:rPr>
          <w:sz w:val="24"/>
          <w:szCs w:val="24"/>
          <w:lang w:val="en-US"/>
        </w:rPr>
        <w:t>.</w:t>
      </w:r>
    </w:p>
    <w:p w14:paraId="787CBC11" w14:textId="37A897B8" w:rsidR="003D47E5" w:rsidRDefault="003D47E5" w:rsidP="003D47E5">
      <w:pPr>
        <w:widowControl/>
        <w:autoSpaceDE/>
        <w:autoSpaceDN/>
        <w:spacing w:after="160" w:line="360" w:lineRule="auto"/>
        <w:ind w:firstLine="567"/>
        <w:jc w:val="center"/>
        <w:rPr>
          <w:sz w:val="24"/>
          <w:szCs w:val="24"/>
          <w:lang w:val="en-US"/>
        </w:rPr>
      </w:pPr>
      <w:r>
        <w:rPr>
          <w:noProof/>
        </w:rPr>
        <w:lastRenderedPageBreak/>
        <w:drawing>
          <wp:inline distT="0" distB="0" distL="0" distR="0" wp14:anchorId="34EB600D" wp14:editId="44D09BB4">
            <wp:extent cx="3593476" cy="5458691"/>
            <wp:effectExtent l="0" t="0" r="0" b="0"/>
            <wp:docPr id="20" name="Picture 20" descr="A picture containing text, receip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A picture containing text, receipt&#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599381" cy="5467661"/>
                    </a:xfrm>
                    <a:prstGeom prst="rect">
                      <a:avLst/>
                    </a:prstGeom>
                    <a:noFill/>
                    <a:ln>
                      <a:noFill/>
                    </a:ln>
                  </pic:spPr>
                </pic:pic>
              </a:graphicData>
            </a:graphic>
          </wp:inline>
        </w:drawing>
      </w:r>
    </w:p>
    <w:p w14:paraId="59D13A6B" w14:textId="29C1ADB7" w:rsidR="003D47E5" w:rsidRDefault="003D47E5" w:rsidP="003D47E5">
      <w:pPr>
        <w:widowControl/>
        <w:autoSpaceDE/>
        <w:autoSpaceDN/>
        <w:spacing w:after="160" w:line="360" w:lineRule="auto"/>
        <w:ind w:firstLine="567"/>
        <w:jc w:val="center"/>
        <w:rPr>
          <w:sz w:val="24"/>
          <w:szCs w:val="24"/>
          <w:lang w:val="en-US"/>
        </w:rPr>
      </w:pPr>
      <w:r>
        <w:rPr>
          <w:noProof/>
        </w:rPr>
        <w:drawing>
          <wp:inline distT="0" distB="0" distL="0" distR="0" wp14:anchorId="4FAADCFA" wp14:editId="21DCAC10">
            <wp:extent cx="2784764" cy="2784764"/>
            <wp:effectExtent l="0" t="0" r="0" b="0"/>
            <wp:docPr id="21" name="Picture 2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Text&#10;&#10;Description automatically generated"/>
                    <pic:cNvPicPr/>
                  </pic:nvPicPr>
                  <pic:blipFill>
                    <a:blip r:embed="rId25"/>
                    <a:stretch>
                      <a:fillRect/>
                    </a:stretch>
                  </pic:blipFill>
                  <pic:spPr>
                    <a:xfrm>
                      <a:off x="0" y="0"/>
                      <a:ext cx="2789979" cy="2789979"/>
                    </a:xfrm>
                    <a:prstGeom prst="rect">
                      <a:avLst/>
                    </a:prstGeom>
                  </pic:spPr>
                </pic:pic>
              </a:graphicData>
            </a:graphic>
          </wp:inline>
        </w:drawing>
      </w:r>
    </w:p>
    <w:p w14:paraId="06321F66" w14:textId="4BEB3E55" w:rsidR="003D47E5" w:rsidRDefault="003D47E5" w:rsidP="003D47E5">
      <w:pPr>
        <w:widowControl/>
        <w:autoSpaceDE/>
        <w:autoSpaceDN/>
        <w:spacing w:after="160" w:line="360" w:lineRule="auto"/>
        <w:ind w:firstLine="567"/>
        <w:jc w:val="center"/>
        <w:rPr>
          <w:sz w:val="24"/>
          <w:szCs w:val="24"/>
          <w:lang w:val="en-US"/>
        </w:rPr>
      </w:pPr>
    </w:p>
    <w:p w14:paraId="58D05279" w14:textId="1780BA51" w:rsidR="003D47E5" w:rsidRPr="009E133D" w:rsidRDefault="003D47E5" w:rsidP="003D47E5">
      <w:pPr>
        <w:pStyle w:val="NormalWeb"/>
        <w:shd w:val="clear" w:color="auto" w:fill="FFFFFF"/>
        <w:spacing w:before="0" w:beforeAutospacing="0" w:after="360" w:afterAutospacing="0" w:line="360" w:lineRule="atLeast"/>
        <w:ind w:firstLine="567"/>
        <w:jc w:val="both"/>
        <w:rPr>
          <w:color w:val="383838"/>
        </w:rPr>
      </w:pPr>
      <w:r w:rsidRPr="009E133D">
        <w:rPr>
          <w:color w:val="383838"/>
        </w:rPr>
        <w:lastRenderedPageBreak/>
        <w:t>We can see the difference of YOLOv5 backbone with Darknet-53. YOLOv5 backbone and head have slowly evolved over many releases and contain C3 modules which are reduced CSP modules. The Focus layer introduced in the beginningappears to be equivalent to a simple 2d-convolutional layer without the need for the space-to-depth operation. For example, a Focus layer with kernel size 3 can be expressed as a Conv layer with kernel size 6 and stride 2.</w:t>
      </w:r>
    </w:p>
    <w:p w14:paraId="6D5802C1" w14:textId="39B4CFE8" w:rsidR="00B56EE8" w:rsidRDefault="009E133D" w:rsidP="00B56EE8">
      <w:pPr>
        <w:widowControl/>
        <w:autoSpaceDE/>
        <w:autoSpaceDN/>
        <w:spacing w:after="160" w:line="360" w:lineRule="auto"/>
        <w:ind w:firstLine="567"/>
        <w:jc w:val="both"/>
        <w:rPr>
          <w:color w:val="383838"/>
          <w:sz w:val="24"/>
          <w:szCs w:val="24"/>
        </w:rPr>
      </w:pPr>
      <w:r w:rsidRPr="009E133D">
        <w:rPr>
          <w:color w:val="383838"/>
          <w:sz w:val="24"/>
          <w:szCs w:val="24"/>
        </w:rPr>
        <w:t>The primary purpose of Model Neck is to produce feature pyramids. Pyramids of features enable models to scale objects successfully in general. The ability to recognize the same thing in various sizes and scales is helpful. Models that use feature pyramids perform well on unobserved data. Other models, such as FPN, BiFPN, and PANet, employ various other feature pyramid methodologies.</w:t>
      </w:r>
      <w:r w:rsidR="00756087">
        <w:rPr>
          <w:color w:val="383838"/>
          <w:sz w:val="24"/>
          <w:szCs w:val="24"/>
        </w:rPr>
        <w:fldChar w:fldCharType="begin"/>
      </w:r>
      <w:r w:rsidR="003263AD">
        <w:rPr>
          <w:color w:val="383838"/>
          <w:sz w:val="24"/>
          <w:szCs w:val="24"/>
        </w:rPr>
        <w:instrText xml:space="preserve"> ADDIN ZOTERO_ITEM CSL_CITATION {"citationID":"OQu97gNE","properties":{"formattedCitation":"[32]","plainCitation":"[32]","noteIndex":0},"citationItems":[{"id":68,"uris":["http://zotero.org/users/local/2c21lxPz/items/GLPDIY9K"],"itemData":{"id":68,"type":"article","abstract":"The highest accuracy object detectors to date are based on a two-stage approach popularized by R-CNN, where a classifier is applied to a sparse set of candidate object locations. In contrast, one-stage detectors that are applied over a regular, dense sampling of possible object locations have the potential to be faster and simpler, but have trailed the accuracy of two-stage detectors thus far. In this paper, we investigate why this is the case. We discover that the extreme foreground-background class imbalance encountered during training of dense detectors is the central cause. We propose to address this class imbalance by reshaping the standard cross entropy loss such that it down-weights the loss assigned to well-classified examples. Our novel Focal Loss focuses training on a sparse set of hard examples and prevents the vast number of easy negatives from overwhelming the detector during training. To evaluate the effectiveness of our loss, we design and train a simple dense detector we call RetinaNet. Our results show that when trained with the focal loss, RetinaNet is able to match the speed of previous one-stage detectors while surpassing the accuracy of all existing state-of-the-art two-stage detectors. Code is at: https://github.com/facebookresearch/Detectron.","DOI":"10.48550/arXiv.1708.02002","note":"arXiv:1708.02002 [cs]","number":"arXiv:1708.02002","publisher":"arXiv","source":"arXiv.org","title":"Focal Loss for Dense Object Detection","URL":"http://arxiv.org/abs/1708.02002","author":[{"family":"Lin","given":"Tsung-Yi"},{"family":"Goyal","given":"Priya"},{"family":"Girshick","given":"Ross"},{"family":"He","given":"Kaiming"},{"family":"Dollár","given":"Piotr"}],"accessed":{"date-parts":[["2022",8,16]]},"issued":{"date-parts":[["2018",2,7]]}}}],"schema":"https://github.com/citation-style-language/schema/raw/master/csl-citation.json"} </w:instrText>
      </w:r>
      <w:r w:rsidR="00756087">
        <w:rPr>
          <w:color w:val="383838"/>
          <w:sz w:val="24"/>
          <w:szCs w:val="24"/>
        </w:rPr>
        <w:fldChar w:fldCharType="separate"/>
      </w:r>
      <w:r w:rsidR="003263AD" w:rsidRPr="003263AD">
        <w:rPr>
          <w:sz w:val="24"/>
        </w:rPr>
        <w:t>[32]</w:t>
      </w:r>
      <w:r w:rsidR="00756087">
        <w:rPr>
          <w:color w:val="383838"/>
          <w:sz w:val="24"/>
          <w:szCs w:val="24"/>
        </w:rPr>
        <w:fldChar w:fldCharType="end"/>
      </w:r>
      <w:r w:rsidR="00B56EE8">
        <w:rPr>
          <w:color w:val="383838"/>
          <w:sz w:val="24"/>
          <w:szCs w:val="24"/>
        </w:rPr>
        <w:t xml:space="preserve"> </w:t>
      </w:r>
      <w:r w:rsidR="00756087">
        <w:rPr>
          <w:color w:val="383838"/>
          <w:sz w:val="24"/>
          <w:szCs w:val="24"/>
        </w:rPr>
        <w:fldChar w:fldCharType="begin"/>
      </w:r>
      <w:r w:rsidR="003263AD">
        <w:rPr>
          <w:color w:val="383838"/>
          <w:sz w:val="24"/>
          <w:szCs w:val="24"/>
        </w:rPr>
        <w:instrText xml:space="preserve"> ADDIN ZOTERO_ITEM CSL_CITATION {"citationID":"2gfZsmoS","properties":{"formattedCitation":"[33]","plainCitation":"[33]","noteIndex":0},"citationItems":[{"id":"E3sAHcHI/zPZOhCAS","uris":["http://zotero.org/users/local/2c21lxPz/items/EAE7K6T8"],"itemData":{"id":64,"type":"article","abstract":"Model efficiency has become increasingly important in computer vision. In this paper, we systematically study neural network architecture design choices for object detection and propose several key optimizations to improve efficiency. First, we propose a weighted bi-directional feature pyramid network (BiFPN), which allows easy and fast multiscale feature fusion; Second, we propose a compound scaling method that uniformly scales the resolution, depth, and width for all backbone, feature network, and box/class prediction networks at the same time. Based on these optimizations and better backbones, we have developed a new family of object detectors, called EfficientDet, which consistently achieve much better efficiency than prior art across a wide spectrum of resource constraints. In particular, with single model and single-scale, our EfficientDet-D7 achieves state-of-the-art 55.1 AP on COCO test-dev with 77M parameters and 410B FLOPs, being 4x - 9x smaller and using 13x - 42x fewer FLOPs than previous detectors. Code is available at https://github.com/google/automl/tree/master/efficientdet.","DOI":"10.48550/arXiv.1911.09070","note":"arXiv:1911.09070 [cs, eess]","number":"arXiv:1911.09070","publisher":"arXiv","source":"arXiv.org","title":"EfficientDet: Scalable and Efficient Object Detection","title-short":"EfficientDet","URL":"http://arxiv.org/abs/1911.09070","author":[{"family":"Tan","given":"Mingxing"},{"family":"Pang","given":"Ruoming"},{"family":"Le","given":"Quoc V."}],"accessed":{"date-parts":[["2022",8,16]]},"issued":{"date-parts":[["2020",7,27]]}}}],"schema":"https://github.com/citation-style-language/schema/raw/master/csl-citation.json"} </w:instrText>
      </w:r>
      <w:r w:rsidR="00756087">
        <w:rPr>
          <w:color w:val="383838"/>
          <w:sz w:val="24"/>
          <w:szCs w:val="24"/>
        </w:rPr>
        <w:fldChar w:fldCharType="separate"/>
      </w:r>
      <w:r w:rsidR="003263AD" w:rsidRPr="003263AD">
        <w:rPr>
          <w:sz w:val="24"/>
        </w:rPr>
        <w:t>[33]</w:t>
      </w:r>
      <w:r w:rsidR="00756087">
        <w:rPr>
          <w:color w:val="383838"/>
          <w:sz w:val="24"/>
          <w:szCs w:val="24"/>
        </w:rPr>
        <w:fldChar w:fldCharType="end"/>
      </w:r>
      <w:r w:rsidR="00B56EE8">
        <w:rPr>
          <w:color w:val="383838"/>
          <w:sz w:val="24"/>
          <w:szCs w:val="24"/>
        </w:rPr>
        <w:t xml:space="preserve"> </w:t>
      </w:r>
      <w:r w:rsidR="00510A8D">
        <w:rPr>
          <w:color w:val="383838"/>
          <w:sz w:val="24"/>
          <w:szCs w:val="24"/>
        </w:rPr>
        <w:fldChar w:fldCharType="begin"/>
      </w:r>
      <w:r w:rsidR="003263AD">
        <w:rPr>
          <w:color w:val="383838"/>
          <w:sz w:val="24"/>
          <w:szCs w:val="24"/>
        </w:rPr>
        <w:instrText xml:space="preserve"> ADDIN ZOTERO_ITEM CSL_CITATION {"citationID":"Km43Sn5M","properties":{"formattedCitation":"[34]","plainCitation":"[34]","noteIndex":0},"citationItems":[{"id":60,"uris":["http://zotero.org/users/local/2c21lxPz/items/NXBU9K7K"],"itemData":{"id":60,"type":"article","abstract":"The way that information propagates in neural networks is of great importance. In this paper, we propose Path Aggregation Network (PANet) aiming at boosting information flow in proposal-based instance segmentation framework. Specifically, we enhance the entire feature hierarchy with accurate localization signals in lower layers by bottom-up path augmentation, which shortens the information path between lower layers and topmost feature. We present adaptive feature pooling, which links feature grid and all feature levels to make useful information in each feature level propagate directly to following proposal subnetworks. A complementary branch capturing different views for each proposal is created to further improve mask prediction. These improvements are simple to implement, with subtle extra computational overhead. Our PANet reaches the 1st place in the COCO 2017 Challenge Instance Segmentation task and the 2nd place in Object Detection task without large-batch training. It is also state-of-the-art on MVD and Cityscapes. Code is available at https://github.com/ShuLiu1993/PANet","DOI":"10.48550/arXiv.1803.01534","note":"arXiv:1803.01534 [cs]","number":"arXiv:1803.01534","publisher":"arXiv","source":"arXiv.org","title":"Path Aggregation Network for Instance Segmentation","URL":"http://arxiv.org/abs/1803.01534","author":[{"family":"Liu","given":"Shu"},{"family":"Qi","given":"Lu"},{"family":"Qin","given":"Haifang"},{"family":"Shi","given":"Jianping"},{"family":"Jia","given":"Jiaya"}],"accessed":{"date-parts":[["2022",8,16]]},"issued":{"date-parts":[["2018",9,18]]}}}],"schema":"https://github.com/citation-style-language/schema/raw/master/csl-citation.json"} </w:instrText>
      </w:r>
      <w:r w:rsidR="00510A8D">
        <w:rPr>
          <w:color w:val="383838"/>
          <w:sz w:val="24"/>
          <w:szCs w:val="24"/>
        </w:rPr>
        <w:fldChar w:fldCharType="separate"/>
      </w:r>
      <w:r w:rsidR="003263AD" w:rsidRPr="003263AD">
        <w:rPr>
          <w:sz w:val="24"/>
        </w:rPr>
        <w:t>[34]</w:t>
      </w:r>
      <w:r w:rsidR="00510A8D">
        <w:rPr>
          <w:color w:val="383838"/>
          <w:sz w:val="24"/>
          <w:szCs w:val="24"/>
        </w:rPr>
        <w:fldChar w:fldCharType="end"/>
      </w:r>
    </w:p>
    <w:p w14:paraId="3430F176" w14:textId="099F9AA2" w:rsidR="009E6120" w:rsidRDefault="008C3FA5" w:rsidP="00B56EE8">
      <w:pPr>
        <w:widowControl/>
        <w:autoSpaceDE/>
        <w:autoSpaceDN/>
        <w:spacing w:after="160" w:line="360" w:lineRule="auto"/>
        <w:ind w:firstLine="567"/>
        <w:jc w:val="both"/>
        <w:rPr>
          <w:color w:val="383838"/>
          <w:sz w:val="24"/>
          <w:szCs w:val="24"/>
        </w:rPr>
      </w:pPr>
      <w:r>
        <w:rPr>
          <w:color w:val="383838"/>
          <w:sz w:val="24"/>
          <w:szCs w:val="24"/>
        </w:rPr>
        <w:t>PANet architecture is used for generating feature pyramids as neck in YOLOv5</w:t>
      </w:r>
      <w:r w:rsidR="00445D0A">
        <w:rPr>
          <w:color w:val="383838"/>
          <w:sz w:val="24"/>
          <w:szCs w:val="24"/>
        </w:rPr>
        <w:t xml:space="preserve">. </w:t>
      </w:r>
      <w:r w:rsidR="00510A8D">
        <w:rPr>
          <w:color w:val="383838"/>
          <w:sz w:val="24"/>
          <w:szCs w:val="24"/>
        </w:rPr>
        <w:fldChar w:fldCharType="begin"/>
      </w:r>
      <w:r w:rsidR="003263AD">
        <w:rPr>
          <w:color w:val="383838"/>
          <w:sz w:val="24"/>
          <w:szCs w:val="24"/>
        </w:rPr>
        <w:instrText xml:space="preserve"> ADDIN ZOTERO_ITEM CSL_CITATION {"citationID":"Iz8bsPoz","properties":{"formattedCitation":"[34]","plainCitation":"[34]","noteIndex":0},"citationItems":[{"id":60,"uris":["http://zotero.org/users/local/2c21lxPz/items/NXBU9K7K"],"itemData":{"id":60,"type":"article","abstract":"The way that information propagates in neural networks is of great importance. In this paper, we propose Path Aggregation Network (PANet) aiming at boosting information flow in proposal-based instance segmentation framework. Specifically, we enhance the entire feature hierarchy with accurate localization signals in lower layers by bottom-up path augmentation, which shortens the information path between lower layers and topmost feature. We present adaptive feature pooling, which links feature grid and all feature levels to make useful information in each feature level propagate directly to following proposal subnetworks. A complementary branch capturing different views for each proposal is created to further improve mask prediction. These improvements are simple to implement, with subtle extra computational overhead. Our PANet reaches the 1st place in the COCO 2017 Challenge Instance Segmentation task and the 2nd place in Object Detection task without large-batch training. It is also state-of-the-art on MVD and Cityscapes. Code is available at https://github.com/ShuLiu1993/PANet","DOI":"10.48550/arXiv.1803.01534","note":"arXiv:1803.01534 [cs]","number":"arXiv:1803.01534","publisher":"arXiv","source":"arXiv.org","title":"Path Aggregation Network for Instance Segmentation","URL":"http://arxiv.org/abs/1803.01534","author":[{"family":"Liu","given":"Shu"},{"family":"Qi","given":"Lu"},{"family":"Qin","given":"Haifang"},{"family":"Shi","given":"Jianping"},{"family":"Jia","given":"Jiaya"}],"accessed":{"date-parts":[["2022",8,16]]},"issued":{"date-parts":[["2018",9,18]]}}}],"schema":"https://github.com/citation-style-language/schema/raw/master/csl-citation.json"} </w:instrText>
      </w:r>
      <w:r w:rsidR="00510A8D">
        <w:rPr>
          <w:color w:val="383838"/>
          <w:sz w:val="24"/>
          <w:szCs w:val="24"/>
        </w:rPr>
        <w:fldChar w:fldCharType="separate"/>
      </w:r>
      <w:r w:rsidR="003263AD" w:rsidRPr="003263AD">
        <w:rPr>
          <w:sz w:val="24"/>
        </w:rPr>
        <w:t>[34]</w:t>
      </w:r>
      <w:r w:rsidR="00510A8D">
        <w:rPr>
          <w:color w:val="383838"/>
          <w:sz w:val="24"/>
          <w:szCs w:val="24"/>
        </w:rPr>
        <w:fldChar w:fldCharType="end"/>
      </w:r>
    </w:p>
    <w:p w14:paraId="17542988" w14:textId="5C384D3C" w:rsidR="00445D0A" w:rsidRPr="004B513E" w:rsidRDefault="00000000" w:rsidP="00B56EE8">
      <w:pPr>
        <w:widowControl/>
        <w:autoSpaceDE/>
        <w:autoSpaceDN/>
        <w:spacing w:after="160" w:line="360" w:lineRule="auto"/>
        <w:ind w:firstLine="567"/>
        <w:jc w:val="both"/>
        <w:rPr>
          <w:color w:val="FF0000"/>
        </w:rPr>
      </w:pPr>
      <w:hyperlink r:id="rId26" w:tgtFrame="_blank" w:history="1">
        <w:r w:rsidR="00445D0A" w:rsidRPr="004B513E">
          <w:rPr>
            <w:rStyle w:val="Hyperlink"/>
            <w:color w:val="FF0000"/>
          </w:rPr>
          <w:t>Understanding Feature Pyramid Networks for object detection (FPN)</w:t>
        </w:r>
      </w:hyperlink>
    </w:p>
    <w:p w14:paraId="76F7CCE3" w14:textId="126CED87" w:rsidR="00445D0A" w:rsidRDefault="00EE59EC" w:rsidP="00B56EE8">
      <w:pPr>
        <w:widowControl/>
        <w:autoSpaceDE/>
        <w:autoSpaceDN/>
        <w:spacing w:after="160" w:line="360" w:lineRule="auto"/>
        <w:ind w:firstLine="567"/>
        <w:jc w:val="both"/>
        <w:rPr>
          <w:color w:val="383838"/>
          <w:sz w:val="24"/>
          <w:szCs w:val="24"/>
        </w:rPr>
      </w:pPr>
      <w:r w:rsidRPr="00EE59EC">
        <w:rPr>
          <w:color w:val="383838"/>
          <w:sz w:val="24"/>
          <w:szCs w:val="24"/>
        </w:rPr>
        <w:t>The final detecting step is generally carried out using the model Head. It's using anchor boxes on the features and produced final output vectors that included bounding boxes, objectness scores, and class probabilities. The head of the YOLOv5 model is the same as that of the earlier generations, V3 and V4.</w:t>
      </w:r>
    </w:p>
    <w:p w14:paraId="77E101F9" w14:textId="53EA433C" w:rsidR="00497CAD" w:rsidRPr="00D1251E" w:rsidRDefault="00497CAD" w:rsidP="00020466">
      <w:pPr>
        <w:widowControl/>
        <w:autoSpaceDE/>
        <w:autoSpaceDN/>
        <w:spacing w:after="160" w:line="360" w:lineRule="auto"/>
        <w:jc w:val="both"/>
        <w:rPr>
          <w:b/>
          <w:bCs/>
          <w:color w:val="383838"/>
          <w:sz w:val="24"/>
          <w:szCs w:val="24"/>
        </w:rPr>
      </w:pPr>
      <w:bookmarkStart w:id="25" w:name="_Hlk112131980"/>
      <w:r w:rsidRPr="00D1251E">
        <w:rPr>
          <w:b/>
          <w:bCs/>
          <w:color w:val="383838"/>
          <w:sz w:val="24"/>
          <w:szCs w:val="24"/>
        </w:rPr>
        <w:t>Activation Function</w:t>
      </w:r>
    </w:p>
    <w:bookmarkEnd w:id="25"/>
    <w:p w14:paraId="7DBA5E80" w14:textId="44D276FD" w:rsidR="00497CAD" w:rsidRPr="00020466" w:rsidRDefault="00497CAD" w:rsidP="008E76FD">
      <w:pPr>
        <w:widowControl/>
        <w:autoSpaceDE/>
        <w:autoSpaceDN/>
        <w:spacing w:after="160" w:line="360" w:lineRule="auto"/>
        <w:ind w:firstLine="567"/>
        <w:jc w:val="both"/>
        <w:rPr>
          <w:sz w:val="24"/>
          <w:szCs w:val="24"/>
          <w:lang w:val="en-US"/>
        </w:rPr>
      </w:pPr>
      <w:r w:rsidRPr="00020466">
        <w:rPr>
          <w:sz w:val="24"/>
          <w:szCs w:val="24"/>
          <w:lang w:val="en-US"/>
        </w:rPr>
        <w:t>Any deep neural network's selection of activation functions is extremely important. Many activation functions, such Leaky ReLU, mish, and swish, have recently been introduced. The Leaky ReLU and Sigmoid activation function was chosen by the authors of YOLO v5.</w:t>
      </w:r>
      <w:r w:rsidR="008E76FD" w:rsidRPr="00020466">
        <w:rPr>
          <w:color w:val="7E7E7E"/>
          <w:sz w:val="24"/>
          <w:szCs w:val="24"/>
        </w:rPr>
        <w:t xml:space="preserve"> </w:t>
      </w:r>
      <w:r w:rsidRPr="00020466">
        <w:rPr>
          <w:color w:val="7E7E7E"/>
          <w:sz w:val="24"/>
          <w:szCs w:val="24"/>
        </w:rPr>
        <w:fldChar w:fldCharType="begin"/>
      </w:r>
      <w:r w:rsidRPr="00020466">
        <w:rPr>
          <w:color w:val="7E7E7E"/>
          <w:sz w:val="24"/>
          <w:szCs w:val="24"/>
        </w:rPr>
        <w:instrText>"https://arxiv.org/abs/1908.08681"</w:instrText>
      </w:r>
      <w:r w:rsidRPr="00020466">
        <w:rPr>
          <w:color w:val="7E7E7E"/>
          <w:sz w:val="24"/>
          <w:szCs w:val="24"/>
        </w:rPr>
        <w:fldChar w:fldCharType="separate"/>
      </w:r>
      <w:r w:rsidRPr="00020466">
        <w:rPr>
          <w:color w:val="7E7E7E"/>
          <w:sz w:val="24"/>
          <w:szCs w:val="24"/>
        </w:rPr>
        <w:t>mish</w:t>
      </w:r>
      <w:r w:rsidRPr="00020466">
        <w:rPr>
          <w:color w:val="7E7E7E"/>
          <w:sz w:val="24"/>
          <w:szCs w:val="24"/>
        </w:rPr>
        <w:fldChar w:fldCharType="end"/>
      </w:r>
      <w:r w:rsidR="00020466" w:rsidRPr="00020466">
        <w:rPr>
          <w:color w:val="7E7E7E"/>
          <w:sz w:val="24"/>
          <w:szCs w:val="24"/>
        </w:rPr>
        <w:t xml:space="preserve"> </w:t>
      </w:r>
      <w:r w:rsidR="00020466" w:rsidRPr="00020466">
        <w:rPr>
          <w:color w:val="7E7E7E"/>
          <w:sz w:val="24"/>
          <w:szCs w:val="24"/>
        </w:rPr>
        <w:fldChar w:fldCharType="begin"/>
      </w:r>
      <w:r w:rsidR="00020466" w:rsidRPr="00020466">
        <w:rPr>
          <w:color w:val="7E7E7E"/>
          <w:sz w:val="24"/>
          <w:szCs w:val="24"/>
        </w:rPr>
        <w:instrText xml:space="preserve"> "https://www.researchgate.net/publication/320464797_Swish_a_Self-Gated_Activation_Function" </w:instrText>
      </w:r>
      <w:r w:rsidR="00020466" w:rsidRPr="00020466">
        <w:rPr>
          <w:color w:val="7E7E7E"/>
          <w:sz w:val="24"/>
          <w:szCs w:val="24"/>
        </w:rPr>
        <w:fldChar w:fldCharType="separate"/>
      </w:r>
      <w:r w:rsidR="00020466" w:rsidRPr="00020466">
        <w:rPr>
          <w:color w:val="7E7E7E"/>
          <w:sz w:val="24"/>
          <w:szCs w:val="24"/>
        </w:rPr>
        <w:t>swish</w:t>
      </w:r>
      <w:r w:rsidR="00020466" w:rsidRPr="00020466">
        <w:rPr>
          <w:color w:val="7E7E7E"/>
          <w:sz w:val="24"/>
          <w:szCs w:val="24"/>
        </w:rPr>
        <w:fldChar w:fldCharType="end"/>
      </w:r>
    </w:p>
    <w:p w14:paraId="23F4BA8F" w14:textId="5D77E913" w:rsidR="00F73C34" w:rsidRPr="00020466" w:rsidRDefault="00020466" w:rsidP="00DD472F">
      <w:pPr>
        <w:widowControl/>
        <w:autoSpaceDE/>
        <w:autoSpaceDN/>
        <w:spacing w:after="160" w:line="360" w:lineRule="auto"/>
        <w:ind w:firstLine="567"/>
        <w:jc w:val="both"/>
        <w:rPr>
          <w:sz w:val="24"/>
          <w:szCs w:val="24"/>
          <w:lang w:val="en-US"/>
        </w:rPr>
      </w:pPr>
      <w:r w:rsidRPr="00020466">
        <w:rPr>
          <w:sz w:val="24"/>
          <w:szCs w:val="24"/>
          <w:lang w:val="en-US"/>
        </w:rPr>
        <w:t>In YOLO v5, the final detection layer uses the sigmoid activation function whereas the middle/hidden layers use the Leaky ReLU activation function.</w:t>
      </w:r>
    </w:p>
    <w:p w14:paraId="3967C5A9" w14:textId="0602CE89" w:rsidR="00F73C34" w:rsidRPr="00D1251E" w:rsidRDefault="00D1251E">
      <w:pPr>
        <w:widowControl/>
        <w:autoSpaceDE/>
        <w:autoSpaceDN/>
        <w:spacing w:after="160" w:line="259" w:lineRule="auto"/>
        <w:rPr>
          <w:b/>
          <w:bCs/>
          <w:color w:val="383838"/>
          <w:sz w:val="24"/>
          <w:szCs w:val="24"/>
        </w:rPr>
      </w:pPr>
      <w:bookmarkStart w:id="26" w:name="_Hlk112131987"/>
      <w:r w:rsidRPr="00D1251E">
        <w:rPr>
          <w:b/>
          <w:bCs/>
          <w:color w:val="383838"/>
          <w:sz w:val="24"/>
          <w:szCs w:val="24"/>
        </w:rPr>
        <w:t>Optimization Function</w:t>
      </w:r>
    </w:p>
    <w:bookmarkEnd w:id="26"/>
    <w:p w14:paraId="4E084466" w14:textId="3C61BDD3" w:rsidR="00F73C34" w:rsidRDefault="002501B5">
      <w:pPr>
        <w:widowControl/>
        <w:autoSpaceDE/>
        <w:autoSpaceDN/>
        <w:spacing w:after="160" w:line="259" w:lineRule="auto"/>
        <w:rPr>
          <w:sz w:val="24"/>
          <w:szCs w:val="24"/>
          <w:lang w:val="en-US"/>
        </w:rPr>
      </w:pPr>
      <w:r>
        <w:rPr>
          <w:sz w:val="24"/>
          <w:szCs w:val="24"/>
          <w:lang w:val="en-US"/>
        </w:rPr>
        <w:t xml:space="preserve">There are two options given by YOLOv5 for optimization. </w:t>
      </w:r>
    </w:p>
    <w:p w14:paraId="0CBC2132" w14:textId="6A6E33D1" w:rsidR="002501B5" w:rsidRPr="00BF5206" w:rsidRDefault="002501B5" w:rsidP="00BF5206">
      <w:pPr>
        <w:pStyle w:val="ListParagraph"/>
        <w:numPr>
          <w:ilvl w:val="0"/>
          <w:numId w:val="20"/>
        </w:numPr>
        <w:rPr>
          <w:sz w:val="24"/>
          <w:szCs w:val="24"/>
          <w:lang w:val="en-US"/>
        </w:rPr>
      </w:pPr>
      <w:r w:rsidRPr="00BF5206">
        <w:rPr>
          <w:sz w:val="24"/>
          <w:szCs w:val="24"/>
          <w:lang w:val="en-US"/>
        </w:rPr>
        <w:t xml:space="preserve">Stochastic Gradient Descent </w:t>
      </w:r>
      <w:r w:rsidR="00510A8D">
        <w:rPr>
          <w:sz w:val="24"/>
          <w:szCs w:val="24"/>
          <w:lang w:val="en-US"/>
        </w:rPr>
        <w:fldChar w:fldCharType="begin"/>
      </w:r>
      <w:r w:rsidR="003263AD">
        <w:rPr>
          <w:sz w:val="24"/>
          <w:szCs w:val="24"/>
          <w:lang w:val="en-US"/>
        </w:rPr>
        <w:instrText xml:space="preserve"> ADDIN ZOTERO_ITEM CSL_CITATION {"citationID":"GANLkNOo","properties":{"formattedCitation":"[35]","plainCitation":"[35]","noteIndex":0},"citationItems":[{"id":52,"uris":["http://zotero.org/users/local/2c21lxPz/items/A2E4U7UK"],"itemData":{"id":52,"type":"article","abstract":"Gradient descent optimization algorithms, while increasingly popular, are often used as black-box optimizers, as practical explanations of their strengths and weaknesses are hard to come by. This article aims to provide the reader with intuitions with regard to the behaviour of different algorithms that will allow her to put them to use. In the course of this overview, we look at different variants of gradient descent, summarize challenges, introduce the most common optimization algorithms, review architectures in a parallel and distributed setting, and investigate additional strategies for optimizing gradient descent.","note":"arXiv:1609.04747 [cs]","number":"arXiv:1609.04747","publisher":"arXiv","source":"arXiv.org","title":"An overview of gradient descent optimization algorithms","URL":"http://arxiv.org/abs/1609.04747","author":[{"family":"Ruder","given":"Sebastian"}],"accessed":{"date-parts":[["2022",8,16]]},"issued":{"date-parts":[["2017",6,15]]}}}],"schema":"https://github.com/citation-style-language/schema/raw/master/csl-citation.json"} </w:instrText>
      </w:r>
      <w:r w:rsidR="00510A8D">
        <w:rPr>
          <w:sz w:val="24"/>
          <w:szCs w:val="24"/>
          <w:lang w:val="en-US"/>
        </w:rPr>
        <w:fldChar w:fldCharType="separate"/>
      </w:r>
      <w:r w:rsidR="003263AD" w:rsidRPr="003263AD">
        <w:rPr>
          <w:rFonts w:ascii="Calibri" w:hAnsi="Calibri" w:cs="Calibri"/>
          <w:sz w:val="24"/>
        </w:rPr>
        <w:t>[35]</w:t>
      </w:r>
      <w:r w:rsidR="00510A8D">
        <w:rPr>
          <w:sz w:val="24"/>
          <w:szCs w:val="24"/>
          <w:lang w:val="en-US"/>
        </w:rPr>
        <w:fldChar w:fldCharType="end"/>
      </w:r>
    </w:p>
    <w:p w14:paraId="37ECFD10" w14:textId="2903B926" w:rsidR="002501B5" w:rsidRPr="00BF5206" w:rsidRDefault="002501B5" w:rsidP="00BF5206">
      <w:pPr>
        <w:pStyle w:val="ListParagraph"/>
        <w:numPr>
          <w:ilvl w:val="0"/>
          <w:numId w:val="20"/>
        </w:numPr>
        <w:rPr>
          <w:sz w:val="24"/>
          <w:szCs w:val="24"/>
          <w:lang w:val="en-US"/>
        </w:rPr>
      </w:pPr>
      <w:r w:rsidRPr="00BF5206">
        <w:rPr>
          <w:sz w:val="24"/>
          <w:szCs w:val="24"/>
          <w:lang w:val="en-US"/>
        </w:rPr>
        <w:t xml:space="preserve">Adam  </w:t>
      </w:r>
      <w:r w:rsidR="00510A8D">
        <w:rPr>
          <w:sz w:val="24"/>
          <w:szCs w:val="24"/>
          <w:lang w:val="en-US"/>
        </w:rPr>
        <w:fldChar w:fldCharType="begin"/>
      </w:r>
      <w:r w:rsidR="003263AD">
        <w:rPr>
          <w:sz w:val="24"/>
          <w:szCs w:val="24"/>
          <w:lang w:val="en-US"/>
        </w:rPr>
        <w:instrText xml:space="preserve"> ADDIN ZOTERO_ITEM CSL_CITATION {"citationID":"3RchZQIn","properties":{"formattedCitation":"[36]","plainCitation":"[36]","noteIndex":0},"citationItems":[{"id":56,"uris":["http://zotero.org/users/local/2c21lxPz/items/7G8NJGDP"],"itemData":{"id":56,"type":"article","abstract":"We introduce Adam, an algorithm for first-order gradient-based optimization of stochastic objective functions, based on adaptive estimates of lower-order moments. The method is straightforward to implement, is computationally efficient, has little memory requirements, is invariant to diagonal rescaling of the gradients, and is well suited for problems that are large in terms of data and/or parameters. The method is also appropriate for non-stationary objectives and problems with very noisy and/or sparse gradients. The hyper-parameters have intuitive interpretations and typically require little tuning. Some connections to related algorithms, on which Adam was inspired, are discussed. We also analyze the theoretical convergence properties of the algorithm and provide a regret bound on the convergence rate that is comparable to the best known results under the online convex optimization framework. Empirical results demonstrate that Adam works well in practice and compares favorably to other stochastic optimization methods. Finally, we discuss AdaMax, a variant of Adam based on the infinity norm.","DOI":"10.48550/arXiv.1412.6980","note":"arXiv:1412.6980 [cs]","number":"arXiv:1412.6980","publisher":"arXiv","source":"arXiv.org","title":"Adam: A Method for Stochastic Optimization","title-short":"Adam","URL":"http://arxiv.org/abs/1412.6980","author":[{"family":"Kingma","given":"Diederik P."},{"family":"Ba","given":"Jimmy"}],"accessed":{"date-parts":[["2022",8,16]]},"issued":{"date-parts":[["2017",1,29]]}}}],"schema":"https://github.com/citation-style-language/schema/raw/master/csl-citation.json"} </w:instrText>
      </w:r>
      <w:r w:rsidR="00510A8D">
        <w:rPr>
          <w:sz w:val="24"/>
          <w:szCs w:val="24"/>
          <w:lang w:val="en-US"/>
        </w:rPr>
        <w:fldChar w:fldCharType="separate"/>
      </w:r>
      <w:r w:rsidR="003263AD" w:rsidRPr="003263AD">
        <w:rPr>
          <w:rFonts w:ascii="Calibri" w:hAnsi="Calibri" w:cs="Calibri"/>
          <w:sz w:val="24"/>
        </w:rPr>
        <w:t>[36]</w:t>
      </w:r>
      <w:r w:rsidR="00510A8D">
        <w:rPr>
          <w:sz w:val="24"/>
          <w:szCs w:val="24"/>
          <w:lang w:val="en-US"/>
        </w:rPr>
        <w:fldChar w:fldCharType="end"/>
      </w:r>
    </w:p>
    <w:p w14:paraId="69A8482B" w14:textId="521D5204" w:rsidR="002501B5" w:rsidRDefault="002501B5" w:rsidP="00E5740E">
      <w:pPr>
        <w:widowControl/>
        <w:autoSpaceDE/>
        <w:autoSpaceDN/>
        <w:spacing w:after="160" w:line="360" w:lineRule="auto"/>
        <w:ind w:firstLine="567"/>
        <w:jc w:val="both"/>
        <w:rPr>
          <w:sz w:val="24"/>
          <w:szCs w:val="24"/>
          <w:lang w:val="en-US"/>
        </w:rPr>
      </w:pPr>
      <w:r>
        <w:rPr>
          <w:sz w:val="24"/>
          <w:szCs w:val="24"/>
          <w:lang w:val="en-US"/>
        </w:rPr>
        <w:t xml:space="preserve">By </w:t>
      </w:r>
      <w:r w:rsidR="009F2261">
        <w:rPr>
          <w:sz w:val="24"/>
          <w:szCs w:val="24"/>
          <w:lang w:val="en-US"/>
        </w:rPr>
        <w:t>default,</w:t>
      </w:r>
      <w:r>
        <w:rPr>
          <w:sz w:val="24"/>
          <w:szCs w:val="24"/>
          <w:lang w:val="en-US"/>
        </w:rPr>
        <w:t xml:space="preserve"> SGD is used as optimization function. However, it can be changed to </w:t>
      </w:r>
      <w:r w:rsidR="009F2261">
        <w:rPr>
          <w:sz w:val="24"/>
          <w:szCs w:val="24"/>
          <w:lang w:val="en-US"/>
        </w:rPr>
        <w:t xml:space="preserve">Adam by using the command –adam </w:t>
      </w:r>
      <w:r w:rsidR="00FA5903">
        <w:rPr>
          <w:sz w:val="24"/>
          <w:szCs w:val="24"/>
          <w:lang w:val="en-US"/>
        </w:rPr>
        <w:t>as the commandline argument.</w:t>
      </w:r>
    </w:p>
    <w:p w14:paraId="49E03EF1" w14:textId="7FA01C83" w:rsidR="00FA5903" w:rsidRPr="00FA5903" w:rsidRDefault="00FA5903" w:rsidP="00E5740E">
      <w:pPr>
        <w:widowControl/>
        <w:autoSpaceDE/>
        <w:autoSpaceDN/>
        <w:spacing w:after="160" w:line="360" w:lineRule="auto"/>
        <w:jc w:val="both"/>
        <w:rPr>
          <w:b/>
          <w:bCs/>
          <w:sz w:val="24"/>
          <w:szCs w:val="24"/>
          <w:lang w:val="en-US"/>
        </w:rPr>
      </w:pPr>
      <w:bookmarkStart w:id="27" w:name="_Hlk112131993"/>
      <w:r w:rsidRPr="00FA5903">
        <w:rPr>
          <w:b/>
          <w:bCs/>
          <w:sz w:val="24"/>
          <w:szCs w:val="24"/>
          <w:lang w:val="en-US"/>
        </w:rPr>
        <w:t>Cost Function or Loss Function</w:t>
      </w:r>
    </w:p>
    <w:bookmarkEnd w:id="27"/>
    <w:p w14:paraId="3B0B2D8A" w14:textId="5B0D342B" w:rsidR="00F73C34" w:rsidRDefault="00AF215F" w:rsidP="00E5740E">
      <w:pPr>
        <w:widowControl/>
        <w:autoSpaceDE/>
        <w:autoSpaceDN/>
        <w:spacing w:after="160" w:line="360" w:lineRule="auto"/>
        <w:ind w:firstLine="567"/>
        <w:jc w:val="both"/>
        <w:rPr>
          <w:sz w:val="24"/>
          <w:szCs w:val="24"/>
          <w:lang w:val="en-US"/>
        </w:rPr>
      </w:pPr>
      <w:r>
        <w:rPr>
          <w:sz w:val="24"/>
          <w:szCs w:val="24"/>
          <w:lang w:val="en-US"/>
        </w:rPr>
        <w:lastRenderedPageBreak/>
        <w:t xml:space="preserve">The Loss function is evaluated as a compound loss calculated using the objectness score, bounding box regression score and class probability score. </w:t>
      </w:r>
      <w:r w:rsidR="00BF5206">
        <w:rPr>
          <w:sz w:val="24"/>
          <w:szCs w:val="24"/>
          <w:lang w:val="en-US"/>
        </w:rPr>
        <w:t>Also,</w:t>
      </w:r>
      <w:r>
        <w:rPr>
          <w:sz w:val="24"/>
          <w:szCs w:val="24"/>
          <w:lang w:val="en-US"/>
        </w:rPr>
        <w:t xml:space="preserve"> another choice of using Focal Loss function is given.</w:t>
      </w:r>
    </w:p>
    <w:p w14:paraId="2CE14A18" w14:textId="79642461" w:rsidR="00223B4F" w:rsidRDefault="00223B4F" w:rsidP="00E5740E">
      <w:pPr>
        <w:spacing w:line="360" w:lineRule="auto"/>
        <w:rPr>
          <w:rStyle w:val="Strong"/>
          <w:color w:val="292929"/>
          <w:spacing w:val="-1"/>
          <w:sz w:val="24"/>
          <w:szCs w:val="24"/>
          <w:shd w:val="clear" w:color="auto" w:fill="FFFFFF"/>
        </w:rPr>
      </w:pPr>
      <w:bookmarkStart w:id="28" w:name="_Hlk112131999"/>
      <w:r w:rsidRPr="00D70C75">
        <w:rPr>
          <w:rStyle w:val="Strong"/>
          <w:color w:val="292929"/>
          <w:spacing w:val="-1"/>
          <w:sz w:val="24"/>
          <w:szCs w:val="24"/>
          <w:shd w:val="clear" w:color="auto" w:fill="FFFFFF"/>
        </w:rPr>
        <w:t>Hyperparameters</w:t>
      </w:r>
      <w:r>
        <w:rPr>
          <w:rStyle w:val="Strong"/>
          <w:color w:val="292929"/>
          <w:spacing w:val="-1"/>
          <w:sz w:val="24"/>
          <w:szCs w:val="24"/>
          <w:shd w:val="clear" w:color="auto" w:fill="FFFFFF"/>
        </w:rPr>
        <w:t xml:space="preserve"> in YOLOv5</w:t>
      </w:r>
    </w:p>
    <w:bookmarkEnd w:id="28"/>
    <w:p w14:paraId="4D1EC034" w14:textId="7738A218" w:rsidR="00E5740E" w:rsidRPr="00E5740E" w:rsidRDefault="00E5740E" w:rsidP="009C682A">
      <w:pPr>
        <w:spacing w:line="360" w:lineRule="auto"/>
        <w:ind w:firstLine="567"/>
        <w:jc w:val="both"/>
        <w:rPr>
          <w:rStyle w:val="Strong"/>
          <w:b w:val="0"/>
          <w:bCs w:val="0"/>
          <w:color w:val="292929"/>
          <w:spacing w:val="-1"/>
          <w:sz w:val="24"/>
          <w:szCs w:val="24"/>
          <w:shd w:val="clear" w:color="auto" w:fill="FFFFFF"/>
        </w:rPr>
      </w:pPr>
      <w:r w:rsidRPr="00E5740E">
        <w:rPr>
          <w:rStyle w:val="Strong"/>
          <w:b w:val="0"/>
          <w:bCs w:val="0"/>
          <w:color w:val="292929"/>
          <w:spacing w:val="-1"/>
          <w:sz w:val="24"/>
          <w:szCs w:val="24"/>
          <w:shd w:val="clear" w:color="auto" w:fill="FFFFFF"/>
        </w:rPr>
        <w:t>The kind of parameters whose values govern a deep learning model's entire learning process</w:t>
      </w:r>
      <w:r>
        <w:rPr>
          <w:rStyle w:val="Strong"/>
          <w:b w:val="0"/>
          <w:bCs w:val="0"/>
          <w:color w:val="292929"/>
          <w:spacing w:val="-1"/>
          <w:sz w:val="24"/>
          <w:szCs w:val="24"/>
          <w:shd w:val="clear" w:color="auto" w:fill="FFFFFF"/>
        </w:rPr>
        <w:t xml:space="preserve"> are called hyperparameters</w:t>
      </w:r>
      <w:r w:rsidRPr="00E5740E">
        <w:rPr>
          <w:rStyle w:val="Strong"/>
          <w:b w:val="0"/>
          <w:bCs w:val="0"/>
          <w:color w:val="292929"/>
          <w:spacing w:val="-1"/>
          <w:sz w:val="24"/>
          <w:szCs w:val="24"/>
          <w:shd w:val="clear" w:color="auto" w:fill="FFFFFF"/>
        </w:rPr>
        <w:t>. While not a part of a deep learning model, it also impacts the values of model parameters that a learning algorithm ultimately learns.</w:t>
      </w:r>
    </w:p>
    <w:p w14:paraId="76C5D2BA" w14:textId="1D875A65" w:rsidR="00E5740E" w:rsidRPr="00E5740E" w:rsidRDefault="00E5740E" w:rsidP="009C682A">
      <w:pPr>
        <w:spacing w:line="360" w:lineRule="auto"/>
        <w:ind w:firstLine="567"/>
        <w:jc w:val="both"/>
        <w:rPr>
          <w:rStyle w:val="Strong"/>
          <w:b w:val="0"/>
          <w:bCs w:val="0"/>
          <w:color w:val="292929"/>
          <w:spacing w:val="-1"/>
          <w:sz w:val="24"/>
          <w:szCs w:val="24"/>
          <w:shd w:val="clear" w:color="auto" w:fill="FFFFFF"/>
        </w:rPr>
      </w:pPr>
      <w:r w:rsidRPr="00E5740E">
        <w:rPr>
          <w:rStyle w:val="Strong"/>
          <w:b w:val="0"/>
          <w:bCs w:val="0"/>
          <w:color w:val="292929"/>
          <w:spacing w:val="-1"/>
          <w:sz w:val="24"/>
          <w:szCs w:val="24"/>
          <w:shd w:val="clear" w:color="auto" w:fill="FFFFFF"/>
        </w:rPr>
        <w:t xml:space="preserve">About thirty (30) different hyperparameters are employed in YOLO-v5 depending on the training environment. We can optimize the results if we wish to get better ones. </w:t>
      </w:r>
      <w:r>
        <w:rPr>
          <w:rStyle w:val="Strong"/>
          <w:b w:val="0"/>
          <w:bCs w:val="0"/>
          <w:color w:val="292929"/>
          <w:spacing w:val="-1"/>
          <w:sz w:val="24"/>
          <w:szCs w:val="24"/>
          <w:shd w:val="clear" w:color="auto" w:fill="FFFFFF"/>
        </w:rPr>
        <w:t>By optimizing the parameters competitive results can be obtained based on the target of optimization</w:t>
      </w:r>
      <w:r w:rsidRPr="00E5740E">
        <w:rPr>
          <w:rStyle w:val="Strong"/>
          <w:b w:val="0"/>
          <w:bCs w:val="0"/>
          <w:color w:val="292929"/>
          <w:spacing w:val="-1"/>
          <w:sz w:val="24"/>
          <w:szCs w:val="24"/>
          <w:shd w:val="clear" w:color="auto" w:fill="FFFFFF"/>
        </w:rPr>
        <w:t xml:space="preserve">. default values from training on the COCO dataset </w:t>
      </w:r>
      <w:r>
        <w:rPr>
          <w:rStyle w:val="Strong"/>
          <w:b w:val="0"/>
          <w:bCs w:val="0"/>
          <w:color w:val="292929"/>
          <w:spacing w:val="-1"/>
          <w:sz w:val="24"/>
          <w:szCs w:val="24"/>
          <w:shd w:val="clear" w:color="auto" w:fill="FFFFFF"/>
        </w:rPr>
        <w:t>can be used if optimization is not a major concern</w:t>
      </w:r>
      <w:r w:rsidRPr="00E5740E">
        <w:rPr>
          <w:rStyle w:val="Strong"/>
          <w:b w:val="0"/>
          <w:bCs w:val="0"/>
          <w:color w:val="292929"/>
          <w:spacing w:val="-1"/>
          <w:sz w:val="24"/>
          <w:szCs w:val="24"/>
          <w:shd w:val="clear" w:color="auto" w:fill="FFFFFF"/>
        </w:rPr>
        <w:t>.</w:t>
      </w:r>
    </w:p>
    <w:p w14:paraId="1CA0A234" w14:textId="67D8B00F" w:rsidR="00F73C34" w:rsidRPr="00070771" w:rsidRDefault="003541E2">
      <w:pPr>
        <w:widowControl/>
        <w:autoSpaceDE/>
        <w:autoSpaceDN/>
        <w:spacing w:after="160" w:line="259" w:lineRule="auto"/>
        <w:rPr>
          <w:sz w:val="24"/>
          <w:szCs w:val="24"/>
          <w:lang w:val="en-US"/>
        </w:rPr>
      </w:pPr>
      <w:r w:rsidRPr="00A31C77">
        <w:rPr>
          <w:b/>
          <w:bCs/>
          <w:sz w:val="24"/>
          <w:szCs w:val="24"/>
          <w:lang w:val="en-US"/>
        </w:rPr>
        <w:t>Important Hyper parameters</w:t>
      </w:r>
      <w:r w:rsidRPr="00070771">
        <w:rPr>
          <w:sz w:val="24"/>
          <w:szCs w:val="24"/>
          <w:lang w:val="en-US"/>
        </w:rPr>
        <w:t xml:space="preserve"> explored </w:t>
      </w:r>
      <w:r w:rsidR="00FC7176">
        <w:rPr>
          <w:sz w:val="24"/>
          <w:szCs w:val="24"/>
          <w:lang w:val="en-US"/>
        </w:rPr>
        <w:t xml:space="preserve">during the research </w:t>
      </w:r>
      <w:r w:rsidRPr="00070771">
        <w:rPr>
          <w:sz w:val="24"/>
          <w:szCs w:val="24"/>
          <w:lang w:val="en-US"/>
        </w:rPr>
        <w:t>are given below:</w:t>
      </w:r>
    </w:p>
    <w:p w14:paraId="616EDACD" w14:textId="5C1DFDCF" w:rsidR="000F7D62" w:rsidRPr="00070771" w:rsidRDefault="000F7D62" w:rsidP="00523455">
      <w:pPr>
        <w:pStyle w:val="ListParagraph"/>
        <w:numPr>
          <w:ilvl w:val="0"/>
          <w:numId w:val="21"/>
        </w:numPr>
        <w:spacing w:line="360" w:lineRule="auto"/>
        <w:jc w:val="both"/>
        <w:rPr>
          <w:rStyle w:val="Emphasis"/>
          <w:rFonts w:ascii="Times New Roman" w:hAnsi="Times New Roman" w:cs="Times New Roman"/>
          <w:i w:val="0"/>
          <w:iCs w:val="0"/>
          <w:sz w:val="24"/>
          <w:szCs w:val="24"/>
          <w:shd w:val="clear" w:color="auto" w:fill="FFFFFF"/>
        </w:rPr>
      </w:pPr>
      <w:r w:rsidRPr="00070771">
        <w:rPr>
          <w:rStyle w:val="Emphasis"/>
          <w:rFonts w:ascii="Times New Roman" w:hAnsi="Times New Roman" w:cs="Times New Roman"/>
          <w:b/>
          <w:bCs/>
          <w:i w:val="0"/>
          <w:iCs w:val="0"/>
          <w:sz w:val="24"/>
          <w:szCs w:val="24"/>
          <w:shd w:val="clear" w:color="auto" w:fill="FFFFFF"/>
        </w:rPr>
        <w:t xml:space="preserve">Learning-rate start (lr0): </w:t>
      </w:r>
      <w:r w:rsidRPr="00070771">
        <w:rPr>
          <w:rStyle w:val="Emphasis"/>
          <w:rFonts w:ascii="Times New Roman" w:hAnsi="Times New Roman" w:cs="Times New Roman"/>
          <w:i w:val="0"/>
          <w:iCs w:val="0"/>
          <w:sz w:val="24"/>
          <w:szCs w:val="24"/>
          <w:shd w:val="clear" w:color="auto" w:fill="FFFFFF"/>
        </w:rPr>
        <w:t>It defines the step size for each iteration which means how fast the network learns from training.</w:t>
      </w:r>
    </w:p>
    <w:p w14:paraId="479517D4" w14:textId="2D283CA0" w:rsidR="000F7D62" w:rsidRPr="00070771" w:rsidRDefault="000F7D62" w:rsidP="00523455">
      <w:pPr>
        <w:pStyle w:val="ListParagraph"/>
        <w:numPr>
          <w:ilvl w:val="0"/>
          <w:numId w:val="21"/>
        </w:numPr>
        <w:spacing w:line="360" w:lineRule="auto"/>
        <w:jc w:val="both"/>
        <w:rPr>
          <w:rStyle w:val="Emphasis"/>
          <w:rFonts w:ascii="Times New Roman" w:hAnsi="Times New Roman" w:cs="Times New Roman"/>
          <w:i w:val="0"/>
          <w:iCs w:val="0"/>
          <w:sz w:val="24"/>
          <w:szCs w:val="24"/>
          <w:shd w:val="clear" w:color="auto" w:fill="FFFFFF"/>
        </w:rPr>
      </w:pPr>
      <w:r w:rsidRPr="00070771">
        <w:rPr>
          <w:rStyle w:val="Emphasis"/>
          <w:rFonts w:ascii="Times New Roman" w:hAnsi="Times New Roman" w:cs="Times New Roman"/>
          <w:b/>
          <w:bCs/>
          <w:i w:val="0"/>
          <w:iCs w:val="0"/>
          <w:sz w:val="24"/>
          <w:szCs w:val="24"/>
          <w:shd w:val="clear" w:color="auto" w:fill="FFFFFF"/>
        </w:rPr>
        <w:t>Learning-rate end (lr1):</w:t>
      </w:r>
      <w:r w:rsidR="00070771" w:rsidRPr="00070771">
        <w:rPr>
          <w:rStyle w:val="Emphasis"/>
          <w:rFonts w:ascii="Times New Roman" w:hAnsi="Times New Roman" w:cs="Times New Roman"/>
          <w:b/>
          <w:bCs/>
          <w:i w:val="0"/>
          <w:iCs w:val="0"/>
          <w:sz w:val="24"/>
          <w:szCs w:val="24"/>
          <w:shd w:val="clear" w:color="auto" w:fill="FFFFFF"/>
        </w:rPr>
        <w:t xml:space="preserve"> </w:t>
      </w:r>
      <w:r w:rsidR="00070771" w:rsidRPr="00070771">
        <w:rPr>
          <w:rStyle w:val="Emphasis"/>
          <w:rFonts w:ascii="Times New Roman" w:hAnsi="Times New Roman" w:cs="Times New Roman"/>
          <w:i w:val="0"/>
          <w:iCs w:val="0"/>
          <w:sz w:val="24"/>
          <w:szCs w:val="24"/>
          <w:shd w:val="clear" w:color="auto" w:fill="FFFFFF"/>
        </w:rPr>
        <w:t>It checks if the current learning rate is greater than or equal to the value of this parameter then it ends training.</w:t>
      </w:r>
    </w:p>
    <w:p w14:paraId="363DE7D1" w14:textId="44285E4D" w:rsidR="000F7D62" w:rsidRPr="00070771" w:rsidRDefault="000F7D62" w:rsidP="00523455">
      <w:pPr>
        <w:pStyle w:val="ListParagraph"/>
        <w:numPr>
          <w:ilvl w:val="0"/>
          <w:numId w:val="21"/>
        </w:numPr>
        <w:spacing w:line="360" w:lineRule="auto"/>
        <w:jc w:val="both"/>
        <w:rPr>
          <w:rStyle w:val="Strong"/>
          <w:rFonts w:ascii="Times New Roman" w:hAnsi="Times New Roman" w:cs="Times New Roman"/>
          <w:color w:val="292929"/>
          <w:spacing w:val="-1"/>
          <w:sz w:val="24"/>
          <w:szCs w:val="24"/>
        </w:rPr>
      </w:pPr>
      <w:r w:rsidRPr="00070771">
        <w:rPr>
          <w:rStyle w:val="Strong"/>
          <w:rFonts w:ascii="Times New Roman" w:hAnsi="Times New Roman" w:cs="Times New Roman"/>
          <w:color w:val="292929"/>
          <w:spacing w:val="-1"/>
          <w:sz w:val="24"/>
          <w:szCs w:val="24"/>
        </w:rPr>
        <w:t>Momentum</w:t>
      </w:r>
      <w:r w:rsidR="00070771" w:rsidRPr="00070771">
        <w:rPr>
          <w:rStyle w:val="Strong"/>
          <w:rFonts w:ascii="Times New Roman" w:hAnsi="Times New Roman" w:cs="Times New Roman"/>
          <w:color w:val="292929"/>
          <w:spacing w:val="-1"/>
          <w:sz w:val="24"/>
          <w:szCs w:val="24"/>
        </w:rPr>
        <w:t xml:space="preserve">: </w:t>
      </w:r>
      <w:r w:rsidR="00070771" w:rsidRPr="00070771">
        <w:rPr>
          <w:rStyle w:val="Strong"/>
          <w:rFonts w:ascii="Times New Roman" w:hAnsi="Times New Roman" w:cs="Times New Roman"/>
          <w:b w:val="0"/>
          <w:bCs w:val="0"/>
          <w:color w:val="292929"/>
          <w:spacing w:val="-1"/>
          <w:sz w:val="24"/>
          <w:szCs w:val="24"/>
        </w:rPr>
        <w:t>This parameter is used for the Stochastic Gradient Descent optimization</w:t>
      </w:r>
      <w:r w:rsidR="00070771">
        <w:rPr>
          <w:rStyle w:val="Strong"/>
          <w:rFonts w:ascii="Times New Roman" w:hAnsi="Times New Roman" w:cs="Times New Roman"/>
          <w:b w:val="0"/>
          <w:bCs w:val="0"/>
          <w:color w:val="292929"/>
          <w:spacing w:val="-1"/>
          <w:sz w:val="24"/>
          <w:szCs w:val="24"/>
        </w:rPr>
        <w:t>. This parameter helps to replace the gradient with an aggregate of gradient.</w:t>
      </w:r>
    </w:p>
    <w:p w14:paraId="45FA51AC" w14:textId="4DC475E9" w:rsidR="000F7D62" w:rsidRPr="00070771" w:rsidRDefault="000F7D62" w:rsidP="00523455">
      <w:pPr>
        <w:pStyle w:val="ListParagraph"/>
        <w:numPr>
          <w:ilvl w:val="0"/>
          <w:numId w:val="21"/>
        </w:numPr>
        <w:spacing w:line="360" w:lineRule="auto"/>
        <w:jc w:val="both"/>
        <w:rPr>
          <w:rStyle w:val="Strong"/>
          <w:rFonts w:ascii="Times New Roman" w:hAnsi="Times New Roman" w:cs="Times New Roman"/>
          <w:color w:val="292929"/>
          <w:spacing w:val="-1"/>
          <w:sz w:val="24"/>
          <w:szCs w:val="24"/>
        </w:rPr>
      </w:pPr>
      <w:r w:rsidRPr="00070771">
        <w:rPr>
          <w:rStyle w:val="Strong"/>
          <w:rFonts w:ascii="Times New Roman" w:hAnsi="Times New Roman" w:cs="Times New Roman"/>
          <w:color w:val="292929"/>
          <w:spacing w:val="-1"/>
          <w:sz w:val="24"/>
          <w:szCs w:val="24"/>
        </w:rPr>
        <w:t>Mosaic</w:t>
      </w:r>
      <w:r w:rsidR="00070771">
        <w:rPr>
          <w:rStyle w:val="Strong"/>
          <w:rFonts w:ascii="Times New Roman" w:hAnsi="Times New Roman" w:cs="Times New Roman"/>
          <w:color w:val="292929"/>
          <w:spacing w:val="-1"/>
          <w:sz w:val="24"/>
          <w:szCs w:val="24"/>
        </w:rPr>
        <w:t xml:space="preserve">: </w:t>
      </w:r>
      <w:r w:rsidR="00070771" w:rsidRPr="00070771">
        <w:rPr>
          <w:rStyle w:val="Strong"/>
          <w:rFonts w:ascii="Times New Roman" w:hAnsi="Times New Roman" w:cs="Times New Roman"/>
          <w:b w:val="0"/>
          <w:bCs w:val="0"/>
          <w:color w:val="292929"/>
          <w:spacing w:val="-1"/>
          <w:sz w:val="24"/>
          <w:szCs w:val="24"/>
        </w:rPr>
        <w:t>This</w:t>
      </w:r>
      <w:r w:rsidR="00070771">
        <w:rPr>
          <w:rStyle w:val="Strong"/>
          <w:rFonts w:ascii="Times New Roman" w:hAnsi="Times New Roman" w:cs="Times New Roman"/>
          <w:b w:val="0"/>
          <w:bCs w:val="0"/>
          <w:color w:val="292929"/>
          <w:spacing w:val="-1"/>
          <w:sz w:val="24"/>
          <w:szCs w:val="24"/>
        </w:rPr>
        <w:t xml:space="preserve"> parameter helps to create a new image from multiple input images and thus the new image which has been created is used for training. This parameter is useful in the case of data augmentation and optimal feature techniques.</w:t>
      </w:r>
      <w:r w:rsidR="00070771" w:rsidRPr="00070771">
        <w:rPr>
          <w:rStyle w:val="Strong"/>
          <w:rFonts w:ascii="Times New Roman" w:hAnsi="Times New Roman" w:cs="Times New Roman"/>
          <w:b w:val="0"/>
          <w:bCs w:val="0"/>
          <w:color w:val="292929"/>
          <w:spacing w:val="-1"/>
          <w:sz w:val="24"/>
          <w:szCs w:val="24"/>
        </w:rPr>
        <w:t xml:space="preserve"> </w:t>
      </w:r>
    </w:p>
    <w:p w14:paraId="73ED3462" w14:textId="743A26CB" w:rsidR="000F7D62" w:rsidRPr="00070771" w:rsidRDefault="000F7D62" w:rsidP="00523455">
      <w:pPr>
        <w:pStyle w:val="ListParagraph"/>
        <w:numPr>
          <w:ilvl w:val="0"/>
          <w:numId w:val="21"/>
        </w:numPr>
        <w:spacing w:line="360" w:lineRule="auto"/>
        <w:jc w:val="both"/>
        <w:rPr>
          <w:rStyle w:val="Strong"/>
          <w:rFonts w:ascii="Times New Roman" w:hAnsi="Times New Roman" w:cs="Times New Roman"/>
          <w:color w:val="292929"/>
          <w:spacing w:val="-1"/>
          <w:sz w:val="24"/>
          <w:szCs w:val="24"/>
        </w:rPr>
      </w:pPr>
      <w:r w:rsidRPr="00070771">
        <w:rPr>
          <w:rStyle w:val="Strong"/>
          <w:rFonts w:ascii="Times New Roman" w:hAnsi="Times New Roman" w:cs="Times New Roman"/>
          <w:color w:val="292929"/>
          <w:spacing w:val="-1"/>
          <w:sz w:val="24"/>
          <w:szCs w:val="24"/>
        </w:rPr>
        <w:t>Degree</w:t>
      </w:r>
      <w:r w:rsidR="000003C6">
        <w:rPr>
          <w:rStyle w:val="Strong"/>
          <w:rFonts w:ascii="Times New Roman" w:hAnsi="Times New Roman" w:cs="Times New Roman"/>
          <w:color w:val="292929"/>
          <w:spacing w:val="-1"/>
          <w:sz w:val="24"/>
          <w:szCs w:val="24"/>
        </w:rPr>
        <w:t xml:space="preserve">:  </w:t>
      </w:r>
      <w:r w:rsidR="000003C6" w:rsidRPr="000003C6">
        <w:rPr>
          <w:rStyle w:val="Strong"/>
          <w:rFonts w:ascii="Times New Roman" w:hAnsi="Times New Roman" w:cs="Times New Roman"/>
          <w:b w:val="0"/>
          <w:bCs w:val="0"/>
          <w:color w:val="292929"/>
          <w:spacing w:val="-1"/>
          <w:sz w:val="24"/>
          <w:szCs w:val="24"/>
        </w:rPr>
        <w:t>This</w:t>
      </w:r>
      <w:r w:rsidR="000003C6">
        <w:rPr>
          <w:rStyle w:val="Strong"/>
          <w:rFonts w:ascii="Times New Roman" w:hAnsi="Times New Roman" w:cs="Times New Roman"/>
          <w:b w:val="0"/>
          <w:bCs w:val="0"/>
          <w:color w:val="292929"/>
          <w:spacing w:val="-1"/>
          <w:sz w:val="24"/>
          <w:szCs w:val="24"/>
        </w:rPr>
        <w:t xml:space="preserve"> parameter rotates input images by certain angles and uses it for training so that the accuracy is improved.</w:t>
      </w:r>
    </w:p>
    <w:p w14:paraId="66C9D5B7" w14:textId="5264819A" w:rsidR="000F7D62" w:rsidRPr="000F7D62" w:rsidRDefault="000F7D62" w:rsidP="00523455">
      <w:pPr>
        <w:pStyle w:val="ListParagraph"/>
        <w:numPr>
          <w:ilvl w:val="0"/>
          <w:numId w:val="21"/>
        </w:numPr>
        <w:spacing w:line="360" w:lineRule="auto"/>
        <w:jc w:val="both"/>
        <w:rPr>
          <w:rStyle w:val="Strong"/>
          <w:color w:val="292929"/>
          <w:spacing w:val="-1"/>
          <w:sz w:val="24"/>
          <w:szCs w:val="24"/>
        </w:rPr>
      </w:pPr>
      <w:r w:rsidRPr="000F7D62">
        <w:rPr>
          <w:rStyle w:val="Strong"/>
          <w:rFonts w:ascii="Times New Roman" w:hAnsi="Times New Roman" w:cs="Times New Roman"/>
          <w:color w:val="292929"/>
          <w:spacing w:val="-1"/>
          <w:sz w:val="24"/>
          <w:szCs w:val="24"/>
        </w:rPr>
        <w:t>Scaling</w:t>
      </w:r>
      <w:r w:rsidR="000003C6">
        <w:rPr>
          <w:rStyle w:val="Strong"/>
          <w:rFonts w:ascii="Times New Roman" w:hAnsi="Times New Roman" w:cs="Times New Roman"/>
          <w:color w:val="292929"/>
          <w:spacing w:val="-1"/>
          <w:sz w:val="24"/>
          <w:szCs w:val="24"/>
        </w:rPr>
        <w:t xml:space="preserve">: </w:t>
      </w:r>
      <w:r w:rsidR="000003C6" w:rsidRPr="000003C6">
        <w:rPr>
          <w:rStyle w:val="Strong"/>
          <w:rFonts w:ascii="Times New Roman" w:hAnsi="Times New Roman" w:cs="Times New Roman"/>
          <w:b w:val="0"/>
          <w:bCs w:val="0"/>
          <w:color w:val="292929"/>
          <w:spacing w:val="-1"/>
          <w:sz w:val="24"/>
          <w:szCs w:val="24"/>
        </w:rPr>
        <w:t xml:space="preserve">The images are resized </w:t>
      </w:r>
      <w:r w:rsidR="000003C6">
        <w:rPr>
          <w:rStyle w:val="Strong"/>
          <w:rFonts w:ascii="Times New Roman" w:hAnsi="Times New Roman" w:cs="Times New Roman"/>
          <w:b w:val="0"/>
          <w:bCs w:val="0"/>
          <w:color w:val="292929"/>
          <w:spacing w:val="-1"/>
          <w:sz w:val="24"/>
          <w:szCs w:val="24"/>
        </w:rPr>
        <w:t>for optimization as well as matching it with the grid size.</w:t>
      </w:r>
    </w:p>
    <w:p w14:paraId="286ACBF1" w14:textId="2C45388C" w:rsidR="000F7D62" w:rsidRPr="00156144" w:rsidRDefault="000F7D62" w:rsidP="00523455">
      <w:pPr>
        <w:pStyle w:val="ListParagraph"/>
        <w:numPr>
          <w:ilvl w:val="0"/>
          <w:numId w:val="21"/>
        </w:numPr>
        <w:spacing w:line="360" w:lineRule="auto"/>
        <w:jc w:val="both"/>
        <w:rPr>
          <w:rStyle w:val="Strong"/>
          <w:rFonts w:ascii="Times New Roman" w:hAnsi="Times New Roman" w:cs="Times New Roman"/>
          <w:color w:val="292929"/>
          <w:spacing w:val="-1"/>
          <w:sz w:val="24"/>
          <w:szCs w:val="24"/>
        </w:rPr>
      </w:pPr>
      <w:r w:rsidRPr="00070771">
        <w:rPr>
          <w:rStyle w:val="Strong"/>
          <w:rFonts w:ascii="Times New Roman" w:hAnsi="Times New Roman" w:cs="Times New Roman"/>
          <w:color w:val="292929"/>
          <w:spacing w:val="-1"/>
          <w:sz w:val="24"/>
          <w:szCs w:val="24"/>
        </w:rPr>
        <w:t>Flipud</w:t>
      </w:r>
      <w:r w:rsidR="000003C6">
        <w:rPr>
          <w:rStyle w:val="Strong"/>
          <w:rFonts w:ascii="Times New Roman" w:hAnsi="Times New Roman" w:cs="Times New Roman"/>
          <w:color w:val="292929"/>
          <w:spacing w:val="-1"/>
          <w:sz w:val="24"/>
          <w:szCs w:val="24"/>
        </w:rPr>
        <w:t>:</w:t>
      </w:r>
      <w:r w:rsidR="00B66172">
        <w:rPr>
          <w:rStyle w:val="Strong"/>
          <w:rFonts w:ascii="Times New Roman" w:hAnsi="Times New Roman" w:cs="Times New Roman"/>
          <w:color w:val="292929"/>
          <w:spacing w:val="-1"/>
          <w:sz w:val="24"/>
          <w:szCs w:val="24"/>
        </w:rPr>
        <w:t xml:space="preserve"> </w:t>
      </w:r>
      <w:r w:rsidR="00B66172" w:rsidRPr="00B66172">
        <w:rPr>
          <w:rStyle w:val="Strong"/>
          <w:rFonts w:ascii="Times New Roman" w:hAnsi="Times New Roman" w:cs="Times New Roman"/>
          <w:b w:val="0"/>
          <w:bCs w:val="0"/>
          <w:color w:val="292929"/>
          <w:spacing w:val="-1"/>
          <w:sz w:val="24"/>
          <w:szCs w:val="24"/>
        </w:rPr>
        <w:t xml:space="preserve">This </w:t>
      </w:r>
      <w:r w:rsidR="00B66172">
        <w:rPr>
          <w:rStyle w:val="Strong"/>
          <w:rFonts w:ascii="Times New Roman" w:hAnsi="Times New Roman" w:cs="Times New Roman"/>
          <w:b w:val="0"/>
          <w:bCs w:val="0"/>
          <w:color w:val="292929"/>
          <w:spacing w:val="-1"/>
          <w:sz w:val="24"/>
          <w:szCs w:val="24"/>
        </w:rPr>
        <w:t xml:space="preserve">parameter helps to flip the images from the input dataset randomly up and down so as to get better results. </w:t>
      </w:r>
      <w:r w:rsidR="00523455">
        <w:rPr>
          <w:rStyle w:val="Strong"/>
          <w:rFonts w:ascii="Times New Roman" w:hAnsi="Times New Roman" w:cs="Times New Roman"/>
          <w:b w:val="0"/>
          <w:bCs w:val="0"/>
          <w:color w:val="292929"/>
          <w:spacing w:val="-1"/>
          <w:sz w:val="24"/>
          <w:szCs w:val="24"/>
        </w:rPr>
        <w:t>Again,</w:t>
      </w:r>
      <w:r w:rsidR="00B66172">
        <w:rPr>
          <w:rStyle w:val="Strong"/>
          <w:rFonts w:ascii="Times New Roman" w:hAnsi="Times New Roman" w:cs="Times New Roman"/>
          <w:b w:val="0"/>
          <w:bCs w:val="0"/>
          <w:color w:val="292929"/>
          <w:spacing w:val="-1"/>
          <w:sz w:val="24"/>
          <w:szCs w:val="24"/>
        </w:rPr>
        <w:t xml:space="preserve"> this also falls under data augmentation technique.</w:t>
      </w:r>
    </w:p>
    <w:p w14:paraId="1F027311" w14:textId="77777777" w:rsidR="00156144" w:rsidRPr="00DD472F" w:rsidRDefault="00156144" w:rsidP="00156144">
      <w:pPr>
        <w:pStyle w:val="ListParagraph"/>
        <w:numPr>
          <w:ilvl w:val="0"/>
          <w:numId w:val="21"/>
        </w:numPr>
        <w:spacing w:line="360" w:lineRule="auto"/>
        <w:jc w:val="both"/>
        <w:rPr>
          <w:rStyle w:val="Strong"/>
          <w:rFonts w:ascii="Times New Roman" w:hAnsi="Times New Roman" w:cs="Times New Roman"/>
          <w:b w:val="0"/>
          <w:bCs w:val="0"/>
          <w:sz w:val="24"/>
          <w:szCs w:val="24"/>
          <w:lang w:val="en-US"/>
        </w:rPr>
      </w:pPr>
      <w:r w:rsidRPr="00070771">
        <w:rPr>
          <w:rStyle w:val="Strong"/>
          <w:rFonts w:ascii="Times New Roman" w:hAnsi="Times New Roman" w:cs="Times New Roman"/>
          <w:color w:val="292929"/>
          <w:spacing w:val="-1"/>
          <w:sz w:val="24"/>
          <w:szCs w:val="24"/>
        </w:rPr>
        <w:t>weight-decay</w:t>
      </w:r>
      <w:r>
        <w:rPr>
          <w:rStyle w:val="Strong"/>
          <w:rFonts w:ascii="Times New Roman" w:hAnsi="Times New Roman" w:cs="Times New Roman"/>
          <w:color w:val="292929"/>
          <w:spacing w:val="-1"/>
          <w:sz w:val="24"/>
          <w:szCs w:val="24"/>
        </w:rPr>
        <w:t xml:space="preserve">: </w:t>
      </w:r>
      <w:r w:rsidRPr="0054748A">
        <w:rPr>
          <w:rStyle w:val="Strong"/>
          <w:rFonts w:ascii="Times New Roman" w:hAnsi="Times New Roman" w:cs="Times New Roman"/>
          <w:b w:val="0"/>
          <w:bCs w:val="0"/>
          <w:color w:val="292929"/>
          <w:spacing w:val="-1"/>
          <w:sz w:val="24"/>
          <w:szCs w:val="24"/>
        </w:rPr>
        <w:t xml:space="preserve">This is the penalty term </w:t>
      </w:r>
      <w:r>
        <w:rPr>
          <w:rStyle w:val="Strong"/>
          <w:rFonts w:ascii="Times New Roman" w:hAnsi="Times New Roman" w:cs="Times New Roman"/>
          <w:b w:val="0"/>
          <w:bCs w:val="0"/>
          <w:color w:val="292929"/>
          <w:spacing w:val="-1"/>
          <w:sz w:val="24"/>
          <w:szCs w:val="24"/>
        </w:rPr>
        <w:t>impacting the cost function during back propagation which helps to shrink/compress the weight.</w:t>
      </w:r>
    </w:p>
    <w:p w14:paraId="523A01AD" w14:textId="24C4CCE7" w:rsidR="00B547D4" w:rsidRDefault="00B547D4" w:rsidP="00B547D4">
      <w:pPr>
        <w:spacing w:line="360" w:lineRule="auto"/>
        <w:ind w:firstLine="567"/>
        <w:jc w:val="both"/>
        <w:rPr>
          <w:rStyle w:val="Strong"/>
          <w:b w:val="0"/>
          <w:bCs w:val="0"/>
          <w:color w:val="292929"/>
          <w:spacing w:val="-1"/>
          <w:sz w:val="24"/>
          <w:szCs w:val="24"/>
        </w:rPr>
      </w:pPr>
      <w:r w:rsidRPr="00B547D4">
        <w:rPr>
          <w:rStyle w:val="Strong"/>
          <w:b w:val="0"/>
          <w:bCs w:val="0"/>
          <w:color w:val="292929"/>
          <w:spacing w:val="-1"/>
          <w:sz w:val="24"/>
          <w:szCs w:val="24"/>
        </w:rPr>
        <w:t xml:space="preserve">Although </w:t>
      </w:r>
      <w:r>
        <w:rPr>
          <w:rStyle w:val="Strong"/>
          <w:b w:val="0"/>
          <w:bCs w:val="0"/>
          <w:color w:val="292929"/>
          <w:spacing w:val="-1"/>
          <w:sz w:val="24"/>
          <w:szCs w:val="24"/>
        </w:rPr>
        <w:t>there are many other hyper parameters that can be tuned for better results like warmup epochs , warmup momentum this research focuses mainly on the above said parameters alone.</w:t>
      </w:r>
    </w:p>
    <w:p w14:paraId="4455DD25" w14:textId="77777777" w:rsidR="003512CC" w:rsidRDefault="003512CC" w:rsidP="00D728D8">
      <w:pPr>
        <w:jc w:val="both"/>
        <w:rPr>
          <w:b/>
          <w:bCs/>
          <w:color w:val="292929"/>
          <w:spacing w:val="-1"/>
          <w:sz w:val="24"/>
          <w:szCs w:val="24"/>
          <w:shd w:val="clear" w:color="auto" w:fill="FFFFFF"/>
        </w:rPr>
      </w:pPr>
    </w:p>
    <w:p w14:paraId="776FC53C" w14:textId="1A4D6040" w:rsidR="00D728D8" w:rsidRDefault="008A7E44" w:rsidP="00D728D8">
      <w:pPr>
        <w:jc w:val="both"/>
        <w:rPr>
          <w:b/>
          <w:bCs/>
          <w:color w:val="292929"/>
          <w:spacing w:val="-1"/>
          <w:sz w:val="24"/>
          <w:szCs w:val="24"/>
          <w:shd w:val="clear" w:color="auto" w:fill="FFFFFF"/>
        </w:rPr>
      </w:pPr>
      <w:bookmarkStart w:id="29" w:name="_Hlk112132022"/>
      <w:r w:rsidRPr="00D728D8">
        <w:rPr>
          <w:b/>
          <w:bCs/>
          <w:color w:val="292929"/>
          <w:spacing w:val="-1"/>
          <w:sz w:val="24"/>
          <w:szCs w:val="24"/>
          <w:shd w:val="clear" w:color="auto" w:fill="FFFFFF"/>
        </w:rPr>
        <w:t xml:space="preserve">TYPES OF </w:t>
      </w:r>
      <w:r w:rsidR="00D728D8" w:rsidRPr="00D728D8">
        <w:rPr>
          <w:b/>
          <w:bCs/>
          <w:color w:val="292929"/>
          <w:spacing w:val="-1"/>
          <w:sz w:val="24"/>
          <w:szCs w:val="24"/>
          <w:shd w:val="clear" w:color="auto" w:fill="FFFFFF"/>
        </w:rPr>
        <w:t>YOLOv5</w:t>
      </w:r>
    </w:p>
    <w:bookmarkEnd w:id="29"/>
    <w:p w14:paraId="29099643" w14:textId="77777777" w:rsidR="000329B8" w:rsidRPr="00D728D8" w:rsidRDefault="000329B8" w:rsidP="00D728D8">
      <w:pPr>
        <w:jc w:val="both"/>
        <w:rPr>
          <w:b/>
          <w:bCs/>
          <w:color w:val="292929"/>
          <w:spacing w:val="-1"/>
          <w:sz w:val="24"/>
          <w:szCs w:val="24"/>
          <w:shd w:val="clear" w:color="auto" w:fill="FFFFFF"/>
        </w:rPr>
      </w:pPr>
    </w:p>
    <w:p w14:paraId="5E7CDE7A" w14:textId="0E710328" w:rsidR="00D728D8" w:rsidRDefault="000329B8" w:rsidP="00D4364C">
      <w:pPr>
        <w:jc w:val="center"/>
      </w:pPr>
      <w:r>
        <w:rPr>
          <w:noProof/>
        </w:rPr>
        <w:drawing>
          <wp:inline distT="0" distB="0" distL="0" distR="0" wp14:anchorId="67DBC44B" wp14:editId="201CA8CE">
            <wp:extent cx="5731510" cy="1957705"/>
            <wp:effectExtent l="0" t="0" r="2540" b="4445"/>
            <wp:docPr id="24" name="Picture 24"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low confidence"/>
                    <pic:cNvPicPr/>
                  </pic:nvPicPr>
                  <pic:blipFill>
                    <a:blip r:embed="rId27"/>
                    <a:stretch>
                      <a:fillRect/>
                    </a:stretch>
                  </pic:blipFill>
                  <pic:spPr>
                    <a:xfrm>
                      <a:off x="0" y="0"/>
                      <a:ext cx="5731510" cy="1957705"/>
                    </a:xfrm>
                    <a:prstGeom prst="rect">
                      <a:avLst/>
                    </a:prstGeom>
                  </pic:spPr>
                </pic:pic>
              </a:graphicData>
            </a:graphic>
          </wp:inline>
        </w:drawing>
      </w:r>
    </w:p>
    <w:p w14:paraId="53E575DD" w14:textId="5F15922F" w:rsidR="00671D0B" w:rsidRPr="00671D0B" w:rsidRDefault="00671D0B" w:rsidP="000506DE">
      <w:pPr>
        <w:rPr>
          <w:b/>
          <w:bCs/>
          <w:sz w:val="24"/>
          <w:szCs w:val="24"/>
        </w:rPr>
      </w:pPr>
      <w:r w:rsidRPr="00671D0B">
        <w:rPr>
          <w:b/>
          <w:bCs/>
          <w:sz w:val="24"/>
          <w:szCs w:val="24"/>
        </w:rPr>
        <w:t>YOLOv5</w:t>
      </w:r>
      <w:r>
        <w:rPr>
          <w:b/>
          <w:bCs/>
          <w:sz w:val="24"/>
          <w:szCs w:val="24"/>
        </w:rPr>
        <w:t>n</w:t>
      </w:r>
    </w:p>
    <w:p w14:paraId="22DAD21D" w14:textId="20818847" w:rsidR="00AA07AB" w:rsidRPr="00671D0B" w:rsidRDefault="00AA07AB" w:rsidP="000506DE">
      <w:pPr>
        <w:rPr>
          <w:b/>
          <w:bCs/>
          <w:sz w:val="24"/>
          <w:szCs w:val="24"/>
        </w:rPr>
      </w:pPr>
      <w:r w:rsidRPr="00671D0B">
        <w:rPr>
          <w:b/>
          <w:bCs/>
          <w:sz w:val="24"/>
          <w:szCs w:val="24"/>
        </w:rPr>
        <w:t>YOLOv5s</w:t>
      </w:r>
    </w:p>
    <w:p w14:paraId="3FBB69DE" w14:textId="77777777" w:rsidR="00AA07AB" w:rsidRPr="00671D0B" w:rsidRDefault="00AA07AB" w:rsidP="000506DE">
      <w:pPr>
        <w:ind w:firstLine="567"/>
        <w:jc w:val="both"/>
        <w:rPr>
          <w:sz w:val="24"/>
          <w:szCs w:val="24"/>
        </w:rPr>
      </w:pPr>
      <w:r w:rsidRPr="00671D0B">
        <w:rPr>
          <w:sz w:val="24"/>
          <w:szCs w:val="24"/>
        </w:rPr>
        <w:t>YOLOv5s has 224 layers and 7.2 million trainable parameters and is as fast as 2 milliseconds (FLOPs or floating-point operations around 17 billion in number) with an mAP of 36.7. The predictions are saved in ‘runs/exp’ directory.</w:t>
      </w:r>
    </w:p>
    <w:p w14:paraId="13D9407E" w14:textId="77777777" w:rsidR="00AA07AB" w:rsidRPr="00671D0B" w:rsidRDefault="00AA07AB" w:rsidP="000506DE">
      <w:pPr>
        <w:rPr>
          <w:b/>
          <w:bCs/>
          <w:sz w:val="24"/>
          <w:szCs w:val="24"/>
        </w:rPr>
      </w:pPr>
      <w:r w:rsidRPr="00671D0B">
        <w:rPr>
          <w:b/>
          <w:bCs/>
          <w:sz w:val="24"/>
          <w:szCs w:val="24"/>
        </w:rPr>
        <w:t>YOLOv5m</w:t>
      </w:r>
    </w:p>
    <w:p w14:paraId="108BE942" w14:textId="77777777" w:rsidR="00AA07AB" w:rsidRPr="00671D0B" w:rsidRDefault="00AA07AB" w:rsidP="000506DE">
      <w:pPr>
        <w:ind w:firstLine="567"/>
        <w:jc w:val="both"/>
        <w:rPr>
          <w:sz w:val="24"/>
          <w:szCs w:val="24"/>
        </w:rPr>
      </w:pPr>
      <w:r w:rsidRPr="00671D0B">
        <w:rPr>
          <w:sz w:val="24"/>
          <w:szCs w:val="24"/>
        </w:rPr>
        <w:t>YOLOv5m has 308 layers, 21 million parameters, a mean average precision of 44.5, and an average speed of inference of 2.7ms(FLOPs value at 51.3 billion).</w:t>
      </w:r>
    </w:p>
    <w:p w14:paraId="62804764" w14:textId="77777777" w:rsidR="00AA07AB" w:rsidRPr="00671D0B" w:rsidRDefault="00AA07AB" w:rsidP="000506DE">
      <w:pPr>
        <w:rPr>
          <w:b/>
          <w:bCs/>
          <w:sz w:val="24"/>
          <w:szCs w:val="24"/>
        </w:rPr>
      </w:pPr>
      <w:r w:rsidRPr="00671D0B">
        <w:rPr>
          <w:b/>
          <w:bCs/>
          <w:sz w:val="24"/>
          <w:szCs w:val="24"/>
        </w:rPr>
        <w:t>YOLOv5l</w:t>
      </w:r>
    </w:p>
    <w:p w14:paraId="6E3FACEE" w14:textId="77777777" w:rsidR="00AA07AB" w:rsidRPr="00671D0B" w:rsidRDefault="00AA07AB" w:rsidP="000506DE">
      <w:pPr>
        <w:ind w:firstLine="567"/>
        <w:jc w:val="both"/>
        <w:rPr>
          <w:sz w:val="24"/>
          <w:szCs w:val="24"/>
        </w:rPr>
      </w:pPr>
      <w:r w:rsidRPr="00671D0B">
        <w:rPr>
          <w:sz w:val="24"/>
          <w:szCs w:val="24"/>
        </w:rPr>
        <w:t>The YOLOv5l version has 47 million parameters and 392 layers. It recorded an mAP of 48.2 percent with an inference speed of 3.8ms on average(since FLOPs value is 115.4 billion).</w:t>
      </w:r>
    </w:p>
    <w:p w14:paraId="1BDA0BFE" w14:textId="77777777" w:rsidR="00AA07AB" w:rsidRPr="00671D0B" w:rsidRDefault="00AA07AB" w:rsidP="000506DE">
      <w:pPr>
        <w:rPr>
          <w:b/>
          <w:bCs/>
          <w:sz w:val="24"/>
          <w:szCs w:val="24"/>
        </w:rPr>
      </w:pPr>
      <w:r w:rsidRPr="00671D0B">
        <w:rPr>
          <w:b/>
          <w:bCs/>
          <w:sz w:val="24"/>
          <w:szCs w:val="24"/>
        </w:rPr>
        <w:t>YOLOv5x</w:t>
      </w:r>
    </w:p>
    <w:p w14:paraId="2092DC0B" w14:textId="170AC78C" w:rsidR="00AA07AB" w:rsidRPr="00671D0B" w:rsidRDefault="00AA07AB" w:rsidP="000506DE">
      <w:pPr>
        <w:ind w:firstLine="567"/>
        <w:jc w:val="both"/>
        <w:rPr>
          <w:sz w:val="24"/>
          <w:szCs w:val="24"/>
        </w:rPr>
      </w:pPr>
      <w:r w:rsidRPr="00671D0B">
        <w:rPr>
          <w:sz w:val="24"/>
          <w:szCs w:val="24"/>
        </w:rPr>
        <w:t>This is the biggest model referred to as the YOLOv5x and it has 476 layers and 87 million parameters along with a FLOPs value of 218.6 Billion in value. It recorded an inference speed of 6.1ms and an mAP of 50.4 percent.</w:t>
      </w:r>
    </w:p>
    <w:p w14:paraId="766291EC" w14:textId="77777777" w:rsidR="007A48EF" w:rsidRDefault="007A48EF" w:rsidP="00D4364C">
      <w:pPr>
        <w:jc w:val="center"/>
      </w:pPr>
    </w:p>
    <w:p w14:paraId="638A9B46" w14:textId="77777777" w:rsidR="00D4364C" w:rsidRPr="00D4364C" w:rsidRDefault="00D4364C" w:rsidP="00D4364C"/>
    <w:p w14:paraId="6963D840" w14:textId="561AEAB1" w:rsidR="00E948BA" w:rsidRDefault="00BB207A" w:rsidP="00E948BA">
      <w:pPr>
        <w:spacing w:line="276" w:lineRule="auto"/>
        <w:ind w:firstLine="567"/>
        <w:jc w:val="center"/>
        <w:rPr>
          <w:b/>
          <w:bCs/>
          <w:sz w:val="28"/>
          <w:szCs w:val="28"/>
        </w:rPr>
      </w:pPr>
      <w:bookmarkStart w:id="30" w:name="_Hlk112132034"/>
      <w:r>
        <w:rPr>
          <w:b/>
          <w:bCs/>
          <w:sz w:val="28"/>
          <w:szCs w:val="28"/>
        </w:rPr>
        <w:t xml:space="preserve">CHAPTER3: </w:t>
      </w:r>
      <w:r w:rsidR="00E948BA">
        <w:rPr>
          <w:b/>
          <w:bCs/>
          <w:sz w:val="28"/>
          <w:szCs w:val="28"/>
        </w:rPr>
        <w:t>METHOD</w:t>
      </w:r>
    </w:p>
    <w:bookmarkEnd w:id="30"/>
    <w:p w14:paraId="61AA777E" w14:textId="77777777" w:rsidR="00BB207A" w:rsidRDefault="00BB207A" w:rsidP="00E948BA">
      <w:pPr>
        <w:spacing w:line="276" w:lineRule="auto"/>
        <w:ind w:firstLine="567"/>
        <w:jc w:val="center"/>
        <w:rPr>
          <w:b/>
          <w:bCs/>
          <w:sz w:val="28"/>
          <w:szCs w:val="28"/>
        </w:rPr>
      </w:pPr>
    </w:p>
    <w:p w14:paraId="366BF59A" w14:textId="77777777" w:rsidR="00E948BA" w:rsidRDefault="00E948BA" w:rsidP="00E948BA">
      <w:pPr>
        <w:spacing w:line="276" w:lineRule="auto"/>
        <w:ind w:firstLine="567"/>
        <w:jc w:val="center"/>
        <w:rPr>
          <w:b/>
          <w:bCs/>
          <w:sz w:val="28"/>
          <w:szCs w:val="28"/>
        </w:rPr>
      </w:pPr>
    </w:p>
    <w:p w14:paraId="66B9F36E" w14:textId="77777777" w:rsidR="00E948BA" w:rsidRPr="00EE2967" w:rsidRDefault="00E948BA" w:rsidP="00E948BA">
      <w:pPr>
        <w:spacing w:line="276" w:lineRule="auto"/>
        <w:ind w:firstLine="567"/>
        <w:jc w:val="both"/>
        <w:rPr>
          <w:sz w:val="24"/>
          <w:szCs w:val="24"/>
        </w:rPr>
      </w:pPr>
      <w:r w:rsidRPr="00EE2967">
        <w:rPr>
          <w:sz w:val="24"/>
          <w:szCs w:val="24"/>
        </w:rPr>
        <w:t>Using the YOLOv5 model, a vehicle safety system with an effective obstacle detection mechanism and increased speed is created. The video of the driver's vision is captured by a camera and sent to the model for precise and rapid object recognition on urban roadways. Each frame of the supplied video is processed as an input to the object recognition and detection algorithm (YOLOv5). In the algorithm, each frame is processed in three stages: backbone, neck, and head.</w:t>
      </w:r>
    </w:p>
    <w:p w14:paraId="06BC9EAD" w14:textId="77777777" w:rsidR="00E948BA" w:rsidRDefault="00E948BA" w:rsidP="00E948BA">
      <w:pPr>
        <w:spacing w:line="276" w:lineRule="auto"/>
        <w:ind w:firstLine="567"/>
        <w:jc w:val="both"/>
        <w:rPr>
          <w:sz w:val="24"/>
          <w:szCs w:val="24"/>
        </w:rPr>
      </w:pPr>
      <w:r w:rsidRPr="00EE2967">
        <w:rPr>
          <w:sz w:val="24"/>
          <w:szCs w:val="24"/>
        </w:rPr>
        <w:t xml:space="preserve">(i)Backbone: CSPDarknet </w:t>
      </w:r>
    </w:p>
    <w:p w14:paraId="0D2012EA" w14:textId="77777777" w:rsidR="00E948BA" w:rsidRDefault="00E948BA" w:rsidP="00E948BA">
      <w:pPr>
        <w:spacing w:line="276" w:lineRule="auto"/>
        <w:ind w:firstLine="567"/>
        <w:jc w:val="both"/>
        <w:rPr>
          <w:sz w:val="24"/>
          <w:szCs w:val="24"/>
        </w:rPr>
      </w:pPr>
      <w:r w:rsidRPr="00EE2967">
        <w:rPr>
          <w:sz w:val="24"/>
          <w:szCs w:val="24"/>
        </w:rPr>
        <w:t xml:space="preserve">(ii)Neck: PANet with spatial pyramid pooling (SPP) </w:t>
      </w:r>
    </w:p>
    <w:p w14:paraId="22825A19" w14:textId="77777777" w:rsidR="00E948BA" w:rsidRPr="00EE2967" w:rsidRDefault="00E948BA" w:rsidP="00E948BA">
      <w:pPr>
        <w:spacing w:line="276" w:lineRule="auto"/>
        <w:ind w:firstLine="567"/>
        <w:jc w:val="both"/>
        <w:rPr>
          <w:sz w:val="24"/>
          <w:szCs w:val="24"/>
        </w:rPr>
      </w:pPr>
      <w:r w:rsidRPr="00EE2967">
        <w:rPr>
          <w:sz w:val="24"/>
          <w:szCs w:val="24"/>
        </w:rPr>
        <w:t>(iii) Head: YOLO layer</w:t>
      </w:r>
    </w:p>
    <w:p w14:paraId="7DC748AB" w14:textId="57F18BC0" w:rsidR="00E948BA" w:rsidRPr="00EE2967" w:rsidRDefault="00E948BA" w:rsidP="00E948BA">
      <w:pPr>
        <w:spacing w:line="276" w:lineRule="auto"/>
        <w:ind w:firstLine="567"/>
        <w:jc w:val="both"/>
        <w:rPr>
          <w:sz w:val="24"/>
          <w:szCs w:val="24"/>
        </w:rPr>
      </w:pPr>
      <w:r w:rsidRPr="00EE2967">
        <w:rPr>
          <w:sz w:val="24"/>
          <w:szCs w:val="24"/>
        </w:rPr>
        <w:t>Different features of Driver Assistance Systems and Autonomous vehicles are the subject of numerous studies. Using a laser scanner, Chen et al.</w:t>
      </w:r>
      <w:r w:rsidR="00C367BD">
        <w:rPr>
          <w:sz w:val="24"/>
          <w:szCs w:val="24"/>
        </w:rPr>
        <w:fldChar w:fldCharType="begin"/>
      </w:r>
      <w:r w:rsidR="003263AD">
        <w:rPr>
          <w:sz w:val="24"/>
          <w:szCs w:val="24"/>
        </w:rPr>
        <w:instrText xml:space="preserve"> ADDIN ZOTERO_ITEM CSL_CITATION {"citationID":"relZ7dFR","properties":{"formattedCitation":"[37]","plainCitation":"[37]","noteIndex":0},"citationItems":[{"id":168,"uris":["http://zotero.org/users/local/2c21lxPz/items/2ABXSTTQ"],"itemData":{"id":168,"type":"article-journal","abstract":"Multiple target tracking in crowded urban environments is a daunting task. High crowdedness complicates motion modeling, and occlusion makes tracking difficult as well. Based on the variable-structure multiple-model (VSMM) estimation framework, this paper extends an interacting object tracking (IOT) scheme with occlusion detection and a virtual measurement model for occluded areas. IOT is composed of a scene interaction model and a neighboring object interaction model. The scene interaction model considers the long-term interactions of a moving object and surroundings, and the neighboring object interaction model considers three short-term interactions. With these interacting object models, the motion feature of a moving object can be represented with the weight of each model. A virtual measurement model is proposed to exploit the motion feature with the IOT scheme under occlusion. The proposed approach was validated using a stationary 2D LIDAR. To verify in occlusion, a 3D LIDAR based benchmark system was developed to extract occluded moving segments. The ample experimental results show that the proposed IOT scheme tracks over 57% of occluded moving objects in an urban intersection.","container-title":"Robotics and Autonomous Systems","DOI":"10.1016/j.robot.2018.02.004","journalAbbreviation":"Robotics and Autonomous Systems","source":"ResearchGate","title":"Multiple target tracking in occlusion area with interacting object models in urban environments","volume":"103","author":[{"family":"Chen","given":"Jiun-Fu"},{"family":"Wang","given":"Chieh-Chih"},{"family":"Chou","given":"Cheng-Fu"}],"issued":{"date-parts":[["2018",2,1]]}}}],"schema":"https://github.com/citation-style-language/schema/raw/master/csl-citation.json"} </w:instrText>
      </w:r>
      <w:r w:rsidR="00C367BD">
        <w:rPr>
          <w:sz w:val="24"/>
          <w:szCs w:val="24"/>
        </w:rPr>
        <w:fldChar w:fldCharType="separate"/>
      </w:r>
      <w:r w:rsidR="003263AD" w:rsidRPr="003263AD">
        <w:rPr>
          <w:sz w:val="24"/>
        </w:rPr>
        <w:t>[37]</w:t>
      </w:r>
      <w:r w:rsidR="00C367BD">
        <w:rPr>
          <w:sz w:val="24"/>
          <w:szCs w:val="24"/>
        </w:rPr>
        <w:fldChar w:fldCharType="end"/>
      </w:r>
      <w:r w:rsidRPr="00EE2967">
        <w:rPr>
          <w:sz w:val="24"/>
          <w:szCs w:val="24"/>
        </w:rPr>
        <w:t xml:space="preserve"> developed an IoT-based occlusion technique termed multiple targets tracking in occlusion region with interactive object models in urban contexts to solve the challenge of object recognition for autonomous vehicles. The difficulty in identifying the object resulted from the various observed shapes on each laser scan. Consequently, the proposed system is created using a machine learning approach and YOLOv5 </w:t>
      </w:r>
      <w:r w:rsidRPr="00EE2967">
        <w:rPr>
          <w:sz w:val="24"/>
          <w:szCs w:val="24"/>
        </w:rPr>
        <w:lastRenderedPageBreak/>
        <w:t>to mitigate the occlusion problem.</w:t>
      </w:r>
    </w:p>
    <w:p w14:paraId="613BD549" w14:textId="77777777" w:rsidR="00E948BA" w:rsidRDefault="00E948BA" w:rsidP="00E948BA">
      <w:pPr>
        <w:spacing w:line="276" w:lineRule="auto"/>
        <w:ind w:firstLine="567"/>
        <w:jc w:val="both"/>
        <w:rPr>
          <w:sz w:val="24"/>
          <w:szCs w:val="24"/>
        </w:rPr>
      </w:pPr>
      <w:r w:rsidRPr="00452C79">
        <w:rPr>
          <w:sz w:val="24"/>
          <w:szCs w:val="24"/>
        </w:rPr>
        <w:t xml:space="preserve">Yolov5 will be trained with </w:t>
      </w:r>
      <w:r>
        <w:rPr>
          <w:sz w:val="24"/>
          <w:szCs w:val="24"/>
        </w:rPr>
        <w:t>different annotated data sets for road surface detection and road signs and used for predictions and generating warnings. During this research, the performance of Yolov5 is evaluated by gathering various metrics and compared.</w:t>
      </w:r>
    </w:p>
    <w:p w14:paraId="057B647E" w14:textId="77777777" w:rsidR="00E948BA" w:rsidRDefault="00E948BA" w:rsidP="00E948BA">
      <w:pPr>
        <w:spacing w:line="276" w:lineRule="auto"/>
        <w:jc w:val="both"/>
        <w:rPr>
          <w:b/>
          <w:bCs/>
          <w:sz w:val="24"/>
          <w:szCs w:val="24"/>
        </w:rPr>
      </w:pPr>
    </w:p>
    <w:p w14:paraId="69CAEA98" w14:textId="77777777" w:rsidR="00E948BA" w:rsidRPr="000275EE" w:rsidRDefault="00E948BA" w:rsidP="00E948BA">
      <w:pPr>
        <w:spacing w:line="276" w:lineRule="auto"/>
        <w:jc w:val="both"/>
        <w:rPr>
          <w:b/>
          <w:bCs/>
          <w:sz w:val="24"/>
          <w:szCs w:val="24"/>
        </w:rPr>
      </w:pPr>
      <w:bookmarkStart w:id="31" w:name="_Hlk112132107"/>
      <w:r w:rsidRPr="000275EE">
        <w:rPr>
          <w:b/>
          <w:bCs/>
          <w:sz w:val="24"/>
          <w:szCs w:val="24"/>
        </w:rPr>
        <w:t>YOLO</w:t>
      </w:r>
    </w:p>
    <w:bookmarkEnd w:id="31"/>
    <w:p w14:paraId="2896CB99" w14:textId="77777777" w:rsidR="00E948BA" w:rsidRDefault="00E948BA" w:rsidP="00E948BA">
      <w:pPr>
        <w:spacing w:line="276" w:lineRule="auto"/>
        <w:ind w:firstLine="567"/>
        <w:jc w:val="both"/>
        <w:rPr>
          <w:sz w:val="24"/>
          <w:szCs w:val="24"/>
        </w:rPr>
      </w:pPr>
      <w:r>
        <w:rPr>
          <w:sz w:val="24"/>
          <w:szCs w:val="24"/>
        </w:rPr>
        <w:t>The algorithms mentioned in the previous sections have the drawback that they consume too much time for pre-processing. In the case of R-CNN, it defines regions, and then the regions are sent for classification. YOLO (You only look once) on the contrary inputs an image split into SxS default regions and all the regions are processed at the same time. The regions with a confidence level above a certain threshold will be candidates to identify objects within them.</w:t>
      </w:r>
    </w:p>
    <w:p w14:paraId="3C0D6228" w14:textId="4A4499B8" w:rsidR="00E948BA" w:rsidRDefault="00997423" w:rsidP="00E948BA">
      <w:pPr>
        <w:spacing w:line="276" w:lineRule="auto"/>
        <w:jc w:val="both"/>
        <w:rPr>
          <w:b/>
          <w:bCs/>
          <w:sz w:val="24"/>
          <w:szCs w:val="24"/>
        </w:rPr>
      </w:pPr>
      <w:bookmarkStart w:id="32" w:name="_Hlk112132123"/>
      <w:r w:rsidRPr="002A54CD">
        <w:rPr>
          <w:b/>
          <w:bCs/>
          <w:sz w:val="24"/>
          <w:szCs w:val="24"/>
        </w:rPr>
        <w:t>RELEASES</w:t>
      </w:r>
    </w:p>
    <w:bookmarkEnd w:id="32"/>
    <w:p w14:paraId="687B6D7F" w14:textId="756A6803" w:rsidR="00E948BA" w:rsidRDefault="00E948BA" w:rsidP="00E948BA">
      <w:pPr>
        <w:spacing w:line="276" w:lineRule="auto"/>
        <w:ind w:firstLine="567"/>
        <w:jc w:val="both"/>
        <w:rPr>
          <w:sz w:val="24"/>
          <w:szCs w:val="24"/>
        </w:rPr>
      </w:pPr>
      <w:r>
        <w:rPr>
          <w:sz w:val="24"/>
          <w:szCs w:val="24"/>
        </w:rPr>
        <w:t>YOLO</w:t>
      </w:r>
      <w:r w:rsidRPr="002A54CD">
        <w:rPr>
          <w:sz w:val="24"/>
          <w:szCs w:val="24"/>
        </w:rPr>
        <w:t xml:space="preserve"> was first</w:t>
      </w:r>
      <w:r>
        <w:rPr>
          <w:sz w:val="24"/>
          <w:szCs w:val="24"/>
        </w:rPr>
        <w:t xml:space="preserve"> released in May 2016 by Joseph Redmon. In 2017, a better version named YOLO 9000 was released. The most popular and stable version named YOLOv3 was released in 2018 with the paper </w:t>
      </w:r>
      <w:r w:rsidRPr="00CF7FC3">
        <w:rPr>
          <w:sz w:val="24"/>
          <w:szCs w:val="24"/>
        </w:rPr>
        <w:t>“YOLOv3: An Incremental Improvement”.</w:t>
      </w:r>
      <w:r>
        <w:rPr>
          <w:sz w:val="24"/>
          <w:szCs w:val="24"/>
        </w:rPr>
        <w:fldChar w:fldCharType="begin"/>
      </w:r>
      <w:r w:rsidR="003263AD">
        <w:rPr>
          <w:sz w:val="24"/>
          <w:szCs w:val="24"/>
        </w:rPr>
        <w:instrText xml:space="preserve"> ADDIN ZOTERO_ITEM CSL_CITATION {"citationID":"AyUTGxwh","properties":{"formattedCitation":"[38]","plainCitation":"[38]","noteIndex":0},"citationItems":[{"id":91,"uris":["http://zotero.org/users/local/2c21lxPz/items/T8HSNJEI"],"itemData":{"id":91,"type":"article","abstract":"We present some updates to YOLO! We made a bunch of little design changes to make it better. We also trained this new network that's pretty swell. It's a little bigger than last time but more accurate. It's still fast though, don't worry. At 320x320 YOLOv3 runs in 22 ms at 28.2 mAP, as accurate as SSD but three times faster. When we look at the old .5 IOU mAP detection metric YOLOv3 is quite good. It achieves 57.9 mAP@50 in 51 ms on a Titan X, compared to 57.5 mAP@50 in 198 ms by RetinaNet, similar performance but 3.8x faster. As always, all the code is online at https://pjreddie.com/yolo/","note":"arXiv:1804.02767 [cs]","number":"arXiv:1804.02767","publisher":"arXiv","source":"arXiv.org","title":"YOLOv3: An Incremental Improvement","title-short":"YOLOv3","URL":"http://arxiv.org/abs/1804.02767","author":[{"family":"Redmon","given":"Joseph"},{"family":"Farhadi","given":"Ali"}],"accessed":{"date-parts":[["2022",8,16]]},"issued":{"date-parts":[["2018",4,8]]}}}],"schema":"https://github.com/citation-style-language/schema/raw/master/csl-citation.json"} </w:instrText>
      </w:r>
      <w:r>
        <w:rPr>
          <w:sz w:val="24"/>
          <w:szCs w:val="24"/>
        </w:rPr>
        <w:fldChar w:fldCharType="separate"/>
      </w:r>
      <w:r w:rsidR="003263AD" w:rsidRPr="003263AD">
        <w:rPr>
          <w:sz w:val="24"/>
        </w:rPr>
        <w:t>[38]</w:t>
      </w:r>
      <w:r>
        <w:rPr>
          <w:sz w:val="24"/>
          <w:szCs w:val="24"/>
        </w:rPr>
        <w:fldChar w:fldCharType="end"/>
      </w:r>
      <w:r>
        <w:rPr>
          <w:sz w:val="24"/>
          <w:szCs w:val="24"/>
        </w:rPr>
        <w:t xml:space="preserve"> In April 2020, Alexey Bochkoviskiy introduced YOLOv4: Optimal Speed and Accuracy of Object Detection. YOLOv4 outperformed YOLOv3 by a high margin. </w:t>
      </w:r>
    </w:p>
    <w:p w14:paraId="6224A097" w14:textId="77777777" w:rsidR="00E948BA" w:rsidRDefault="00E948BA" w:rsidP="00E948BA">
      <w:pPr>
        <w:spacing w:line="276" w:lineRule="auto"/>
        <w:jc w:val="center"/>
        <w:rPr>
          <w:sz w:val="24"/>
          <w:szCs w:val="24"/>
        </w:rPr>
      </w:pPr>
      <w:r>
        <w:rPr>
          <w:noProof/>
        </w:rPr>
        <w:drawing>
          <wp:inline distT="0" distB="0" distL="0" distR="0" wp14:anchorId="24DF0193" wp14:editId="1A4C3B19">
            <wp:extent cx="4087091" cy="3284706"/>
            <wp:effectExtent l="0" t="0" r="8890" b="0"/>
            <wp:docPr id="1"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line chart&#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101316" cy="3296139"/>
                    </a:xfrm>
                    <a:prstGeom prst="rect">
                      <a:avLst/>
                    </a:prstGeom>
                    <a:noFill/>
                    <a:ln>
                      <a:noFill/>
                    </a:ln>
                  </pic:spPr>
                </pic:pic>
              </a:graphicData>
            </a:graphic>
          </wp:inline>
        </w:drawing>
      </w:r>
    </w:p>
    <w:p w14:paraId="32319992" w14:textId="77777777" w:rsidR="00E948BA" w:rsidRPr="00DA24D0" w:rsidRDefault="00E948BA" w:rsidP="00E948BA">
      <w:pPr>
        <w:spacing w:line="276" w:lineRule="auto"/>
        <w:ind w:firstLine="567"/>
        <w:jc w:val="center"/>
        <w:rPr>
          <w:sz w:val="24"/>
          <w:szCs w:val="24"/>
        </w:rPr>
      </w:pPr>
      <w:r w:rsidRPr="00DA24D0">
        <w:rPr>
          <w:color w:val="7E7E7E"/>
          <w:sz w:val="24"/>
          <w:szCs w:val="24"/>
          <w:shd w:val="clear" w:color="auto" w:fill="FFFFFF"/>
        </w:rPr>
        <w:t>Source: </w:t>
      </w:r>
      <w:r>
        <w:fldChar w:fldCharType="begin"/>
      </w:r>
      <w:r>
        <w:instrText xml:space="preserve">"https://arxiv.org/pdf/2004.10934.pdf" </w:instrText>
      </w:r>
      <w:r>
        <w:fldChar w:fldCharType="separate"/>
      </w:r>
      <w:r w:rsidRPr="00DA24D0">
        <w:rPr>
          <w:rStyle w:val="Hyperlink"/>
          <w:color w:val="454545"/>
          <w:shd w:val="clear" w:color="auto" w:fill="FFFFFF"/>
        </w:rPr>
        <w:t>YOLOv4 paper</w:t>
      </w:r>
      <w:r>
        <w:rPr>
          <w:rStyle w:val="Hyperlink"/>
          <w:color w:val="454545"/>
          <w:shd w:val="clear" w:color="auto" w:fill="FFFFFF"/>
        </w:rPr>
        <w:fldChar w:fldCharType="end"/>
      </w:r>
    </w:p>
    <w:p w14:paraId="33DD5247" w14:textId="77777777" w:rsidR="00E948BA" w:rsidRPr="00DA24D0" w:rsidRDefault="00E948BA" w:rsidP="00E948BA">
      <w:pPr>
        <w:spacing w:line="276" w:lineRule="auto"/>
        <w:ind w:firstLine="567"/>
        <w:jc w:val="both"/>
        <w:rPr>
          <w:sz w:val="24"/>
          <w:szCs w:val="24"/>
        </w:rPr>
      </w:pPr>
      <w:r w:rsidRPr="00DA24D0">
        <w:rPr>
          <w:sz w:val="24"/>
          <w:szCs w:val="24"/>
        </w:rPr>
        <w:t>On 9</w:t>
      </w:r>
      <w:r w:rsidRPr="00DA24D0">
        <w:rPr>
          <w:sz w:val="24"/>
          <w:szCs w:val="24"/>
          <w:vertAlign w:val="superscript"/>
        </w:rPr>
        <w:t>th</w:t>
      </w:r>
      <w:r w:rsidRPr="00DA24D0">
        <w:rPr>
          <w:sz w:val="24"/>
          <w:szCs w:val="24"/>
        </w:rPr>
        <w:t xml:space="preserve"> June 2020, Glenn Jocher, an unofficial author, released YOLOv5 based on PyTorch with exceptional improvements. YOLOv5 is so far the best compared to the previous versions.</w:t>
      </w:r>
    </w:p>
    <w:p w14:paraId="4CAA3845" w14:textId="77777777" w:rsidR="00E948BA" w:rsidRDefault="00E948BA" w:rsidP="00E948BA">
      <w:pPr>
        <w:spacing w:line="276" w:lineRule="auto"/>
        <w:jc w:val="center"/>
        <w:rPr>
          <w:sz w:val="24"/>
          <w:szCs w:val="24"/>
        </w:rPr>
      </w:pPr>
      <w:r>
        <w:rPr>
          <w:noProof/>
        </w:rPr>
        <w:lastRenderedPageBreak/>
        <w:drawing>
          <wp:inline distT="0" distB="0" distL="0" distR="0" wp14:anchorId="7983E7A0" wp14:editId="5459D225">
            <wp:extent cx="4156364" cy="2078182"/>
            <wp:effectExtent l="0" t="0" r="0" b="0"/>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4172069" cy="2086035"/>
                    </a:xfrm>
                    <a:prstGeom prst="rect">
                      <a:avLst/>
                    </a:prstGeom>
                    <a:noFill/>
                    <a:ln>
                      <a:noFill/>
                    </a:ln>
                  </pic:spPr>
                </pic:pic>
              </a:graphicData>
            </a:graphic>
          </wp:inline>
        </w:drawing>
      </w:r>
    </w:p>
    <w:p w14:paraId="393D9E09" w14:textId="77777777" w:rsidR="00E948BA" w:rsidRPr="006C25F1" w:rsidRDefault="00E948BA" w:rsidP="00E948BA">
      <w:pPr>
        <w:spacing w:line="276" w:lineRule="auto"/>
        <w:ind w:firstLine="567"/>
        <w:jc w:val="center"/>
        <w:rPr>
          <w:sz w:val="24"/>
          <w:szCs w:val="24"/>
        </w:rPr>
      </w:pPr>
      <w:r w:rsidRPr="006C25F1">
        <w:rPr>
          <w:color w:val="7E7E7E"/>
          <w:sz w:val="24"/>
          <w:szCs w:val="24"/>
          <w:shd w:val="clear" w:color="auto" w:fill="FFFFFF"/>
        </w:rPr>
        <w:t>source: </w:t>
      </w:r>
      <w:r>
        <w:fldChar w:fldCharType="begin"/>
      </w:r>
      <w:r>
        <w:instrText>"https://github.com/ultralytics/yolov5"</w:instrText>
      </w:r>
      <w:r>
        <w:fldChar w:fldCharType="separate"/>
      </w:r>
      <w:r w:rsidRPr="006C25F1">
        <w:rPr>
          <w:rStyle w:val="Hyperlink"/>
          <w:color w:val="454545"/>
          <w:shd w:val="clear" w:color="auto" w:fill="FFFFFF"/>
        </w:rPr>
        <w:t>https://github.com/ultralytics/yolov5</w:t>
      </w:r>
      <w:r>
        <w:rPr>
          <w:rStyle w:val="Hyperlink"/>
          <w:color w:val="454545"/>
          <w:shd w:val="clear" w:color="auto" w:fill="FFFFFF"/>
        </w:rPr>
        <w:fldChar w:fldCharType="end"/>
      </w:r>
    </w:p>
    <w:p w14:paraId="0BE4997D" w14:textId="77777777" w:rsidR="00E948BA" w:rsidRDefault="00E948BA" w:rsidP="00E948BA">
      <w:pPr>
        <w:spacing w:line="276" w:lineRule="auto"/>
        <w:ind w:firstLine="567"/>
        <w:jc w:val="both"/>
      </w:pPr>
    </w:p>
    <w:p w14:paraId="5BE0F832" w14:textId="77777777" w:rsidR="00E948BA" w:rsidRDefault="00E948BA" w:rsidP="00E948BA">
      <w:pPr>
        <w:spacing w:line="276" w:lineRule="auto"/>
        <w:jc w:val="both"/>
        <w:rPr>
          <w:b/>
          <w:bCs/>
        </w:rPr>
      </w:pPr>
    </w:p>
    <w:p w14:paraId="609E814F" w14:textId="77777777" w:rsidR="00E948BA" w:rsidRDefault="00E948BA" w:rsidP="00E948BA">
      <w:pPr>
        <w:spacing w:line="276" w:lineRule="auto"/>
        <w:jc w:val="both"/>
        <w:rPr>
          <w:b/>
          <w:bCs/>
        </w:rPr>
      </w:pPr>
    </w:p>
    <w:p w14:paraId="3BD3AA29" w14:textId="77777777" w:rsidR="00E948BA" w:rsidRDefault="00E948BA" w:rsidP="00E948BA">
      <w:pPr>
        <w:spacing w:line="276" w:lineRule="auto"/>
        <w:jc w:val="both"/>
        <w:rPr>
          <w:b/>
          <w:bCs/>
        </w:rPr>
      </w:pPr>
    </w:p>
    <w:p w14:paraId="4233C767" w14:textId="77777777" w:rsidR="00E948BA" w:rsidRDefault="00E948BA" w:rsidP="00E948BA">
      <w:pPr>
        <w:spacing w:line="276" w:lineRule="auto"/>
        <w:jc w:val="both"/>
        <w:rPr>
          <w:b/>
          <w:bCs/>
        </w:rPr>
      </w:pPr>
    </w:p>
    <w:p w14:paraId="57759275" w14:textId="77777777" w:rsidR="00E948BA" w:rsidRDefault="00E948BA" w:rsidP="00E948BA">
      <w:pPr>
        <w:spacing w:line="276" w:lineRule="auto"/>
        <w:jc w:val="both"/>
        <w:rPr>
          <w:b/>
          <w:bCs/>
        </w:rPr>
      </w:pPr>
    </w:p>
    <w:p w14:paraId="54807CC0" w14:textId="77777777" w:rsidR="00E948BA" w:rsidRDefault="00E948BA" w:rsidP="00E948BA">
      <w:pPr>
        <w:spacing w:line="276" w:lineRule="auto"/>
        <w:jc w:val="both"/>
        <w:rPr>
          <w:b/>
          <w:bCs/>
        </w:rPr>
      </w:pPr>
    </w:p>
    <w:p w14:paraId="603EC151" w14:textId="77777777" w:rsidR="00E948BA" w:rsidRDefault="00E948BA" w:rsidP="00E948BA">
      <w:pPr>
        <w:spacing w:line="276" w:lineRule="auto"/>
        <w:jc w:val="both"/>
        <w:rPr>
          <w:b/>
          <w:bCs/>
        </w:rPr>
      </w:pPr>
    </w:p>
    <w:p w14:paraId="628B2C05" w14:textId="77777777" w:rsidR="00E948BA" w:rsidRDefault="00E948BA" w:rsidP="00E948BA">
      <w:pPr>
        <w:spacing w:line="276" w:lineRule="auto"/>
        <w:jc w:val="both"/>
        <w:rPr>
          <w:b/>
          <w:bCs/>
        </w:rPr>
      </w:pPr>
    </w:p>
    <w:p w14:paraId="1024B5BA" w14:textId="77777777" w:rsidR="00E948BA" w:rsidRDefault="00E948BA" w:rsidP="00E948BA">
      <w:pPr>
        <w:spacing w:line="276" w:lineRule="auto"/>
        <w:jc w:val="both"/>
        <w:rPr>
          <w:b/>
          <w:bCs/>
        </w:rPr>
      </w:pPr>
    </w:p>
    <w:p w14:paraId="6B5C6859" w14:textId="77777777" w:rsidR="00E948BA" w:rsidRDefault="00E948BA" w:rsidP="00E948BA">
      <w:pPr>
        <w:spacing w:line="276" w:lineRule="auto"/>
        <w:jc w:val="both"/>
        <w:rPr>
          <w:b/>
          <w:bCs/>
        </w:rPr>
      </w:pPr>
    </w:p>
    <w:p w14:paraId="531C1EFC" w14:textId="77777777" w:rsidR="00E948BA" w:rsidRDefault="00E948BA" w:rsidP="00E948BA">
      <w:pPr>
        <w:spacing w:line="276" w:lineRule="auto"/>
        <w:jc w:val="both"/>
        <w:rPr>
          <w:b/>
          <w:bCs/>
        </w:rPr>
      </w:pPr>
    </w:p>
    <w:p w14:paraId="78DD7EBD" w14:textId="77777777" w:rsidR="00E948BA" w:rsidRDefault="00E948BA" w:rsidP="00E948BA">
      <w:pPr>
        <w:spacing w:line="276" w:lineRule="auto"/>
        <w:jc w:val="both"/>
        <w:rPr>
          <w:b/>
          <w:bCs/>
        </w:rPr>
      </w:pPr>
    </w:p>
    <w:p w14:paraId="645406A7" w14:textId="77777777" w:rsidR="00E948BA" w:rsidRDefault="00E948BA" w:rsidP="00E948BA">
      <w:pPr>
        <w:spacing w:line="276" w:lineRule="auto"/>
        <w:jc w:val="both"/>
        <w:rPr>
          <w:b/>
          <w:bCs/>
        </w:rPr>
      </w:pPr>
      <w:bookmarkStart w:id="33" w:name="_Hlk112132139"/>
      <w:r w:rsidRPr="006C25F1">
        <w:rPr>
          <w:b/>
          <w:bCs/>
        </w:rPr>
        <w:t xml:space="preserve">YOLOv5 Model </w:t>
      </w:r>
      <w:r w:rsidRPr="006C25F1">
        <w:rPr>
          <w:b/>
          <w:bCs/>
          <w:sz w:val="24"/>
          <w:szCs w:val="24"/>
        </w:rPr>
        <w:t>comparison</w:t>
      </w:r>
    </w:p>
    <w:bookmarkEnd w:id="33"/>
    <w:p w14:paraId="06902763" w14:textId="77777777" w:rsidR="00E948BA" w:rsidRPr="006C25F1" w:rsidRDefault="00E948BA" w:rsidP="00E948BA">
      <w:pPr>
        <w:spacing w:line="276" w:lineRule="auto"/>
        <w:rPr>
          <w:b/>
          <w:bCs/>
          <w:sz w:val="24"/>
          <w:szCs w:val="24"/>
        </w:rPr>
      </w:pPr>
      <w:r>
        <w:rPr>
          <w:noProof/>
        </w:rPr>
        <w:lastRenderedPageBreak/>
        <w:drawing>
          <wp:inline distT="0" distB="0" distL="0" distR="0" wp14:anchorId="14DFBA5F" wp14:editId="65FD9BB0">
            <wp:extent cx="5731510" cy="4303395"/>
            <wp:effectExtent l="0" t="0" r="2540" b="1905"/>
            <wp:docPr id="3" name="Picture 3" descr="Calenda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alendar&#10;&#10;Description automatically generated"/>
                    <pic:cNvPicPr/>
                  </pic:nvPicPr>
                  <pic:blipFill>
                    <a:blip r:embed="rId30"/>
                    <a:stretch>
                      <a:fillRect/>
                    </a:stretch>
                  </pic:blipFill>
                  <pic:spPr>
                    <a:xfrm>
                      <a:off x="0" y="0"/>
                      <a:ext cx="5731510" cy="4303395"/>
                    </a:xfrm>
                    <a:prstGeom prst="rect">
                      <a:avLst/>
                    </a:prstGeom>
                  </pic:spPr>
                </pic:pic>
              </a:graphicData>
            </a:graphic>
          </wp:inline>
        </w:drawing>
      </w:r>
    </w:p>
    <w:p w14:paraId="6343B7F6" w14:textId="16BCC4C8" w:rsidR="00E948BA" w:rsidRDefault="00E948BA" w:rsidP="00E948BA">
      <w:pPr>
        <w:spacing w:line="276" w:lineRule="auto"/>
        <w:jc w:val="center"/>
        <w:rPr>
          <w:b/>
          <w:bCs/>
          <w:sz w:val="24"/>
          <w:szCs w:val="24"/>
        </w:rPr>
      </w:pPr>
      <w:r>
        <w:rPr>
          <w:b/>
          <w:bCs/>
          <w:sz w:val="24"/>
          <w:szCs w:val="24"/>
        </w:rPr>
        <w:t xml:space="preserve">Source: </w:t>
      </w:r>
      <w:r>
        <w:rPr>
          <w:sz w:val="24"/>
          <w:szCs w:val="24"/>
        </w:rPr>
        <w:fldChar w:fldCharType="begin"/>
      </w:r>
      <w:r w:rsidR="003263AD">
        <w:rPr>
          <w:sz w:val="24"/>
          <w:szCs w:val="24"/>
        </w:rPr>
        <w:instrText xml:space="preserve"> ADDIN ZOTERO_ITEM CSL_CITATION {"citationID":"Wq0CJDKO","properties":{"formattedCitation":"[39]","plainCitation":"[39]","noteIndex":0},"citationItems":[{"id":42,"uris":["http://zotero.org/users/local/2c21lxPz/items/LVAB3JGA"],"itemData":{"id":42,"type":"software","abstract":"YOLOv5 </w:instrText>
      </w:r>
      <w:r w:rsidR="003263AD">
        <w:rPr>
          <w:rFonts w:ascii="Segoe UI Emoji" w:hAnsi="Segoe UI Emoji" w:cs="Segoe UI Emoji"/>
          <w:sz w:val="24"/>
          <w:szCs w:val="24"/>
        </w:rPr>
        <w:instrText>🚀</w:instrText>
      </w:r>
      <w:r w:rsidR="003263AD">
        <w:rPr>
          <w:sz w:val="24"/>
          <w:szCs w:val="24"/>
        </w:rPr>
        <w:instrText xml:space="preserve"> in PyTorch &gt; ONNX &gt; CoreML &gt; TFLite","genre":"Python","license":"GPL-3.0","note":"original-date: 2020-05-18T03:45:11Z","publisher":"Ultralytics","source":"GitHub","title":"ultralytics/yolov5","URL":"https://github.com/ultralytics/yolov5","accessed":{"date-parts":[["2022",8,16]]},"issued":{"date-parts":[["2022",8,16]]}}}],"schema":"https://github.com/citation-style-language/schema/raw/master/csl-citation.json"} </w:instrText>
      </w:r>
      <w:r>
        <w:rPr>
          <w:sz w:val="24"/>
          <w:szCs w:val="24"/>
        </w:rPr>
        <w:fldChar w:fldCharType="separate"/>
      </w:r>
      <w:r w:rsidR="003263AD" w:rsidRPr="003263AD">
        <w:rPr>
          <w:sz w:val="24"/>
        </w:rPr>
        <w:t>[39]</w:t>
      </w:r>
      <w:r>
        <w:rPr>
          <w:sz w:val="24"/>
          <w:szCs w:val="24"/>
        </w:rPr>
        <w:fldChar w:fldCharType="end"/>
      </w:r>
    </w:p>
    <w:p w14:paraId="37F53EA5" w14:textId="77777777" w:rsidR="00E948BA" w:rsidRDefault="00E948BA" w:rsidP="00E948BA">
      <w:pPr>
        <w:spacing w:line="276" w:lineRule="auto"/>
        <w:jc w:val="center"/>
        <w:rPr>
          <w:b/>
          <w:bCs/>
          <w:sz w:val="28"/>
          <w:szCs w:val="28"/>
        </w:rPr>
      </w:pPr>
    </w:p>
    <w:p w14:paraId="56711775" w14:textId="77777777" w:rsidR="00E948BA" w:rsidRDefault="00E948BA" w:rsidP="00E948BA">
      <w:pPr>
        <w:spacing w:line="276" w:lineRule="auto"/>
        <w:jc w:val="center"/>
        <w:rPr>
          <w:b/>
          <w:bCs/>
          <w:sz w:val="28"/>
          <w:szCs w:val="28"/>
        </w:rPr>
      </w:pPr>
    </w:p>
    <w:p w14:paraId="4B9DC356" w14:textId="77777777" w:rsidR="00E948BA" w:rsidRDefault="00E948BA" w:rsidP="00E948BA">
      <w:pPr>
        <w:spacing w:line="276" w:lineRule="auto"/>
        <w:rPr>
          <w:b/>
          <w:bCs/>
          <w:sz w:val="28"/>
          <w:szCs w:val="28"/>
        </w:rPr>
      </w:pPr>
      <w:bookmarkStart w:id="34" w:name="_Hlk112132154"/>
      <w:r w:rsidRPr="00140693">
        <w:rPr>
          <w:b/>
          <w:bCs/>
          <w:sz w:val="28"/>
          <w:szCs w:val="28"/>
        </w:rPr>
        <w:t>Custom Object Detection with Yolov5</w:t>
      </w:r>
    </w:p>
    <w:bookmarkEnd w:id="34"/>
    <w:p w14:paraId="7E5BA04B" w14:textId="77777777" w:rsidR="00E948BA" w:rsidRDefault="00E948BA" w:rsidP="00E948BA">
      <w:pPr>
        <w:spacing w:line="276" w:lineRule="auto"/>
        <w:ind w:firstLine="567"/>
        <w:rPr>
          <w:sz w:val="24"/>
          <w:szCs w:val="24"/>
        </w:rPr>
      </w:pPr>
      <w:r w:rsidRPr="00F73172">
        <w:rPr>
          <w:sz w:val="24"/>
          <w:szCs w:val="24"/>
        </w:rPr>
        <w:t>Training</w:t>
      </w:r>
      <w:r>
        <w:rPr>
          <w:sz w:val="24"/>
          <w:szCs w:val="24"/>
        </w:rPr>
        <w:t xml:space="preserve"> YOLOv5 can be defined in the following steps:</w:t>
      </w:r>
    </w:p>
    <w:p w14:paraId="1C214639" w14:textId="77777777" w:rsidR="00E948BA" w:rsidRDefault="00E948BA" w:rsidP="00E948BA">
      <w:pPr>
        <w:pStyle w:val="ListParagraph"/>
        <w:numPr>
          <w:ilvl w:val="0"/>
          <w:numId w:val="7"/>
        </w:numPr>
        <w:spacing w:line="276" w:lineRule="auto"/>
        <w:rPr>
          <w:rFonts w:ascii="Times New Roman" w:hAnsi="Times New Roman" w:cs="Times New Roman"/>
          <w:sz w:val="24"/>
          <w:szCs w:val="24"/>
        </w:rPr>
      </w:pPr>
      <w:r>
        <w:rPr>
          <w:rFonts w:ascii="Times New Roman" w:hAnsi="Times New Roman" w:cs="Times New Roman"/>
          <w:sz w:val="24"/>
          <w:szCs w:val="24"/>
        </w:rPr>
        <w:t>Prepare the Dataset</w:t>
      </w:r>
    </w:p>
    <w:p w14:paraId="438FBE9E" w14:textId="77777777" w:rsidR="00E948BA" w:rsidRDefault="00E948BA" w:rsidP="00E948BA">
      <w:pPr>
        <w:pStyle w:val="ListParagraph"/>
        <w:numPr>
          <w:ilvl w:val="0"/>
          <w:numId w:val="7"/>
        </w:numPr>
        <w:spacing w:line="276" w:lineRule="auto"/>
        <w:rPr>
          <w:rFonts w:ascii="Times New Roman" w:hAnsi="Times New Roman" w:cs="Times New Roman"/>
          <w:sz w:val="24"/>
          <w:szCs w:val="24"/>
        </w:rPr>
      </w:pPr>
      <w:r>
        <w:rPr>
          <w:rFonts w:ascii="Times New Roman" w:hAnsi="Times New Roman" w:cs="Times New Roman"/>
          <w:sz w:val="24"/>
          <w:szCs w:val="24"/>
        </w:rPr>
        <w:t>Setup the Environment</w:t>
      </w:r>
    </w:p>
    <w:p w14:paraId="7C9078EE" w14:textId="77777777" w:rsidR="00E948BA" w:rsidRDefault="00E948BA" w:rsidP="00E948BA">
      <w:pPr>
        <w:pStyle w:val="ListParagraph"/>
        <w:numPr>
          <w:ilvl w:val="0"/>
          <w:numId w:val="7"/>
        </w:numPr>
        <w:spacing w:line="276" w:lineRule="auto"/>
        <w:rPr>
          <w:rFonts w:ascii="Times New Roman" w:hAnsi="Times New Roman" w:cs="Times New Roman"/>
          <w:sz w:val="24"/>
          <w:szCs w:val="24"/>
        </w:rPr>
      </w:pPr>
      <w:r>
        <w:rPr>
          <w:rFonts w:ascii="Times New Roman" w:hAnsi="Times New Roman" w:cs="Times New Roman"/>
          <w:sz w:val="24"/>
          <w:szCs w:val="24"/>
        </w:rPr>
        <w:t>Configuring the parameters in the model</w:t>
      </w:r>
    </w:p>
    <w:p w14:paraId="4D7C31E1" w14:textId="77777777" w:rsidR="00E948BA" w:rsidRDefault="00E948BA" w:rsidP="00E948BA">
      <w:pPr>
        <w:pStyle w:val="ListParagraph"/>
        <w:numPr>
          <w:ilvl w:val="0"/>
          <w:numId w:val="7"/>
        </w:numPr>
        <w:spacing w:line="276" w:lineRule="auto"/>
        <w:rPr>
          <w:rFonts w:ascii="Times New Roman" w:hAnsi="Times New Roman" w:cs="Times New Roman"/>
          <w:sz w:val="24"/>
          <w:szCs w:val="24"/>
        </w:rPr>
      </w:pPr>
      <w:r>
        <w:rPr>
          <w:rFonts w:ascii="Times New Roman" w:hAnsi="Times New Roman" w:cs="Times New Roman"/>
          <w:sz w:val="24"/>
          <w:szCs w:val="24"/>
        </w:rPr>
        <w:t>Train</w:t>
      </w:r>
    </w:p>
    <w:p w14:paraId="3092627A" w14:textId="77777777" w:rsidR="00E948BA" w:rsidRDefault="00E948BA" w:rsidP="00E948BA">
      <w:pPr>
        <w:pStyle w:val="ListParagraph"/>
        <w:numPr>
          <w:ilvl w:val="0"/>
          <w:numId w:val="7"/>
        </w:numPr>
        <w:spacing w:line="276" w:lineRule="auto"/>
        <w:rPr>
          <w:rFonts w:ascii="Times New Roman" w:hAnsi="Times New Roman" w:cs="Times New Roman"/>
          <w:sz w:val="24"/>
          <w:szCs w:val="24"/>
        </w:rPr>
      </w:pPr>
      <w:r>
        <w:rPr>
          <w:rFonts w:ascii="Times New Roman" w:hAnsi="Times New Roman" w:cs="Times New Roman"/>
          <w:sz w:val="24"/>
          <w:szCs w:val="24"/>
        </w:rPr>
        <w:t>Evaluate</w:t>
      </w:r>
    </w:p>
    <w:p w14:paraId="7AD89EB6" w14:textId="77777777" w:rsidR="00E948BA" w:rsidRDefault="00E948BA" w:rsidP="00E948BA">
      <w:pPr>
        <w:pStyle w:val="ListParagraph"/>
        <w:spacing w:line="276" w:lineRule="auto"/>
        <w:ind w:left="927"/>
        <w:rPr>
          <w:rFonts w:ascii="Times New Roman" w:hAnsi="Times New Roman" w:cs="Times New Roman"/>
          <w:sz w:val="24"/>
          <w:szCs w:val="24"/>
        </w:rPr>
      </w:pPr>
    </w:p>
    <w:p w14:paraId="634D9564" w14:textId="77777777" w:rsidR="00E948BA" w:rsidRDefault="00E948BA" w:rsidP="00E948BA">
      <w:pPr>
        <w:pStyle w:val="ListParagraph"/>
        <w:spacing w:line="276" w:lineRule="auto"/>
        <w:ind w:left="0"/>
        <w:rPr>
          <w:rFonts w:ascii="Times New Roman" w:hAnsi="Times New Roman" w:cs="Times New Roman"/>
          <w:b/>
          <w:bCs/>
          <w:sz w:val="24"/>
          <w:szCs w:val="24"/>
        </w:rPr>
      </w:pPr>
      <w:r w:rsidRPr="00FA2153">
        <w:rPr>
          <w:rFonts w:ascii="Times New Roman" w:hAnsi="Times New Roman" w:cs="Times New Roman"/>
          <w:b/>
          <w:bCs/>
          <w:sz w:val="24"/>
          <w:szCs w:val="24"/>
        </w:rPr>
        <w:t>Prepare the Dataset</w:t>
      </w:r>
    </w:p>
    <w:p w14:paraId="3268FF1C" w14:textId="33894B4F" w:rsidR="00E948BA" w:rsidRDefault="00E948BA" w:rsidP="00E948BA">
      <w:pPr>
        <w:spacing w:line="276" w:lineRule="auto"/>
        <w:ind w:firstLine="567"/>
        <w:jc w:val="both"/>
        <w:rPr>
          <w:sz w:val="24"/>
          <w:szCs w:val="24"/>
        </w:rPr>
      </w:pPr>
      <w:r w:rsidRPr="003828C1">
        <w:rPr>
          <w:sz w:val="24"/>
          <w:szCs w:val="24"/>
        </w:rPr>
        <w:t>Initially</w:t>
      </w:r>
      <w:r>
        <w:rPr>
          <w:sz w:val="24"/>
          <w:szCs w:val="24"/>
        </w:rPr>
        <w:t>,</w:t>
      </w:r>
      <w:r w:rsidRPr="003828C1">
        <w:rPr>
          <w:sz w:val="24"/>
          <w:szCs w:val="24"/>
        </w:rPr>
        <w:t xml:space="preserve"> </w:t>
      </w:r>
      <w:r>
        <w:rPr>
          <w:sz w:val="24"/>
          <w:szCs w:val="24"/>
        </w:rPr>
        <w:t xml:space="preserve">MS COCO dataset was used to do the validations after the environment was set up. The documentation for YOLOv5 gives pretrained checkpoints given in the above figure based on validation against MS COCO val2017 </w:t>
      </w:r>
      <w:r>
        <w:rPr>
          <w:sz w:val="24"/>
          <w:szCs w:val="24"/>
        </w:rPr>
        <w:fldChar w:fldCharType="begin"/>
      </w:r>
      <w:r w:rsidR="003263AD">
        <w:rPr>
          <w:sz w:val="24"/>
          <w:szCs w:val="24"/>
        </w:rPr>
        <w:instrText xml:space="preserve"> ADDIN ZOTERO_ITEM CSL_CITATION {"citationID":"nDbcXuwj","properties":{"formattedCitation":"[40]","plainCitation":"[40]","noteIndex":0},"citationItems":[{"id":111,"uris":["http://zotero.org/users/local/2c21lxPz/items/2R76M8R8"],"itemData":{"id":111,"type":"webpage","title":"COCO - Common Objects in Context","URL":"https://cocodataset.org/#home","accessed":{"date-parts":[["2022",8,16]]}}}],"schema":"https://github.com/citation-style-language/schema/raw/master/csl-citation.json"} </w:instrText>
      </w:r>
      <w:r>
        <w:rPr>
          <w:sz w:val="24"/>
          <w:szCs w:val="24"/>
        </w:rPr>
        <w:fldChar w:fldCharType="separate"/>
      </w:r>
      <w:r w:rsidR="003263AD" w:rsidRPr="003263AD">
        <w:rPr>
          <w:sz w:val="24"/>
        </w:rPr>
        <w:t>[40]</w:t>
      </w:r>
      <w:r>
        <w:rPr>
          <w:sz w:val="24"/>
          <w:szCs w:val="24"/>
        </w:rPr>
        <w:fldChar w:fldCharType="end"/>
      </w:r>
      <w:r>
        <w:rPr>
          <w:sz w:val="24"/>
          <w:szCs w:val="24"/>
        </w:rPr>
        <w:t>dataset. Therefore, the initial runs were executed to validate the environment with MS COCO dataset. Since YOLOv5 has different models namely, YOLOv5x, YOLOv5n6, YOLOv5m6, etc each of those models was validated with the MS COCO Dataset. YOLO documentation gives results by training each model to 300 epochs.</w:t>
      </w:r>
    </w:p>
    <w:p w14:paraId="010FB097" w14:textId="3EF3C12E" w:rsidR="00E948BA" w:rsidRDefault="00E948BA" w:rsidP="00E948BA">
      <w:pPr>
        <w:spacing w:line="276" w:lineRule="auto"/>
        <w:ind w:firstLine="567"/>
        <w:jc w:val="both"/>
        <w:rPr>
          <w:sz w:val="24"/>
          <w:szCs w:val="24"/>
        </w:rPr>
      </w:pPr>
      <w:r>
        <w:rPr>
          <w:sz w:val="24"/>
          <w:szCs w:val="24"/>
        </w:rPr>
        <w:t xml:space="preserve">Since our intent is to predict threats and hazards during driving, we have categorized two types of data that can be used to train YOLOv5. The first one is </w:t>
      </w:r>
      <w:r w:rsidRPr="009B5DE2">
        <w:rPr>
          <w:sz w:val="24"/>
          <w:szCs w:val="24"/>
        </w:rPr>
        <w:t xml:space="preserve">RDD2020 </w:t>
      </w:r>
      <w:r>
        <w:rPr>
          <w:sz w:val="24"/>
          <w:szCs w:val="24"/>
        </w:rPr>
        <w:fldChar w:fldCharType="begin"/>
      </w:r>
      <w:r w:rsidR="003263AD">
        <w:rPr>
          <w:sz w:val="24"/>
          <w:szCs w:val="24"/>
        </w:rPr>
        <w:instrText xml:space="preserve"> ADDIN ZOTERO_ITEM CSL_CITATION {"citationID":"FPhMqa5L","properties":{"formattedCitation":"[11]","plainCitation":"[11]","noteIndex":0},"citationItems":[{"id":39,"uris":["http://zotero.org/users/local/2c21lxPz/items/Y7467FWH"],"itemData":{"id":39,"type":"article-journal","abstract":"This data article provides details for the RDD2020 dataset comprising 26,336 road images from India, Japan, and the Czech Republic with more than 31,000 instances of road damage. The dataset captures four types of road damage: longitudinal cracks, transverse cracks, alligator cracks, and potholes; and is intended for developing deep learning-based methods to detect and classify road damage automatically. The images in RDD2020 were captured using vehicle-mounted smartphones, making it useful for municipalities and road agencies to develop methods for low-cost monitoring of road pavement surface conditions. Further, the machine learning researchers can use the datasets for benchmarking the performance of different algorithms for solving other problems of the same type (image classification, object detection, etc.). RDD2020 is freely available at [1]. The latest updates and the corresponding articles related to the dataset can be accessed at [2].","container-title":"Data in Brief","DOI":"10.1016/j.dib.2021.107133","ISSN":"2352-3409","journalAbbreviation":"Data in Brief","language":"en","page":"107133","source":"ScienceDirect","title":"RDD2020: An annotated image dataset for automatic road damage detection using deep learning","title-short":"RDD2020","volume":"36","author":[{"family":"Arya","given":"Deeksha"},{"family":"Maeda","given":"Hiroya"},{"family":"Ghosh","given":"Sanjay Kumar"},{"family":"Toshniwal","given":"Durga"},{"family":"Sekimoto","given":"Yoshihide"}],"issued":{"date-parts":[["2021",6,1]]}}}],"schema":"https://github.com/citation-style-language/schema/raw/master/csl-citation.json"} </w:instrText>
      </w:r>
      <w:r>
        <w:rPr>
          <w:sz w:val="24"/>
          <w:szCs w:val="24"/>
        </w:rPr>
        <w:fldChar w:fldCharType="separate"/>
      </w:r>
      <w:r w:rsidR="003263AD" w:rsidRPr="003263AD">
        <w:rPr>
          <w:sz w:val="24"/>
        </w:rPr>
        <w:t>[11]</w:t>
      </w:r>
      <w:r>
        <w:rPr>
          <w:sz w:val="24"/>
          <w:szCs w:val="24"/>
        </w:rPr>
        <w:fldChar w:fldCharType="end"/>
      </w:r>
      <w:r>
        <w:rPr>
          <w:sz w:val="24"/>
          <w:szCs w:val="24"/>
        </w:rPr>
        <w:t xml:space="preserve">which can be </w:t>
      </w:r>
      <w:r>
        <w:rPr>
          <w:sz w:val="24"/>
          <w:szCs w:val="24"/>
        </w:rPr>
        <w:lastRenderedPageBreak/>
        <w:t>used for training YOLO on road conditions. The dataset contains 26,336 road images collected from India, Japan, and the Czech Republic with more than 31000 instances of road damage. There are four classes mainly longitudinal cracks D00, Transverse Cracks D10, Alligator Cracks D20, and Potholes.</w:t>
      </w:r>
    </w:p>
    <w:p w14:paraId="51F6350C" w14:textId="77777777" w:rsidR="00E948BA" w:rsidRDefault="00E948BA" w:rsidP="00E948BA">
      <w:pPr>
        <w:spacing w:line="276" w:lineRule="auto"/>
        <w:ind w:firstLine="567"/>
        <w:jc w:val="both"/>
        <w:rPr>
          <w:sz w:val="24"/>
          <w:szCs w:val="24"/>
        </w:rPr>
      </w:pPr>
    </w:p>
    <w:p w14:paraId="6D5DDCEF" w14:textId="77777777" w:rsidR="00E948BA" w:rsidRDefault="00E948BA" w:rsidP="00E948BA">
      <w:pPr>
        <w:spacing w:line="276" w:lineRule="auto"/>
        <w:ind w:firstLine="567"/>
        <w:jc w:val="both"/>
        <w:rPr>
          <w:sz w:val="24"/>
          <w:szCs w:val="24"/>
        </w:rPr>
      </w:pPr>
      <w:r>
        <w:rPr>
          <w:sz w:val="24"/>
          <w:szCs w:val="24"/>
        </w:rPr>
        <w:t xml:space="preserve">The directory structure for the data is given in the following diagram. </w:t>
      </w:r>
    </w:p>
    <w:p w14:paraId="44F19E62" w14:textId="77777777" w:rsidR="00E948BA" w:rsidRDefault="00E948BA" w:rsidP="00E948BA">
      <w:pPr>
        <w:spacing w:line="276" w:lineRule="auto"/>
        <w:ind w:firstLine="567"/>
        <w:jc w:val="center"/>
        <w:rPr>
          <w:sz w:val="24"/>
          <w:szCs w:val="24"/>
        </w:rPr>
      </w:pPr>
      <w:r>
        <w:rPr>
          <w:noProof/>
        </w:rPr>
        <w:drawing>
          <wp:inline distT="0" distB="0" distL="0" distR="0" wp14:anchorId="4D4A8C39" wp14:editId="3FF24604">
            <wp:extent cx="2758440" cy="5349363"/>
            <wp:effectExtent l="0" t="0" r="3810" b="3810"/>
            <wp:docPr id="4" name="Picture 4"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763324" cy="5358834"/>
                    </a:xfrm>
                    <a:prstGeom prst="rect">
                      <a:avLst/>
                    </a:prstGeom>
                    <a:noFill/>
                    <a:ln>
                      <a:noFill/>
                    </a:ln>
                  </pic:spPr>
                </pic:pic>
              </a:graphicData>
            </a:graphic>
          </wp:inline>
        </w:drawing>
      </w:r>
    </w:p>
    <w:p w14:paraId="0455DC43" w14:textId="715E704A" w:rsidR="00E948BA" w:rsidRDefault="00E948BA" w:rsidP="00E948BA">
      <w:pPr>
        <w:spacing w:line="276" w:lineRule="auto"/>
        <w:ind w:firstLine="567"/>
        <w:jc w:val="center"/>
        <w:rPr>
          <w:sz w:val="24"/>
          <w:szCs w:val="24"/>
        </w:rPr>
      </w:pPr>
      <w:r>
        <w:rPr>
          <w:sz w:val="24"/>
          <w:szCs w:val="24"/>
        </w:rPr>
        <w:t xml:space="preserve">Source: </w:t>
      </w:r>
      <w:r>
        <w:rPr>
          <w:sz w:val="24"/>
          <w:szCs w:val="24"/>
        </w:rPr>
        <w:fldChar w:fldCharType="begin"/>
      </w:r>
      <w:r w:rsidR="003263AD">
        <w:rPr>
          <w:sz w:val="24"/>
          <w:szCs w:val="24"/>
        </w:rPr>
        <w:instrText xml:space="preserve"> ADDIN ZOTERO_ITEM CSL_CITATION {"citationID":"Yy8xbfEY","properties":{"formattedCitation":"[11]","plainCitation":"[11]","noteIndex":0},"citationItems":[{"id":39,"uris":["http://zotero.org/users/local/2c21lxPz/items/Y7467FWH"],"itemData":{"id":39,"type":"article-journal","abstract":"This data article provides details for the RDD2020 dataset comprising 26,336 road images from India, Japan, and the Czech Republic with more than 31,000 instances of road damage. The dataset captures four types of road damage: longitudinal cracks, transverse cracks, alligator cracks, and potholes; and is intended for developing deep learning-based methods to detect and classify road damage automatically. The images in RDD2020 were captured using vehicle-mounted smartphones, making it useful for municipalities and road agencies to develop methods for low-cost monitoring of road pavement surface conditions. Further, the machine learning researchers can use the datasets for benchmarking the performance of different algorithms for solving other problems of the same type (image classification, object detection, etc.). RDD2020 is freely available at [1]. The latest updates and the corresponding articles related to the dataset can be accessed at [2].","container-title":"Data in Brief","DOI":"10.1016/j.dib.2021.107133","ISSN":"2352-3409","journalAbbreviation":"Data in Brief","language":"en","page":"107133","source":"ScienceDirect","title":"RDD2020: An annotated image dataset for automatic road damage detection using deep learning","title-short":"RDD2020","volume":"36","author":[{"family":"Arya","given":"Deeksha"},{"family":"Maeda","given":"Hiroya"},{"family":"Ghosh","given":"Sanjay Kumar"},{"family":"Toshniwal","given":"Durga"},{"family":"Sekimoto","given":"Yoshihide"}],"issued":{"date-parts":[["2021",6,1]]}}}],"schema":"https://github.com/citation-style-language/schema/raw/master/csl-citation.json"} </w:instrText>
      </w:r>
      <w:r>
        <w:rPr>
          <w:sz w:val="24"/>
          <w:szCs w:val="24"/>
        </w:rPr>
        <w:fldChar w:fldCharType="separate"/>
      </w:r>
      <w:r w:rsidR="003263AD" w:rsidRPr="003263AD">
        <w:rPr>
          <w:sz w:val="24"/>
        </w:rPr>
        <w:t>[11]</w:t>
      </w:r>
      <w:r>
        <w:rPr>
          <w:sz w:val="24"/>
          <w:szCs w:val="24"/>
        </w:rPr>
        <w:fldChar w:fldCharType="end"/>
      </w:r>
    </w:p>
    <w:p w14:paraId="6CEFB4D4" w14:textId="77777777" w:rsidR="00E948BA" w:rsidRDefault="00E948BA" w:rsidP="00E948BA">
      <w:pPr>
        <w:spacing w:line="276" w:lineRule="auto"/>
        <w:ind w:firstLine="567"/>
        <w:jc w:val="both"/>
        <w:rPr>
          <w:sz w:val="24"/>
          <w:szCs w:val="24"/>
        </w:rPr>
      </w:pPr>
    </w:p>
    <w:p w14:paraId="42F91596" w14:textId="77777777" w:rsidR="00E948BA" w:rsidRDefault="00E948BA" w:rsidP="00E948BA">
      <w:pPr>
        <w:spacing w:line="276" w:lineRule="auto"/>
        <w:ind w:firstLine="567"/>
        <w:jc w:val="both"/>
        <w:rPr>
          <w:sz w:val="24"/>
          <w:szCs w:val="24"/>
        </w:rPr>
      </w:pPr>
    </w:p>
    <w:p w14:paraId="68BDFCF9" w14:textId="77777777" w:rsidR="00E948BA" w:rsidRDefault="00E948BA" w:rsidP="00E948BA">
      <w:pPr>
        <w:spacing w:line="276" w:lineRule="auto"/>
        <w:ind w:firstLine="567"/>
        <w:jc w:val="both"/>
        <w:rPr>
          <w:sz w:val="24"/>
          <w:szCs w:val="24"/>
        </w:rPr>
      </w:pPr>
    </w:p>
    <w:p w14:paraId="5B9EC25C" w14:textId="77777777" w:rsidR="00E948BA" w:rsidRDefault="00E948BA" w:rsidP="00E948BA">
      <w:pPr>
        <w:spacing w:line="276" w:lineRule="auto"/>
        <w:ind w:firstLine="567"/>
        <w:jc w:val="both"/>
        <w:rPr>
          <w:sz w:val="24"/>
          <w:szCs w:val="24"/>
        </w:rPr>
      </w:pPr>
      <w:r>
        <w:rPr>
          <w:noProof/>
        </w:rPr>
        <w:drawing>
          <wp:inline distT="0" distB="0" distL="0" distR="0" wp14:anchorId="4C74E317" wp14:editId="3B38C8D1">
            <wp:extent cx="5326380" cy="1409700"/>
            <wp:effectExtent l="0" t="0" r="7620" b="0"/>
            <wp:docPr id="5" name="Picture 5" descr="Fi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26380" cy="1409700"/>
                    </a:xfrm>
                    <a:prstGeom prst="rect">
                      <a:avLst/>
                    </a:prstGeom>
                    <a:noFill/>
                    <a:ln>
                      <a:noFill/>
                    </a:ln>
                  </pic:spPr>
                </pic:pic>
              </a:graphicData>
            </a:graphic>
          </wp:inline>
        </w:drawing>
      </w:r>
    </w:p>
    <w:p w14:paraId="74931E75" w14:textId="77777777" w:rsidR="00E948BA" w:rsidRDefault="00E948BA" w:rsidP="00E948BA">
      <w:pPr>
        <w:spacing w:line="276" w:lineRule="auto"/>
        <w:ind w:firstLine="567"/>
        <w:jc w:val="both"/>
        <w:rPr>
          <w:sz w:val="24"/>
          <w:szCs w:val="24"/>
        </w:rPr>
      </w:pPr>
      <w:r w:rsidRPr="00C4576E">
        <w:rPr>
          <w:sz w:val="24"/>
          <w:szCs w:val="24"/>
        </w:rPr>
        <w:lastRenderedPageBreak/>
        <w:t>Sample images for road damage categories considered in the data. a. Longitudinal Crack (D00) b. Transverse Crack (D10) c. Alligator Crack(D20) d. Pothole(D40).</w:t>
      </w:r>
    </w:p>
    <w:p w14:paraId="4B0462F1" w14:textId="77777777" w:rsidR="00E948BA" w:rsidRDefault="00E948BA" w:rsidP="00E948BA">
      <w:pPr>
        <w:spacing w:line="276" w:lineRule="auto"/>
        <w:ind w:firstLine="567"/>
        <w:jc w:val="both"/>
        <w:rPr>
          <w:sz w:val="24"/>
          <w:szCs w:val="24"/>
        </w:rPr>
      </w:pPr>
    </w:p>
    <w:p w14:paraId="02549BE2" w14:textId="37016295" w:rsidR="00E948BA" w:rsidRDefault="00E948BA" w:rsidP="00E948BA">
      <w:pPr>
        <w:spacing w:line="276" w:lineRule="auto"/>
        <w:ind w:firstLine="567"/>
        <w:jc w:val="both"/>
        <w:rPr>
          <w:sz w:val="24"/>
          <w:szCs w:val="24"/>
        </w:rPr>
      </w:pPr>
      <w:r>
        <w:rPr>
          <w:sz w:val="24"/>
          <w:szCs w:val="24"/>
        </w:rPr>
        <w:t xml:space="preserve">The Second category dataset is a small one called LISA Dataset </w:t>
      </w:r>
      <w:r>
        <w:rPr>
          <w:sz w:val="24"/>
          <w:szCs w:val="24"/>
        </w:rPr>
        <w:fldChar w:fldCharType="begin"/>
      </w:r>
      <w:r w:rsidR="003263AD">
        <w:rPr>
          <w:sz w:val="24"/>
          <w:szCs w:val="24"/>
        </w:rPr>
        <w:instrText xml:space="preserve"> ADDIN ZOTERO_ITEM CSL_CITATION {"citationID":"jqnNRI9W","properties":{"formattedCitation":"[41]","plainCitation":"[41]","noteIndex":0},"citationItems":[{"id":43,"uris":["http://zotero.org/users/local/2c21lxPz/items/EZG6SCD9"],"itemData":{"id":43,"type":"webpage","abstract":"Dataset with road signs in different formats: PascalVOC, COCO, CreateML. Train neural network in few clicks. Computer Vision Dataset Store.","title":"Road Signs | MakeML - create neural network with ease","URL":"https://makeml.app/datasets/road-signs","accessed":{"date-parts":[["2022",8,16]]}}}],"schema":"https://github.com/citation-style-language/schema/raw/master/csl-citation.json"} </w:instrText>
      </w:r>
      <w:r>
        <w:rPr>
          <w:sz w:val="24"/>
          <w:szCs w:val="24"/>
        </w:rPr>
        <w:fldChar w:fldCharType="separate"/>
      </w:r>
      <w:r w:rsidR="003263AD" w:rsidRPr="003263AD">
        <w:rPr>
          <w:sz w:val="24"/>
        </w:rPr>
        <w:t>[41]</w:t>
      </w:r>
      <w:r>
        <w:rPr>
          <w:sz w:val="24"/>
          <w:szCs w:val="24"/>
        </w:rPr>
        <w:fldChar w:fldCharType="end"/>
      </w:r>
      <w:r>
        <w:rPr>
          <w:sz w:val="24"/>
          <w:szCs w:val="24"/>
        </w:rPr>
        <w:t>. This dataset contains four image classes.</w:t>
      </w:r>
    </w:p>
    <w:p w14:paraId="02ECE8E6" w14:textId="77777777" w:rsidR="00E948BA" w:rsidRPr="002A7FB0" w:rsidRDefault="00E948BA" w:rsidP="00E948BA">
      <w:pPr>
        <w:pStyle w:val="ListParagraph"/>
        <w:numPr>
          <w:ilvl w:val="0"/>
          <w:numId w:val="8"/>
        </w:numPr>
        <w:spacing w:line="276" w:lineRule="auto"/>
        <w:rPr>
          <w:rFonts w:ascii="Times New Roman" w:hAnsi="Times New Roman" w:cs="Times New Roman"/>
          <w:sz w:val="24"/>
          <w:szCs w:val="24"/>
        </w:rPr>
      </w:pPr>
      <w:r w:rsidRPr="002A7FB0">
        <w:rPr>
          <w:rFonts w:ascii="Times New Roman" w:hAnsi="Times New Roman" w:cs="Times New Roman"/>
          <w:sz w:val="24"/>
          <w:szCs w:val="24"/>
        </w:rPr>
        <w:t>Traffic Light</w:t>
      </w:r>
    </w:p>
    <w:p w14:paraId="55AF7115" w14:textId="77777777" w:rsidR="00E948BA" w:rsidRPr="002A7FB0" w:rsidRDefault="00E948BA" w:rsidP="00E948BA">
      <w:pPr>
        <w:pStyle w:val="ListParagraph"/>
        <w:numPr>
          <w:ilvl w:val="0"/>
          <w:numId w:val="8"/>
        </w:numPr>
        <w:spacing w:line="276" w:lineRule="auto"/>
        <w:rPr>
          <w:rFonts w:ascii="Times New Roman" w:hAnsi="Times New Roman" w:cs="Times New Roman"/>
          <w:sz w:val="24"/>
          <w:szCs w:val="24"/>
        </w:rPr>
      </w:pPr>
      <w:r w:rsidRPr="002A7FB0">
        <w:rPr>
          <w:rFonts w:ascii="Times New Roman" w:hAnsi="Times New Roman" w:cs="Times New Roman"/>
          <w:sz w:val="24"/>
          <w:szCs w:val="24"/>
        </w:rPr>
        <w:t>Stop</w:t>
      </w:r>
    </w:p>
    <w:p w14:paraId="469225F0" w14:textId="77777777" w:rsidR="00E948BA" w:rsidRPr="002A7FB0" w:rsidRDefault="00E948BA" w:rsidP="00E948BA">
      <w:pPr>
        <w:pStyle w:val="ListParagraph"/>
        <w:numPr>
          <w:ilvl w:val="0"/>
          <w:numId w:val="8"/>
        </w:numPr>
        <w:spacing w:line="276" w:lineRule="auto"/>
        <w:rPr>
          <w:rFonts w:ascii="Times New Roman" w:hAnsi="Times New Roman" w:cs="Times New Roman"/>
          <w:sz w:val="24"/>
          <w:szCs w:val="24"/>
        </w:rPr>
      </w:pPr>
      <w:r w:rsidRPr="002A7FB0">
        <w:rPr>
          <w:rFonts w:ascii="Times New Roman" w:hAnsi="Times New Roman" w:cs="Times New Roman"/>
          <w:sz w:val="24"/>
          <w:szCs w:val="24"/>
        </w:rPr>
        <w:t>Speed Limit</w:t>
      </w:r>
    </w:p>
    <w:p w14:paraId="6FC64F49" w14:textId="77777777" w:rsidR="00E948BA" w:rsidRDefault="00E948BA" w:rsidP="00E948BA">
      <w:pPr>
        <w:pStyle w:val="ListParagraph"/>
        <w:numPr>
          <w:ilvl w:val="0"/>
          <w:numId w:val="8"/>
        </w:numPr>
        <w:spacing w:line="276" w:lineRule="auto"/>
        <w:rPr>
          <w:rFonts w:ascii="Times New Roman" w:hAnsi="Times New Roman" w:cs="Times New Roman"/>
          <w:sz w:val="24"/>
          <w:szCs w:val="24"/>
        </w:rPr>
      </w:pPr>
      <w:r w:rsidRPr="002A7FB0">
        <w:rPr>
          <w:rFonts w:ascii="Times New Roman" w:hAnsi="Times New Roman" w:cs="Times New Roman"/>
          <w:sz w:val="24"/>
          <w:szCs w:val="24"/>
        </w:rPr>
        <w:t>Crosswalk</w:t>
      </w:r>
    </w:p>
    <w:p w14:paraId="25DCA153" w14:textId="77777777" w:rsidR="00E948BA" w:rsidRDefault="00E948BA" w:rsidP="00E948BA">
      <w:pPr>
        <w:spacing w:line="360" w:lineRule="auto"/>
        <w:jc w:val="both"/>
        <w:rPr>
          <w:sz w:val="24"/>
          <w:szCs w:val="24"/>
        </w:rPr>
      </w:pPr>
      <w:r>
        <w:rPr>
          <w:sz w:val="24"/>
          <w:szCs w:val="24"/>
        </w:rPr>
        <w:t xml:space="preserve">It contains only 877 images and is a very small one but suits the purpose of this research. </w:t>
      </w:r>
    </w:p>
    <w:p w14:paraId="1C25C618" w14:textId="77777777" w:rsidR="00E948BA" w:rsidRPr="002A7FB0" w:rsidRDefault="00E948BA" w:rsidP="00E948BA">
      <w:pPr>
        <w:spacing w:line="360" w:lineRule="auto"/>
        <w:ind w:firstLine="567"/>
        <w:jc w:val="both"/>
        <w:rPr>
          <w:sz w:val="24"/>
          <w:szCs w:val="24"/>
        </w:rPr>
      </w:pPr>
      <w:r>
        <w:rPr>
          <w:sz w:val="24"/>
          <w:szCs w:val="24"/>
        </w:rPr>
        <w:t xml:space="preserve">Both the datasets had to be converted into a YOLO-supported format to ensure the training and detection process. The online tool named Roboflow was used to annotate and generate augmented images to train both categories, Road Surface, and Sign Board warnings. The generated annotated dataset contains more than 12k images which is comparitively  very less quantity but sufficient for the purpose of this research. </w:t>
      </w:r>
    </w:p>
    <w:p w14:paraId="702D517F" w14:textId="77777777" w:rsidR="00E948BA" w:rsidRDefault="00E948BA" w:rsidP="00E948BA">
      <w:pPr>
        <w:spacing w:line="276" w:lineRule="auto"/>
        <w:ind w:firstLine="567"/>
        <w:jc w:val="both"/>
        <w:rPr>
          <w:sz w:val="24"/>
          <w:szCs w:val="24"/>
        </w:rPr>
      </w:pPr>
    </w:p>
    <w:p w14:paraId="159C599E" w14:textId="3E431D50" w:rsidR="00E948BA" w:rsidRDefault="00997423" w:rsidP="00E948BA">
      <w:pPr>
        <w:spacing w:line="276" w:lineRule="auto"/>
        <w:rPr>
          <w:b/>
          <w:bCs/>
          <w:sz w:val="24"/>
          <w:szCs w:val="24"/>
        </w:rPr>
      </w:pPr>
      <w:bookmarkStart w:id="35" w:name="_Hlk112132191"/>
      <w:r w:rsidRPr="00E945B1">
        <w:rPr>
          <w:b/>
          <w:bCs/>
          <w:sz w:val="24"/>
          <w:szCs w:val="24"/>
        </w:rPr>
        <w:t>SET</w:t>
      </w:r>
      <w:r>
        <w:rPr>
          <w:b/>
          <w:bCs/>
          <w:sz w:val="24"/>
          <w:szCs w:val="24"/>
        </w:rPr>
        <w:t>U</w:t>
      </w:r>
      <w:r w:rsidRPr="00E945B1">
        <w:rPr>
          <w:b/>
          <w:bCs/>
          <w:sz w:val="24"/>
          <w:szCs w:val="24"/>
        </w:rPr>
        <w:t>P THE ENVIRONMENT</w:t>
      </w:r>
    </w:p>
    <w:bookmarkEnd w:id="35"/>
    <w:p w14:paraId="2A26CC34" w14:textId="77777777" w:rsidR="00E948BA" w:rsidRDefault="00E948BA" w:rsidP="00E948BA">
      <w:pPr>
        <w:spacing w:line="360" w:lineRule="auto"/>
        <w:ind w:firstLine="567"/>
        <w:rPr>
          <w:sz w:val="24"/>
          <w:szCs w:val="24"/>
        </w:rPr>
      </w:pPr>
      <w:r w:rsidRPr="00DF21E4">
        <w:rPr>
          <w:sz w:val="24"/>
          <w:szCs w:val="24"/>
        </w:rPr>
        <w:t>The environment consists of:</w:t>
      </w:r>
    </w:p>
    <w:p w14:paraId="2D74BD82" w14:textId="77777777" w:rsidR="00E948BA" w:rsidRDefault="00E948BA" w:rsidP="00E948BA">
      <w:pPr>
        <w:pStyle w:val="ListParagraph"/>
        <w:numPr>
          <w:ilvl w:val="0"/>
          <w:numId w:val="9"/>
        </w:numPr>
        <w:spacing w:line="360" w:lineRule="auto"/>
        <w:rPr>
          <w:rFonts w:ascii="Times New Roman" w:hAnsi="Times New Roman" w:cs="Times New Roman"/>
          <w:sz w:val="24"/>
          <w:szCs w:val="24"/>
        </w:rPr>
      </w:pPr>
      <w:r>
        <w:rPr>
          <w:rFonts w:ascii="Times New Roman" w:hAnsi="Times New Roman" w:cs="Times New Roman"/>
          <w:sz w:val="24"/>
          <w:szCs w:val="24"/>
        </w:rPr>
        <w:t>Server hosted by Paperspace.com datacentre in California [8</w:t>
      </w:r>
      <w:r w:rsidRPr="000C3F9C">
        <w:rPr>
          <w:rFonts w:ascii="Times New Roman" w:hAnsi="Times New Roman" w:cs="Times New Roman"/>
          <w:sz w:val="24"/>
          <w:szCs w:val="24"/>
        </w:rPr>
        <w:t>Core CPU, 30 GB Memory, 8 GB GPU, Storage 100GB]</w:t>
      </w:r>
    </w:p>
    <w:p w14:paraId="7296FD2A" w14:textId="77777777" w:rsidR="00E948BA" w:rsidRDefault="00E948BA" w:rsidP="00E948BA">
      <w:pPr>
        <w:pStyle w:val="ListParagraph"/>
        <w:numPr>
          <w:ilvl w:val="0"/>
          <w:numId w:val="9"/>
        </w:numPr>
        <w:spacing w:line="360" w:lineRule="auto"/>
        <w:rPr>
          <w:rFonts w:ascii="Times New Roman" w:hAnsi="Times New Roman" w:cs="Times New Roman"/>
          <w:sz w:val="24"/>
          <w:szCs w:val="24"/>
        </w:rPr>
      </w:pPr>
      <w:r>
        <w:rPr>
          <w:rFonts w:ascii="Times New Roman" w:hAnsi="Times New Roman" w:cs="Times New Roman"/>
          <w:sz w:val="24"/>
          <w:szCs w:val="24"/>
        </w:rPr>
        <w:t>PyTorch</w:t>
      </w:r>
    </w:p>
    <w:p w14:paraId="257B2567" w14:textId="77777777" w:rsidR="00E948BA" w:rsidRDefault="00E948BA" w:rsidP="00E948BA">
      <w:pPr>
        <w:pStyle w:val="ListParagraph"/>
        <w:numPr>
          <w:ilvl w:val="0"/>
          <w:numId w:val="9"/>
        </w:numPr>
        <w:spacing w:line="360" w:lineRule="auto"/>
        <w:rPr>
          <w:rFonts w:ascii="Times New Roman" w:hAnsi="Times New Roman" w:cs="Times New Roman"/>
          <w:sz w:val="24"/>
          <w:szCs w:val="24"/>
        </w:rPr>
      </w:pPr>
      <w:r>
        <w:rPr>
          <w:rFonts w:ascii="Times New Roman" w:hAnsi="Times New Roman" w:cs="Times New Roman"/>
          <w:sz w:val="24"/>
          <w:szCs w:val="24"/>
        </w:rPr>
        <w:t>Jupyter Notebook</w:t>
      </w:r>
    </w:p>
    <w:p w14:paraId="00569EB0" w14:textId="77777777" w:rsidR="00E948BA" w:rsidRDefault="00E948BA" w:rsidP="00E948BA">
      <w:pPr>
        <w:pStyle w:val="ListParagraph"/>
        <w:numPr>
          <w:ilvl w:val="0"/>
          <w:numId w:val="9"/>
        </w:numPr>
        <w:spacing w:line="360" w:lineRule="auto"/>
        <w:rPr>
          <w:rFonts w:ascii="Times New Roman" w:hAnsi="Times New Roman" w:cs="Times New Roman"/>
          <w:sz w:val="24"/>
          <w:szCs w:val="24"/>
        </w:rPr>
      </w:pPr>
      <w:r>
        <w:rPr>
          <w:rFonts w:ascii="Times New Roman" w:hAnsi="Times New Roman" w:cs="Times New Roman"/>
          <w:sz w:val="24"/>
          <w:szCs w:val="24"/>
        </w:rPr>
        <w:t>Wandb.ai [For tracking the metrics during training and testing]</w:t>
      </w:r>
    </w:p>
    <w:p w14:paraId="1612773E" w14:textId="57DA5600" w:rsidR="00E948BA" w:rsidRDefault="00997423" w:rsidP="00E948BA">
      <w:pPr>
        <w:spacing w:line="276" w:lineRule="auto"/>
        <w:rPr>
          <w:b/>
          <w:bCs/>
          <w:sz w:val="24"/>
          <w:szCs w:val="24"/>
        </w:rPr>
      </w:pPr>
      <w:bookmarkStart w:id="36" w:name="_Hlk112132215"/>
      <w:r w:rsidRPr="0003289D">
        <w:rPr>
          <w:b/>
          <w:bCs/>
          <w:sz w:val="24"/>
          <w:szCs w:val="24"/>
        </w:rPr>
        <w:t>YOLO ARCHITECTURE AND WORKING</w:t>
      </w:r>
    </w:p>
    <w:bookmarkEnd w:id="36"/>
    <w:p w14:paraId="5D754CEE" w14:textId="77777777" w:rsidR="00E948BA" w:rsidRDefault="00E948BA" w:rsidP="00E948BA">
      <w:pPr>
        <w:spacing w:line="360" w:lineRule="auto"/>
        <w:rPr>
          <w:sz w:val="24"/>
          <w:szCs w:val="24"/>
        </w:rPr>
      </w:pPr>
      <w:r w:rsidRPr="00DA23D4">
        <w:rPr>
          <w:sz w:val="24"/>
          <w:szCs w:val="24"/>
        </w:rPr>
        <w:t xml:space="preserve">Yolov5 architecture consists of </w:t>
      </w:r>
      <w:r>
        <w:rPr>
          <w:sz w:val="24"/>
          <w:szCs w:val="24"/>
        </w:rPr>
        <w:t>three parts:</w:t>
      </w:r>
    </w:p>
    <w:p w14:paraId="781532A3" w14:textId="77777777" w:rsidR="00E948BA" w:rsidRDefault="00E948BA" w:rsidP="00E948BA">
      <w:pPr>
        <w:pStyle w:val="ListParagraph"/>
        <w:numPr>
          <w:ilvl w:val="0"/>
          <w:numId w:val="10"/>
        </w:numPr>
        <w:spacing w:line="360" w:lineRule="auto"/>
        <w:rPr>
          <w:rFonts w:ascii="Times New Roman" w:hAnsi="Times New Roman" w:cs="Times New Roman"/>
          <w:sz w:val="24"/>
          <w:szCs w:val="24"/>
        </w:rPr>
      </w:pPr>
      <w:r>
        <w:rPr>
          <w:rFonts w:ascii="Times New Roman" w:hAnsi="Times New Roman" w:cs="Times New Roman"/>
          <w:sz w:val="24"/>
          <w:szCs w:val="24"/>
        </w:rPr>
        <w:t>Backbone: CSPDarknet</w:t>
      </w:r>
    </w:p>
    <w:p w14:paraId="60448402" w14:textId="77777777" w:rsidR="00E948BA" w:rsidRDefault="00E948BA" w:rsidP="00E948BA">
      <w:pPr>
        <w:pStyle w:val="ListParagraph"/>
        <w:numPr>
          <w:ilvl w:val="0"/>
          <w:numId w:val="10"/>
        </w:numPr>
        <w:spacing w:line="360" w:lineRule="auto"/>
        <w:rPr>
          <w:rFonts w:ascii="Times New Roman" w:hAnsi="Times New Roman" w:cs="Times New Roman"/>
          <w:sz w:val="24"/>
          <w:szCs w:val="24"/>
        </w:rPr>
      </w:pPr>
      <w:r>
        <w:rPr>
          <w:rFonts w:ascii="Times New Roman" w:hAnsi="Times New Roman" w:cs="Times New Roman"/>
          <w:sz w:val="24"/>
          <w:szCs w:val="24"/>
        </w:rPr>
        <w:t>Neck: PANet</w:t>
      </w:r>
    </w:p>
    <w:p w14:paraId="3F89370A" w14:textId="77777777" w:rsidR="00E948BA" w:rsidRDefault="00E948BA" w:rsidP="00E948BA">
      <w:pPr>
        <w:pStyle w:val="ListParagraph"/>
        <w:numPr>
          <w:ilvl w:val="0"/>
          <w:numId w:val="10"/>
        </w:numPr>
        <w:spacing w:line="360" w:lineRule="auto"/>
        <w:rPr>
          <w:rFonts w:ascii="Times New Roman" w:hAnsi="Times New Roman" w:cs="Times New Roman"/>
          <w:sz w:val="24"/>
          <w:szCs w:val="24"/>
        </w:rPr>
      </w:pPr>
      <w:r>
        <w:rPr>
          <w:rFonts w:ascii="Times New Roman" w:hAnsi="Times New Roman" w:cs="Times New Roman"/>
          <w:sz w:val="24"/>
          <w:szCs w:val="24"/>
        </w:rPr>
        <w:t>Head: Yolo Layer</w:t>
      </w:r>
    </w:p>
    <w:p w14:paraId="0E114D35" w14:textId="77777777" w:rsidR="00E948BA" w:rsidRDefault="00E948BA" w:rsidP="00E948BA">
      <w:pPr>
        <w:spacing w:line="360" w:lineRule="auto"/>
        <w:rPr>
          <w:sz w:val="24"/>
          <w:szCs w:val="24"/>
        </w:rPr>
      </w:pPr>
      <w:r>
        <w:rPr>
          <w:sz w:val="24"/>
          <w:szCs w:val="24"/>
        </w:rPr>
        <w:t>The data is initially fed into the CSPDarknet for feature extraction. The extracted features are then fed into PANet for feature fusion. The last stage Yolo layer detects yields the results (class, score, location, size)</w:t>
      </w:r>
    </w:p>
    <w:p w14:paraId="48CBA42C" w14:textId="77777777" w:rsidR="00E948BA" w:rsidRDefault="00E948BA" w:rsidP="00E948BA">
      <w:pPr>
        <w:spacing w:line="276" w:lineRule="auto"/>
        <w:jc w:val="center"/>
        <w:rPr>
          <w:sz w:val="24"/>
          <w:szCs w:val="24"/>
        </w:rPr>
      </w:pPr>
      <w:r>
        <w:rPr>
          <w:noProof/>
        </w:rPr>
        <w:lastRenderedPageBreak/>
        <w:drawing>
          <wp:inline distT="0" distB="0" distL="0" distR="0" wp14:anchorId="0C7CBD24" wp14:editId="2870BEEF">
            <wp:extent cx="5731510" cy="4275455"/>
            <wp:effectExtent l="0" t="0" r="254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31510" cy="4275455"/>
                    </a:xfrm>
                    <a:prstGeom prst="rect">
                      <a:avLst/>
                    </a:prstGeom>
                    <a:noFill/>
                    <a:ln>
                      <a:noFill/>
                    </a:ln>
                  </pic:spPr>
                </pic:pic>
              </a:graphicData>
            </a:graphic>
          </wp:inline>
        </w:drawing>
      </w:r>
    </w:p>
    <w:p w14:paraId="4766157C" w14:textId="4CC10066" w:rsidR="00E948BA" w:rsidRDefault="00E948BA" w:rsidP="00E948BA">
      <w:pPr>
        <w:spacing w:line="276" w:lineRule="auto"/>
        <w:jc w:val="center"/>
        <w:rPr>
          <w:sz w:val="24"/>
          <w:szCs w:val="24"/>
        </w:rPr>
      </w:pPr>
      <w:r>
        <w:rPr>
          <w:sz w:val="24"/>
          <w:szCs w:val="24"/>
        </w:rPr>
        <w:t xml:space="preserve">Source: </w:t>
      </w:r>
      <w:r>
        <w:rPr>
          <w:sz w:val="24"/>
          <w:szCs w:val="24"/>
        </w:rPr>
        <w:fldChar w:fldCharType="begin"/>
      </w:r>
      <w:r w:rsidR="003263AD">
        <w:rPr>
          <w:sz w:val="24"/>
          <w:szCs w:val="24"/>
        </w:rPr>
        <w:instrText xml:space="preserve"> ADDIN ZOTERO_ITEM CSL_CITATION {"citationID":"gVuHTinJ","properties":{"formattedCitation":"[42]","plainCitation":"[42]","noteIndex":0},"citationItems":[{"id":9,"uris":["http://zotero.org/users/local/2c21lxPz/items/PVLLJ6QV"],"itemData":{"id":9,"type":"article-journal","abstract":"Due to the various shapes, textures, and colors of fires, forest fire detection is a challenging task. The traditional image processing method relies heavily on manmade features, which is not universally applicable to all forest scenarios. In order to solve this problem, the deep learning technology is applied to learn and extract features of forest fires adaptively. However, the limited learning and perception ability of individual learners is not sufficient to make them perform well in complex tasks. Furthermore, learners tend to focus too much on local information, namely ground truth, but ignore global information, which may lead to false positives. In this paper, a novel ensemble learning method is proposed to detect forest fires in different scenarios. Firstly, two individual learners Yolov5 and EfficientDet are integrated to accomplish fire detection process. Secondly, another individual learner EfficientNet is responsible for learning global information to avoid false positives. Finally, detection results are made based on the decisions of three learners. Experiments on our dataset show that the proposed method improves detection performance by 2.5% to 10.9%, and decreases false positives by 51.3%, without any extra latency.","container-title":"Forests","DOI":"10.3390/f12020217","ISSN":"1999-4907","issue":"2","journalAbbreviation":"Forests","language":"en","page":"217","source":"DOI.org (Crossref)","title":"A Forest Fire Detection System Based on Ensemble Learning","volume":"12","author":[{"family":"Xu","given":"Renjie"},{"family":"Lin","given":"Haifeng"},{"family":"Lu","given":"Kangjie"},{"family":"Cao","given":"Lin"},{"family":"Liu","given":"Yunfei"}],"issued":{"date-parts":[["2021",2,13]]}}}],"schema":"https://github.com/citation-style-language/schema/raw/master/csl-citation.json"} </w:instrText>
      </w:r>
      <w:r>
        <w:rPr>
          <w:sz w:val="24"/>
          <w:szCs w:val="24"/>
        </w:rPr>
        <w:fldChar w:fldCharType="separate"/>
      </w:r>
      <w:r w:rsidR="003263AD" w:rsidRPr="003263AD">
        <w:rPr>
          <w:sz w:val="24"/>
        </w:rPr>
        <w:t>[42]</w:t>
      </w:r>
      <w:r>
        <w:rPr>
          <w:sz w:val="24"/>
          <w:szCs w:val="24"/>
        </w:rPr>
        <w:fldChar w:fldCharType="end"/>
      </w:r>
    </w:p>
    <w:p w14:paraId="3253064C" w14:textId="77777777" w:rsidR="00E948BA" w:rsidRDefault="00E948BA" w:rsidP="00E948BA">
      <w:pPr>
        <w:spacing w:line="276" w:lineRule="auto"/>
        <w:jc w:val="center"/>
        <w:rPr>
          <w:sz w:val="24"/>
          <w:szCs w:val="24"/>
        </w:rPr>
      </w:pPr>
    </w:p>
    <w:p w14:paraId="362559B1" w14:textId="71E21363" w:rsidR="00E948BA" w:rsidRDefault="00997423" w:rsidP="00E948BA">
      <w:pPr>
        <w:spacing w:line="360" w:lineRule="auto"/>
        <w:jc w:val="both"/>
        <w:rPr>
          <w:rStyle w:val="Strong"/>
          <w:color w:val="292929"/>
          <w:spacing w:val="-1"/>
          <w:sz w:val="24"/>
          <w:szCs w:val="24"/>
        </w:rPr>
      </w:pPr>
      <w:bookmarkStart w:id="37" w:name="_Hlk112132269"/>
      <w:r w:rsidRPr="002035E1">
        <w:rPr>
          <w:rStyle w:val="Strong"/>
          <w:color w:val="292929"/>
          <w:spacing w:val="-1"/>
          <w:sz w:val="24"/>
          <w:szCs w:val="24"/>
        </w:rPr>
        <w:t>HYPER PARAMETER EVOLUTION OF YOLOV5</w:t>
      </w:r>
    </w:p>
    <w:bookmarkEnd w:id="37"/>
    <w:p w14:paraId="51EEAB19" w14:textId="77777777" w:rsidR="00E948BA" w:rsidRDefault="00E948BA" w:rsidP="00E948BA">
      <w:pPr>
        <w:spacing w:line="360" w:lineRule="auto"/>
        <w:ind w:firstLine="567"/>
        <w:jc w:val="both"/>
        <w:rPr>
          <w:sz w:val="24"/>
          <w:szCs w:val="24"/>
          <w:lang w:val="en-US"/>
        </w:rPr>
      </w:pPr>
      <w:r w:rsidRPr="002035E1">
        <w:rPr>
          <w:rStyle w:val="Strong"/>
          <w:b w:val="0"/>
          <w:bCs w:val="0"/>
          <w:color w:val="292929"/>
          <w:spacing w:val="-1"/>
          <w:sz w:val="24"/>
          <w:szCs w:val="24"/>
        </w:rPr>
        <w:t>Hyper parameter evolution is</w:t>
      </w:r>
      <w:r>
        <w:rPr>
          <w:rStyle w:val="Strong"/>
          <w:b w:val="0"/>
          <w:bCs w:val="0"/>
          <w:color w:val="292929"/>
          <w:spacing w:val="-1"/>
          <w:sz w:val="24"/>
          <w:szCs w:val="24"/>
        </w:rPr>
        <w:t xml:space="preserve"> the method of parameter optimization by using  Genetic algorithm for optimization. </w:t>
      </w:r>
      <w:r w:rsidRPr="00156144">
        <w:rPr>
          <w:sz w:val="24"/>
          <w:szCs w:val="24"/>
          <w:lang w:val="en-US"/>
        </w:rPr>
        <w:t xml:space="preserve">Various aspects of training are controlled by hyperparameters in machine learning and determining their ideal values can be difficult. Grid searches and other conventional techniques can easily become unworkable because of 1) the high dimensional search space </w:t>
      </w:r>
      <w:r>
        <w:rPr>
          <w:sz w:val="24"/>
          <w:szCs w:val="24"/>
          <w:lang w:val="en-US"/>
        </w:rPr>
        <w:t>2</w:t>
      </w:r>
      <w:r w:rsidRPr="00156144">
        <w:rPr>
          <w:sz w:val="24"/>
          <w:szCs w:val="24"/>
          <w:lang w:val="en-US"/>
        </w:rPr>
        <w:t xml:space="preserve">) unknown </w:t>
      </w:r>
      <w:r>
        <w:rPr>
          <w:sz w:val="24"/>
          <w:szCs w:val="24"/>
          <w:lang w:val="en-US"/>
        </w:rPr>
        <w:t>relationships</w:t>
      </w:r>
      <w:r w:rsidRPr="00156144">
        <w:rPr>
          <w:sz w:val="24"/>
          <w:szCs w:val="24"/>
          <w:lang w:val="en-US"/>
        </w:rPr>
        <w:t xml:space="preserve"> across the dimensions, 2) costly nature of assessing the fitness for each point</w:t>
      </w:r>
      <w:r>
        <w:rPr>
          <w:sz w:val="24"/>
          <w:szCs w:val="24"/>
          <w:lang w:val="en-US"/>
        </w:rPr>
        <w:t xml:space="preserve">. </w:t>
      </w:r>
      <w:r w:rsidRPr="00156144">
        <w:rPr>
          <w:sz w:val="24"/>
          <w:szCs w:val="24"/>
          <w:lang w:val="en-US"/>
        </w:rPr>
        <w:t>GA is a good choice for hyperparameter searches due to</w:t>
      </w:r>
      <w:r>
        <w:rPr>
          <w:sz w:val="24"/>
          <w:szCs w:val="24"/>
          <w:lang w:val="en-US"/>
        </w:rPr>
        <w:t xml:space="preserve"> the above-mentioned concerns.</w:t>
      </w:r>
    </w:p>
    <w:p w14:paraId="4C26C914" w14:textId="77777777" w:rsidR="00E948BA" w:rsidRDefault="00E948BA" w:rsidP="00E948BA">
      <w:pPr>
        <w:spacing w:line="360" w:lineRule="auto"/>
        <w:jc w:val="both"/>
        <w:rPr>
          <w:b/>
          <w:bCs/>
          <w:sz w:val="24"/>
          <w:szCs w:val="24"/>
          <w:lang w:val="en-US"/>
        </w:rPr>
      </w:pPr>
      <w:r w:rsidRPr="003811BB">
        <w:rPr>
          <w:b/>
          <w:bCs/>
          <w:sz w:val="24"/>
          <w:szCs w:val="24"/>
          <w:lang w:val="en-US"/>
        </w:rPr>
        <w:t>Initialize Hyper</w:t>
      </w:r>
      <w:r>
        <w:rPr>
          <w:b/>
          <w:bCs/>
          <w:sz w:val="24"/>
          <w:szCs w:val="24"/>
          <w:lang w:val="en-US"/>
        </w:rPr>
        <w:t>p</w:t>
      </w:r>
      <w:r w:rsidRPr="003811BB">
        <w:rPr>
          <w:b/>
          <w:bCs/>
          <w:sz w:val="24"/>
          <w:szCs w:val="24"/>
          <w:lang w:val="en-US"/>
        </w:rPr>
        <w:t>arameters</w:t>
      </w:r>
    </w:p>
    <w:p w14:paraId="06FCECCB" w14:textId="77777777" w:rsidR="00E948BA" w:rsidRDefault="00E948BA" w:rsidP="00E948BA">
      <w:pPr>
        <w:spacing w:line="360" w:lineRule="auto"/>
        <w:ind w:firstLine="567"/>
        <w:jc w:val="both"/>
        <w:rPr>
          <w:sz w:val="24"/>
          <w:szCs w:val="24"/>
          <w:lang w:val="en-US"/>
        </w:rPr>
      </w:pPr>
      <w:r w:rsidRPr="003811BB">
        <w:rPr>
          <w:sz w:val="24"/>
          <w:szCs w:val="24"/>
          <w:lang w:val="en-US"/>
        </w:rPr>
        <w:t xml:space="preserve"> The hyperparameters of YOLOv5 </w:t>
      </w:r>
      <w:r>
        <w:rPr>
          <w:sz w:val="24"/>
          <w:szCs w:val="24"/>
          <w:lang w:val="en-US"/>
        </w:rPr>
        <w:t>are defined in a yaml file in /data directory. There are around 30 such parameters which can be tuned to improve the performance of the neural network. The better the initial guesses of the parameters are, the more better final values will be. Therefore, it is very crucial that the parameters are properly set before evolving. However, the evolving process also could be started with the optimized value obtained from COCO training from scratch.</w:t>
      </w:r>
    </w:p>
    <w:p w14:paraId="3014EA22" w14:textId="77777777" w:rsidR="00E948BA" w:rsidRPr="000F3A25" w:rsidRDefault="00E948BA" w:rsidP="00E948BA">
      <w:pPr>
        <w:spacing w:line="360" w:lineRule="auto"/>
        <w:jc w:val="both"/>
        <w:rPr>
          <w:b/>
          <w:bCs/>
          <w:sz w:val="24"/>
          <w:szCs w:val="24"/>
          <w:lang w:val="en-US"/>
        </w:rPr>
      </w:pPr>
      <w:r w:rsidRPr="000F3A25">
        <w:rPr>
          <w:b/>
          <w:bCs/>
          <w:sz w:val="24"/>
          <w:szCs w:val="24"/>
          <w:lang w:val="en-US"/>
        </w:rPr>
        <w:t>Define Fitness</w:t>
      </w:r>
    </w:p>
    <w:p w14:paraId="2D66F1A5" w14:textId="77777777" w:rsidR="00E948BA" w:rsidRPr="000F3A25" w:rsidRDefault="00E948BA" w:rsidP="00E948BA">
      <w:pPr>
        <w:pStyle w:val="Heading3"/>
        <w:shd w:val="clear" w:color="auto" w:fill="FFFFFF"/>
        <w:spacing w:before="0" w:after="255"/>
        <w:ind w:firstLine="567"/>
        <w:jc w:val="both"/>
        <w:rPr>
          <w:rStyle w:val="Strong"/>
          <w:rFonts w:ascii="Times New Roman" w:eastAsia="Times New Roman" w:hAnsi="Times New Roman" w:cs="Times New Roman"/>
          <w:b w:val="0"/>
          <w:bCs w:val="0"/>
          <w:color w:val="292929"/>
          <w:spacing w:val="-1"/>
          <w:shd w:val="clear" w:color="auto" w:fill="FFFFFF"/>
        </w:rPr>
      </w:pPr>
      <w:r w:rsidRPr="000F3A25">
        <w:rPr>
          <w:rStyle w:val="Strong"/>
          <w:rFonts w:ascii="Times New Roman" w:eastAsia="Times New Roman" w:hAnsi="Times New Roman" w:cs="Times New Roman"/>
          <w:color w:val="292929"/>
          <w:spacing w:val="-1"/>
          <w:shd w:val="clear" w:color="auto" w:fill="FFFFFF"/>
        </w:rPr>
        <w:lastRenderedPageBreak/>
        <w:t xml:space="preserve"> </w:t>
      </w:r>
      <w:r w:rsidRPr="000F3A25">
        <w:rPr>
          <w:rStyle w:val="Strong"/>
          <w:rFonts w:ascii="Times New Roman" w:eastAsia="Times New Roman" w:hAnsi="Times New Roman" w:cs="Times New Roman"/>
          <w:b w:val="0"/>
          <w:bCs w:val="0"/>
          <w:color w:val="292929"/>
          <w:spacing w:val="-1"/>
          <w:shd w:val="clear" w:color="auto" w:fill="FFFFFF"/>
        </w:rPr>
        <w:t>YOLOv5 has defined the fitness function as a combination of the following:</w:t>
      </w:r>
    </w:p>
    <w:p w14:paraId="615111DE" w14:textId="77777777" w:rsidR="00E948BA" w:rsidRPr="000F3A25" w:rsidRDefault="00E948BA" w:rsidP="00E948BA">
      <w:pPr>
        <w:pStyle w:val="ListParagraph"/>
        <w:numPr>
          <w:ilvl w:val="0"/>
          <w:numId w:val="22"/>
        </w:numPr>
        <w:rPr>
          <w:rFonts w:ascii="Times New Roman" w:hAnsi="Times New Roman" w:cs="Times New Roman"/>
          <w:sz w:val="24"/>
          <w:szCs w:val="24"/>
        </w:rPr>
      </w:pPr>
      <w:r w:rsidRPr="000F3A25">
        <w:rPr>
          <w:rFonts w:ascii="Times New Roman" w:hAnsi="Times New Roman" w:cs="Times New Roman"/>
          <w:sz w:val="24"/>
          <w:szCs w:val="24"/>
        </w:rPr>
        <w:t>mAP@0.5 contributes 10% of the weight</w:t>
      </w:r>
    </w:p>
    <w:p w14:paraId="7E27640F" w14:textId="77777777" w:rsidR="00E948BA" w:rsidRPr="000F3A25" w:rsidRDefault="00E948BA" w:rsidP="00E948BA">
      <w:pPr>
        <w:pStyle w:val="ListParagraph"/>
        <w:numPr>
          <w:ilvl w:val="0"/>
          <w:numId w:val="22"/>
        </w:numPr>
        <w:rPr>
          <w:rFonts w:ascii="Times New Roman" w:hAnsi="Times New Roman" w:cs="Times New Roman"/>
          <w:sz w:val="24"/>
          <w:szCs w:val="24"/>
        </w:rPr>
      </w:pPr>
      <w:r w:rsidRPr="000F3A25">
        <w:rPr>
          <w:rFonts w:ascii="Times New Roman" w:hAnsi="Times New Roman" w:cs="Times New Roman"/>
          <w:sz w:val="24"/>
          <w:szCs w:val="24"/>
        </w:rPr>
        <w:t>mAP@0.5:0.95 contributes the remaining 90%</w:t>
      </w:r>
    </w:p>
    <w:p w14:paraId="4836A1AA" w14:textId="77777777" w:rsidR="00E948BA" w:rsidRDefault="00E948BA" w:rsidP="00E948BA">
      <w:pPr>
        <w:pStyle w:val="ListParagraph"/>
        <w:spacing w:line="360" w:lineRule="auto"/>
        <w:rPr>
          <w:rFonts w:ascii="Times New Roman" w:hAnsi="Times New Roman" w:cs="Times New Roman"/>
          <w:sz w:val="24"/>
          <w:szCs w:val="24"/>
        </w:rPr>
      </w:pPr>
    </w:p>
    <w:p w14:paraId="72E4C74E" w14:textId="77777777" w:rsidR="00E948BA" w:rsidRDefault="00E948BA" w:rsidP="00E948BA">
      <w:pPr>
        <w:pStyle w:val="ListParagraph"/>
        <w:spacing w:line="360" w:lineRule="auto"/>
        <w:ind w:left="0" w:firstLine="567"/>
        <w:rPr>
          <w:rFonts w:ascii="Times New Roman" w:hAnsi="Times New Roman" w:cs="Times New Roman"/>
          <w:sz w:val="24"/>
          <w:szCs w:val="24"/>
        </w:rPr>
      </w:pPr>
      <w:r w:rsidRPr="000F3A25">
        <w:rPr>
          <w:rFonts w:ascii="Times New Roman" w:hAnsi="Times New Roman" w:cs="Times New Roman"/>
          <w:sz w:val="24"/>
          <w:szCs w:val="24"/>
        </w:rPr>
        <w:t xml:space="preserve">It can be </w:t>
      </w:r>
      <w:r>
        <w:rPr>
          <w:rFonts w:ascii="Times New Roman" w:hAnsi="Times New Roman" w:cs="Times New Roman"/>
          <w:sz w:val="24"/>
          <w:szCs w:val="24"/>
        </w:rPr>
        <w:t>adjusted as per requirement as it is the value which is maximized during the training.</w:t>
      </w:r>
    </w:p>
    <w:p w14:paraId="4DBEDF4A" w14:textId="77777777" w:rsidR="00E948BA" w:rsidRDefault="00E948BA" w:rsidP="00E948BA">
      <w:pPr>
        <w:pStyle w:val="ListParagraph"/>
        <w:spacing w:line="360" w:lineRule="auto"/>
        <w:ind w:left="0"/>
        <w:rPr>
          <w:rFonts w:ascii="Times New Roman" w:eastAsia="Times New Roman" w:hAnsi="Times New Roman" w:cs="Times New Roman"/>
          <w:b/>
          <w:bCs/>
          <w:sz w:val="24"/>
          <w:szCs w:val="24"/>
          <w:lang w:val="en-US"/>
        </w:rPr>
      </w:pPr>
      <w:r w:rsidRPr="003D736F">
        <w:rPr>
          <w:rFonts w:ascii="Times New Roman" w:eastAsia="Times New Roman" w:hAnsi="Times New Roman" w:cs="Times New Roman"/>
          <w:b/>
          <w:bCs/>
          <w:sz w:val="24"/>
          <w:szCs w:val="24"/>
          <w:lang w:val="en-US"/>
        </w:rPr>
        <w:t>Evolve</w:t>
      </w:r>
    </w:p>
    <w:p w14:paraId="2E88FFB6" w14:textId="77777777" w:rsidR="00E948BA" w:rsidRDefault="00E948BA" w:rsidP="00E948BA">
      <w:pPr>
        <w:pStyle w:val="ListParagraph"/>
        <w:spacing w:line="360" w:lineRule="auto"/>
        <w:ind w:left="0" w:firstLine="567"/>
        <w:rPr>
          <w:rFonts w:ascii="Times New Roman" w:eastAsia="Times New Roman" w:hAnsi="Times New Roman" w:cs="Times New Roman"/>
          <w:sz w:val="24"/>
          <w:szCs w:val="24"/>
          <w:lang w:val="en-US"/>
        </w:rPr>
      </w:pPr>
      <w:r w:rsidRPr="00234581">
        <w:rPr>
          <w:rFonts w:ascii="Times New Roman" w:eastAsia="Times New Roman" w:hAnsi="Times New Roman" w:cs="Times New Roman"/>
          <w:sz w:val="24"/>
          <w:szCs w:val="24"/>
          <w:lang w:val="en-US"/>
        </w:rPr>
        <w:t>Parameters are evolved by starting from a base scenario and then</w:t>
      </w:r>
      <w:r>
        <w:rPr>
          <w:rFonts w:ascii="Times New Roman" w:eastAsia="Times New Roman" w:hAnsi="Times New Roman" w:cs="Times New Roman"/>
          <w:sz w:val="24"/>
          <w:szCs w:val="24"/>
          <w:lang w:val="en-US"/>
        </w:rPr>
        <w:t xml:space="preserve"> fine tuning is done . For example, to fine tune on COCO128 dataset for 10 epochs using pretrained YOLOv5s, the command is as follows:</w:t>
      </w:r>
    </w:p>
    <w:p w14:paraId="58C6BD2F" w14:textId="77777777" w:rsidR="00E948BA" w:rsidRDefault="00E948BA" w:rsidP="00E948BA">
      <w:pPr>
        <w:jc w:val="both"/>
        <w:rPr>
          <w:rFonts w:ascii="Consolas" w:hAnsi="Consolas"/>
          <w:color w:val="36464E"/>
          <w:sz w:val="20"/>
          <w:szCs w:val="20"/>
          <w:shd w:val="clear" w:color="auto" w:fill="F5F5F5"/>
        </w:rPr>
      </w:pPr>
      <w:r>
        <w:rPr>
          <w:rFonts w:ascii="Consolas" w:hAnsi="Consolas"/>
          <w:color w:val="36464E"/>
          <w:sz w:val="20"/>
          <w:szCs w:val="20"/>
          <w:shd w:val="clear" w:color="auto" w:fill="F5F5F5"/>
        </w:rPr>
        <w:t xml:space="preserve">python train.py --epochs </w:t>
      </w:r>
      <w:r>
        <w:rPr>
          <w:rStyle w:val="m"/>
          <w:rFonts w:ascii="Consolas" w:hAnsi="Consolas"/>
          <w:sz w:val="20"/>
          <w:szCs w:val="20"/>
        </w:rPr>
        <w:t>10</w:t>
      </w:r>
      <w:r>
        <w:rPr>
          <w:rFonts w:ascii="Consolas" w:hAnsi="Consolas"/>
          <w:color w:val="36464E"/>
          <w:sz w:val="20"/>
          <w:szCs w:val="20"/>
          <w:shd w:val="clear" w:color="auto" w:fill="F5F5F5"/>
        </w:rPr>
        <w:t xml:space="preserve"> --data coco128.yaml --weights yolov5s.pt –cache --evolve</w:t>
      </w:r>
    </w:p>
    <w:p w14:paraId="5B54ACA2" w14:textId="77777777" w:rsidR="00E948BA" w:rsidRDefault="00E948BA" w:rsidP="00E948BA">
      <w:pPr>
        <w:pStyle w:val="ListParagraph"/>
        <w:spacing w:line="360" w:lineRule="auto"/>
        <w:ind w:left="0" w:firstLine="567"/>
        <w:rPr>
          <w:rFonts w:ascii="Times New Roman" w:eastAsia="Times New Roman" w:hAnsi="Times New Roman" w:cs="Times New Roman"/>
          <w:sz w:val="24"/>
          <w:szCs w:val="24"/>
          <w:lang w:val="en-US"/>
        </w:rPr>
      </w:pPr>
    </w:p>
    <w:p w14:paraId="5A6FA6A8" w14:textId="77777777" w:rsidR="00E948BA" w:rsidRDefault="00E948BA" w:rsidP="00E948BA">
      <w:pPr>
        <w:pStyle w:val="ListParagraph"/>
        <w:spacing w:line="360" w:lineRule="auto"/>
        <w:ind w:left="0" w:firstLine="567"/>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By default, the number of iterations is 300. A minimum of 300 generations is recommended as it is required for best results. Evolution is an expensive and time taking process requiring a lot of GPU hours for execution.</w:t>
      </w:r>
    </w:p>
    <w:tbl>
      <w:tblPr>
        <w:tblStyle w:val="TableGrid"/>
        <w:tblW w:w="0" w:type="auto"/>
        <w:tblLook w:val="04A0" w:firstRow="1" w:lastRow="0" w:firstColumn="1" w:lastColumn="0" w:noHBand="0" w:noVBand="1"/>
      </w:tblPr>
      <w:tblGrid>
        <w:gridCol w:w="9016"/>
      </w:tblGrid>
      <w:tr w:rsidR="00E948BA" w14:paraId="4B8E0784" w14:textId="77777777" w:rsidTr="0091419C">
        <w:tc>
          <w:tcPr>
            <w:tcW w:w="9016" w:type="dxa"/>
            <w:shd w:val="clear" w:color="auto" w:fill="D0CECE" w:themeFill="background2" w:themeFillShade="E6"/>
          </w:tcPr>
          <w:p w14:paraId="085952C7"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 Hyperparameter Evolution Results</w:t>
            </w:r>
          </w:p>
          <w:p w14:paraId="65C9444D"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 Generations: 1000</w:t>
            </w:r>
          </w:p>
          <w:p w14:paraId="754E3E06"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                   P         R     mAP.5 mAP.5:.95       box       obj       cls</w:t>
            </w:r>
          </w:p>
          <w:p w14:paraId="55AE5647"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 Metrics:     0.4761      0.79     0.763    0.4951   0.01926   0.03286  0.003559</w:t>
            </w:r>
          </w:p>
          <w:p w14:paraId="1C30C36D"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p>
          <w:p w14:paraId="15C5FA14"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lr0: 0.01  # initial learning rate (SGD=1E-2, Adam=1E-3)</w:t>
            </w:r>
          </w:p>
          <w:p w14:paraId="67177DB2"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lrf: 0.2  # final OneCycleLR learning rate (lr0 * lrf)</w:t>
            </w:r>
          </w:p>
          <w:p w14:paraId="0B3E0ADB"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momentum: 0.937  # SGD momentum/Adam beta1</w:t>
            </w:r>
          </w:p>
          <w:p w14:paraId="66332A54"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weight_decay: 0.0005  # optimizer weight decay 5e-4</w:t>
            </w:r>
          </w:p>
          <w:p w14:paraId="53EBD040"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warmup_epochs: 3.0  # warmup epochs (fractions ok)</w:t>
            </w:r>
          </w:p>
          <w:p w14:paraId="18A10B22"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warmup_momentum: 0.8  # warmup initial momentum</w:t>
            </w:r>
          </w:p>
          <w:p w14:paraId="7534CFB2"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warmup_bias_lr: 0.1  # warmup initial bias lr</w:t>
            </w:r>
          </w:p>
          <w:p w14:paraId="0610D049"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box: 0.05  # box loss gain</w:t>
            </w:r>
          </w:p>
          <w:p w14:paraId="4E13344B"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cls: 0.5  # cls loss gain</w:t>
            </w:r>
          </w:p>
          <w:p w14:paraId="51CA0ECA"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cls_pw: 1.0  # cls BCELoss positive_weight</w:t>
            </w:r>
          </w:p>
          <w:p w14:paraId="4FA64AA7"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obj: 1.0  # obj loss gain (scale with pixels)</w:t>
            </w:r>
          </w:p>
          <w:p w14:paraId="398AB864"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obj_pw: 1.0  # obj BCELoss positive_weight</w:t>
            </w:r>
          </w:p>
          <w:p w14:paraId="19D0B85C"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iou_t: 0.20  # IoU training threshold</w:t>
            </w:r>
          </w:p>
          <w:p w14:paraId="773D67B4"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lastRenderedPageBreak/>
              <w:t>anchor_t: 4.0  # anchor-multiple threshold</w:t>
            </w:r>
          </w:p>
          <w:p w14:paraId="09C04CC5"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anchors: 0  # anchors per output grid (0 to ignore)</w:t>
            </w:r>
          </w:p>
          <w:p w14:paraId="314DD618"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fl_gamma: 0.0  # focal loss gamma (efficientDet default gamma=1.5)</w:t>
            </w:r>
          </w:p>
          <w:p w14:paraId="121B16DC"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hsv_h: 0.015  # image HSV-Hue augmentation (fraction)</w:t>
            </w:r>
          </w:p>
          <w:p w14:paraId="3448BBFB"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hsv_s: 0.7  # image HSV-Saturation augmentation (fraction)</w:t>
            </w:r>
          </w:p>
          <w:p w14:paraId="65605FA7"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hsv_v: 0.4  # image HSV-Value augmentation (fraction)</w:t>
            </w:r>
          </w:p>
          <w:p w14:paraId="3D4270D8"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degrees: 0.0  # image rotation (+/- deg)</w:t>
            </w:r>
          </w:p>
          <w:p w14:paraId="38EFECE1"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translate: 0.1  # image translation (+/- fraction)</w:t>
            </w:r>
          </w:p>
          <w:p w14:paraId="675F487B"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scale: 0.5  # image scale (+/- gain)</w:t>
            </w:r>
          </w:p>
          <w:p w14:paraId="4D6C813B"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shear: 0.0  # image shear (+/- deg)</w:t>
            </w:r>
          </w:p>
          <w:p w14:paraId="56A69983"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perspective: 0.0  # image perspective (+/- fraction), range 0-0.001</w:t>
            </w:r>
          </w:p>
          <w:p w14:paraId="505C11B4"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flipud: 0.0  # image flip up-down (probability)</w:t>
            </w:r>
          </w:p>
          <w:p w14:paraId="771FFB6E"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fliplr: 0.5  # image flip left-right (probability)</w:t>
            </w:r>
          </w:p>
          <w:p w14:paraId="20FDB162" w14:textId="77777777" w:rsidR="00E948BA" w:rsidRPr="00A26B56" w:rsidRDefault="00E948BA" w:rsidP="0091419C">
            <w:pPr>
              <w:pStyle w:val="ListParagraph"/>
              <w:spacing w:line="360" w:lineRule="auto"/>
              <w:rPr>
                <w:rFonts w:ascii="Times New Roman" w:eastAsia="Times New Roman" w:hAnsi="Times New Roman" w:cs="Times New Roman"/>
                <w:sz w:val="24"/>
                <w:szCs w:val="24"/>
                <w:lang w:val="en-US"/>
              </w:rPr>
            </w:pPr>
            <w:r w:rsidRPr="00A26B56">
              <w:rPr>
                <w:rFonts w:ascii="Times New Roman" w:eastAsia="Times New Roman" w:hAnsi="Times New Roman" w:cs="Times New Roman"/>
                <w:sz w:val="24"/>
                <w:szCs w:val="24"/>
                <w:lang w:val="en-US"/>
              </w:rPr>
              <w:t>mosaic: 1.0  # image mosaic (probability)</w:t>
            </w:r>
          </w:p>
          <w:p w14:paraId="3F8AD159" w14:textId="77777777" w:rsidR="00E948BA" w:rsidRDefault="00E948BA" w:rsidP="0091419C">
            <w:pPr>
              <w:pStyle w:val="ListParagraph"/>
              <w:spacing w:line="360" w:lineRule="auto"/>
              <w:ind w:left="0"/>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lang w:val="en-US"/>
              </w:rPr>
              <w:t xml:space="preserve">            </w:t>
            </w:r>
            <w:r w:rsidRPr="00A26B56">
              <w:rPr>
                <w:rFonts w:ascii="Times New Roman" w:eastAsia="Times New Roman" w:hAnsi="Times New Roman" w:cs="Times New Roman"/>
                <w:sz w:val="24"/>
                <w:szCs w:val="24"/>
                <w:lang w:val="en-US"/>
              </w:rPr>
              <w:t>mixup: 0.0  # image mixup (probability)</w:t>
            </w:r>
          </w:p>
        </w:tc>
      </w:tr>
    </w:tbl>
    <w:p w14:paraId="22C33809" w14:textId="77777777" w:rsidR="00E948BA" w:rsidRDefault="00E948BA" w:rsidP="00E948BA">
      <w:pPr>
        <w:pStyle w:val="Heading3"/>
        <w:shd w:val="clear" w:color="auto" w:fill="FFFFFF"/>
        <w:spacing w:before="0" w:after="255"/>
        <w:jc w:val="both"/>
        <w:rPr>
          <w:rStyle w:val="Strong"/>
          <w:rFonts w:ascii="Times New Roman" w:eastAsia="Times New Roman" w:hAnsi="Times New Roman" w:cs="Times New Roman"/>
          <w:color w:val="292929"/>
          <w:spacing w:val="-1"/>
          <w:shd w:val="clear" w:color="auto" w:fill="FFFFFF"/>
        </w:rPr>
      </w:pPr>
    </w:p>
    <w:p w14:paraId="36496605" w14:textId="77777777" w:rsidR="00E948BA" w:rsidRDefault="00E948BA" w:rsidP="00E948BA">
      <w:pPr>
        <w:pStyle w:val="Heading3"/>
        <w:shd w:val="clear" w:color="auto" w:fill="FFFFFF"/>
        <w:spacing w:before="0" w:after="255"/>
        <w:jc w:val="both"/>
        <w:rPr>
          <w:rStyle w:val="Strong"/>
          <w:rFonts w:ascii="Times New Roman" w:eastAsia="Times New Roman" w:hAnsi="Times New Roman" w:cs="Times New Roman"/>
          <w:color w:val="292929"/>
          <w:spacing w:val="-1"/>
          <w:shd w:val="clear" w:color="auto" w:fill="FFFFFF"/>
        </w:rPr>
      </w:pPr>
      <w:r w:rsidRPr="00D4364C">
        <w:rPr>
          <w:rStyle w:val="Strong"/>
          <w:rFonts w:ascii="Times New Roman" w:eastAsia="Times New Roman" w:hAnsi="Times New Roman" w:cs="Times New Roman"/>
          <w:color w:val="292929"/>
          <w:spacing w:val="-1"/>
          <w:shd w:val="clear" w:color="auto" w:fill="FFFFFF"/>
        </w:rPr>
        <w:t>Visualize</w:t>
      </w:r>
    </w:p>
    <w:p w14:paraId="38DBA2DC" w14:textId="77777777" w:rsidR="00E948BA" w:rsidRPr="00387D3A" w:rsidRDefault="00E948BA" w:rsidP="00E948BA">
      <w:pPr>
        <w:spacing w:line="360" w:lineRule="auto"/>
        <w:ind w:firstLine="567"/>
        <w:jc w:val="both"/>
        <w:rPr>
          <w:sz w:val="24"/>
          <w:szCs w:val="24"/>
        </w:rPr>
      </w:pPr>
      <w:r w:rsidRPr="00387D3A">
        <w:rPr>
          <w:sz w:val="24"/>
          <w:szCs w:val="24"/>
        </w:rPr>
        <w:t>One plot is stored for each hyperparameter in the results file, yolov5/evolve.png. The x axis shows values, and the y axis shows fitness. Yellow denotes concentrations that are higher. A parameter has been disabled and is not changing when there are vertical lines next to it. This can be used to fix parameters and stop them from evolving and is user selectable in the meta dictionary in train.py.</w:t>
      </w:r>
    </w:p>
    <w:p w14:paraId="5D03B1FA" w14:textId="77777777" w:rsidR="00E948BA" w:rsidRPr="00D4364C" w:rsidRDefault="00E948BA" w:rsidP="00E948BA"/>
    <w:p w14:paraId="71CFBEC6" w14:textId="77777777" w:rsidR="00E948BA" w:rsidRDefault="00E948BA" w:rsidP="00E948BA">
      <w:pPr>
        <w:jc w:val="center"/>
      </w:pPr>
      <w:r>
        <w:rPr>
          <w:rFonts w:ascii="Roboto" w:hAnsi="Roboto"/>
          <w:noProof/>
        </w:rPr>
        <w:lastRenderedPageBreak/>
        <w:drawing>
          <wp:inline distT="0" distB="0" distL="0" distR="0" wp14:anchorId="08599ACA" wp14:editId="7093E131">
            <wp:extent cx="5049982" cy="5049982"/>
            <wp:effectExtent l="0" t="0" r="0" b="0"/>
            <wp:docPr id="22" name="Picture 22" descr="evol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volve"/>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054908" cy="5054908"/>
                    </a:xfrm>
                    <a:prstGeom prst="rect">
                      <a:avLst/>
                    </a:prstGeom>
                    <a:noFill/>
                    <a:ln>
                      <a:noFill/>
                    </a:ln>
                  </pic:spPr>
                </pic:pic>
              </a:graphicData>
            </a:graphic>
          </wp:inline>
        </w:drawing>
      </w:r>
    </w:p>
    <w:p w14:paraId="49D6B4E7" w14:textId="77777777" w:rsidR="00E948BA" w:rsidRDefault="00E948BA" w:rsidP="00E948BA">
      <w:pPr>
        <w:jc w:val="center"/>
      </w:pPr>
    </w:p>
    <w:p w14:paraId="4CE6EF3D" w14:textId="77777777" w:rsidR="00E948BA" w:rsidRDefault="00E948BA" w:rsidP="00E948BA">
      <w:pPr>
        <w:jc w:val="center"/>
      </w:pPr>
    </w:p>
    <w:p w14:paraId="5274D186" w14:textId="77777777" w:rsidR="00E948BA" w:rsidRDefault="00E948BA" w:rsidP="00E948BA">
      <w:pPr>
        <w:jc w:val="center"/>
      </w:pPr>
    </w:p>
    <w:p w14:paraId="6696DDC4" w14:textId="3DC4AB85" w:rsidR="00E948BA" w:rsidRDefault="00997423" w:rsidP="00E948BA">
      <w:pPr>
        <w:jc w:val="both"/>
        <w:rPr>
          <w:b/>
          <w:bCs/>
          <w:color w:val="292929"/>
          <w:spacing w:val="-1"/>
          <w:sz w:val="24"/>
          <w:szCs w:val="24"/>
          <w:shd w:val="clear" w:color="auto" w:fill="FFFFFF"/>
        </w:rPr>
      </w:pPr>
      <w:bookmarkStart w:id="38" w:name="_Hlk112132303"/>
      <w:r>
        <w:rPr>
          <w:b/>
          <w:bCs/>
          <w:color w:val="292929"/>
          <w:spacing w:val="-1"/>
          <w:sz w:val="24"/>
          <w:szCs w:val="24"/>
          <w:shd w:val="clear" w:color="auto" w:fill="FFFFFF"/>
        </w:rPr>
        <w:t xml:space="preserve">PRUNE AND SPARSE </w:t>
      </w:r>
      <w:r w:rsidR="00E948BA">
        <w:rPr>
          <w:b/>
          <w:bCs/>
          <w:color w:val="292929"/>
          <w:spacing w:val="-1"/>
          <w:sz w:val="24"/>
          <w:szCs w:val="24"/>
          <w:shd w:val="clear" w:color="auto" w:fill="FFFFFF"/>
        </w:rPr>
        <w:t>YOLOv5</w:t>
      </w:r>
    </w:p>
    <w:bookmarkEnd w:id="38"/>
    <w:p w14:paraId="44C68B1C" w14:textId="77777777" w:rsidR="00E948BA" w:rsidRDefault="00E948BA" w:rsidP="00E948BA">
      <w:pPr>
        <w:jc w:val="both"/>
        <w:rPr>
          <w:b/>
          <w:bCs/>
          <w:color w:val="292929"/>
          <w:spacing w:val="-1"/>
          <w:sz w:val="24"/>
          <w:szCs w:val="24"/>
          <w:shd w:val="clear" w:color="auto" w:fill="FFFFFF"/>
        </w:rPr>
      </w:pPr>
    </w:p>
    <w:p w14:paraId="0FD38206" w14:textId="77777777" w:rsidR="00E948BA" w:rsidRDefault="00E948BA" w:rsidP="00E948BA">
      <w:pPr>
        <w:spacing w:line="360" w:lineRule="auto"/>
        <w:ind w:firstLine="567"/>
        <w:jc w:val="both"/>
        <w:rPr>
          <w:color w:val="292929"/>
          <w:spacing w:val="-1"/>
          <w:sz w:val="24"/>
          <w:szCs w:val="24"/>
          <w:shd w:val="clear" w:color="auto" w:fill="FFFFFF"/>
        </w:rPr>
      </w:pPr>
      <w:r w:rsidRPr="001E1FB3">
        <w:rPr>
          <w:color w:val="292929"/>
          <w:spacing w:val="-1"/>
          <w:sz w:val="24"/>
          <w:szCs w:val="24"/>
          <w:shd w:val="clear" w:color="auto" w:fill="FFFFFF"/>
        </w:rPr>
        <w:t xml:space="preserve">Modification of weights by reducing the weights parameters, that does not influence on classification of classes is </w:t>
      </w:r>
      <w:r>
        <w:rPr>
          <w:color w:val="292929"/>
          <w:spacing w:val="-1"/>
          <w:sz w:val="24"/>
          <w:szCs w:val="24"/>
          <w:shd w:val="clear" w:color="auto" w:fill="FFFFFF"/>
        </w:rPr>
        <w:t>known as</w:t>
      </w:r>
      <w:r w:rsidRPr="001E1FB3">
        <w:rPr>
          <w:color w:val="292929"/>
          <w:spacing w:val="-1"/>
          <w:sz w:val="24"/>
          <w:szCs w:val="24"/>
          <w:shd w:val="clear" w:color="auto" w:fill="FFFFFF"/>
        </w:rPr>
        <w:t xml:space="preserve"> "pruning." Yolov5 employs a pruning strategy that "converts to zeros randomly in some proportion of weights parameters, nn.conv2d layers whose weights are virtually zero"</w:t>
      </w:r>
      <w:r>
        <w:rPr>
          <w:color w:val="292929"/>
          <w:spacing w:val="-1"/>
          <w:sz w:val="24"/>
          <w:szCs w:val="24"/>
          <w:shd w:val="clear" w:color="auto" w:fill="FFFFFF"/>
        </w:rPr>
        <w:t xml:space="preserve">. </w:t>
      </w:r>
      <w:r w:rsidRPr="001E1FB3">
        <w:rPr>
          <w:color w:val="292929"/>
          <w:spacing w:val="-1"/>
          <w:sz w:val="24"/>
          <w:szCs w:val="24"/>
          <w:shd w:val="clear" w:color="auto" w:fill="FFFFFF"/>
        </w:rPr>
        <w:t xml:space="preserve">Yolov5 must first be trained on </w:t>
      </w:r>
      <w:r>
        <w:rPr>
          <w:color w:val="292929"/>
          <w:spacing w:val="-1"/>
          <w:sz w:val="24"/>
          <w:szCs w:val="24"/>
          <w:shd w:val="clear" w:color="auto" w:fill="FFFFFF"/>
        </w:rPr>
        <w:t>the</w:t>
      </w:r>
      <w:r w:rsidRPr="001E1FB3">
        <w:rPr>
          <w:color w:val="292929"/>
          <w:spacing w:val="-1"/>
          <w:sz w:val="24"/>
          <w:szCs w:val="24"/>
          <w:shd w:val="clear" w:color="auto" w:fill="FFFFFF"/>
        </w:rPr>
        <w:t xml:space="preserve"> custom data, after which </w:t>
      </w:r>
      <w:r>
        <w:rPr>
          <w:color w:val="292929"/>
          <w:spacing w:val="-1"/>
          <w:sz w:val="24"/>
          <w:szCs w:val="24"/>
          <w:shd w:val="clear" w:color="auto" w:fill="FFFFFF"/>
        </w:rPr>
        <w:t>it</w:t>
      </w:r>
      <w:r w:rsidRPr="001E1FB3">
        <w:rPr>
          <w:color w:val="292929"/>
          <w:spacing w:val="-1"/>
          <w:sz w:val="24"/>
          <w:szCs w:val="24"/>
          <w:shd w:val="clear" w:color="auto" w:fill="FFFFFF"/>
        </w:rPr>
        <w:t xml:space="preserve"> must validate your trained model using validation data before invoking the prune function to allow the trained model to be pruned.</w:t>
      </w:r>
      <w:r>
        <w:rPr>
          <w:color w:val="292929"/>
          <w:spacing w:val="-1"/>
          <w:sz w:val="24"/>
          <w:szCs w:val="24"/>
          <w:shd w:val="clear" w:color="auto" w:fill="FFFFFF"/>
        </w:rPr>
        <w:t xml:space="preserve"> Custom-trained weight values can be specified in best.pt file. Then the following code must be specified in val.py file.</w:t>
      </w:r>
    </w:p>
    <w:p w14:paraId="402FD348" w14:textId="77777777" w:rsidR="00E948BA" w:rsidRDefault="00E948BA" w:rsidP="00E948BA">
      <w:pPr>
        <w:pStyle w:val="HTMLPreformatted"/>
        <w:shd w:val="clear" w:color="auto" w:fill="F2F2F2"/>
      </w:pPr>
      <w:r>
        <w:rPr>
          <w:rStyle w:val="gb"/>
          <w:color w:val="292929"/>
          <w:spacing w:val="-5"/>
          <w:sz w:val="24"/>
          <w:szCs w:val="24"/>
        </w:rPr>
        <w:t>from utils.torch_utils import prune</w:t>
      </w:r>
      <w:r>
        <w:rPr>
          <w:color w:val="292929"/>
          <w:spacing w:val="-5"/>
          <w:sz w:val="24"/>
          <w:szCs w:val="24"/>
        </w:rPr>
        <w:br/>
      </w:r>
      <w:r>
        <w:rPr>
          <w:rStyle w:val="gb"/>
          <w:color w:val="292929"/>
          <w:spacing w:val="-5"/>
          <w:sz w:val="24"/>
          <w:szCs w:val="24"/>
        </w:rPr>
        <w:t>prune(model,0.3)</w:t>
      </w:r>
    </w:p>
    <w:p w14:paraId="05C9465B" w14:textId="77777777" w:rsidR="00E948BA" w:rsidRPr="001E1FB3" w:rsidRDefault="00E948BA" w:rsidP="00E948BA">
      <w:pPr>
        <w:spacing w:line="360" w:lineRule="auto"/>
        <w:jc w:val="both"/>
        <w:rPr>
          <w:color w:val="292929"/>
          <w:spacing w:val="-1"/>
          <w:sz w:val="24"/>
          <w:szCs w:val="24"/>
          <w:shd w:val="clear" w:color="auto" w:fill="FFFFFF"/>
        </w:rPr>
      </w:pPr>
    </w:p>
    <w:p w14:paraId="159CB254" w14:textId="77777777" w:rsidR="00E948BA" w:rsidRDefault="00E948BA" w:rsidP="00E948BA">
      <w:pPr>
        <w:jc w:val="both"/>
        <w:rPr>
          <w:b/>
          <w:bCs/>
          <w:color w:val="292929"/>
          <w:spacing w:val="-1"/>
          <w:sz w:val="24"/>
          <w:szCs w:val="24"/>
          <w:shd w:val="clear" w:color="auto" w:fill="FFFFFF"/>
        </w:rPr>
      </w:pPr>
      <w:r>
        <w:rPr>
          <w:noProof/>
        </w:rPr>
        <w:lastRenderedPageBreak/>
        <w:drawing>
          <wp:inline distT="0" distB="0" distL="0" distR="0" wp14:anchorId="7432FC46" wp14:editId="630503C9">
            <wp:extent cx="4315691" cy="2550877"/>
            <wp:effectExtent l="0" t="0" r="0" b="0"/>
            <wp:docPr id="23" name="Picture 23" descr="Yolov5 Prun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Yolov5 Pruni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322230" cy="2554742"/>
                    </a:xfrm>
                    <a:prstGeom prst="rect">
                      <a:avLst/>
                    </a:prstGeom>
                    <a:noFill/>
                    <a:ln>
                      <a:noFill/>
                    </a:ln>
                  </pic:spPr>
                </pic:pic>
              </a:graphicData>
            </a:graphic>
          </wp:inline>
        </w:drawing>
      </w:r>
    </w:p>
    <w:p w14:paraId="37720CDE" w14:textId="77777777" w:rsidR="00E948BA" w:rsidRDefault="00E948BA" w:rsidP="00E948BA">
      <w:pPr>
        <w:jc w:val="both"/>
        <w:rPr>
          <w:b/>
          <w:bCs/>
          <w:color w:val="292929"/>
          <w:spacing w:val="-1"/>
          <w:sz w:val="24"/>
          <w:szCs w:val="24"/>
          <w:shd w:val="clear" w:color="auto" w:fill="FFFFFF"/>
        </w:rPr>
      </w:pPr>
    </w:p>
    <w:p w14:paraId="2D647E03" w14:textId="77777777" w:rsidR="00E948BA" w:rsidRDefault="00E948BA" w:rsidP="00E948BA">
      <w:pPr>
        <w:jc w:val="both"/>
        <w:rPr>
          <w:b/>
          <w:bCs/>
          <w:color w:val="292929"/>
          <w:spacing w:val="-1"/>
          <w:sz w:val="24"/>
          <w:szCs w:val="24"/>
          <w:shd w:val="clear" w:color="auto" w:fill="FFFFFF"/>
        </w:rPr>
      </w:pPr>
    </w:p>
    <w:p w14:paraId="0342F902" w14:textId="77777777" w:rsidR="00E948BA" w:rsidRPr="003512CC" w:rsidRDefault="00E948BA" w:rsidP="00E948BA">
      <w:pPr>
        <w:spacing w:line="360" w:lineRule="auto"/>
        <w:ind w:firstLine="567"/>
        <w:jc w:val="both"/>
        <w:rPr>
          <w:color w:val="292929"/>
          <w:spacing w:val="-1"/>
          <w:sz w:val="24"/>
          <w:szCs w:val="24"/>
          <w:shd w:val="clear" w:color="auto" w:fill="FFFFFF"/>
        </w:rPr>
      </w:pPr>
      <w:r w:rsidRPr="003512CC">
        <w:rPr>
          <w:color w:val="292929"/>
          <w:spacing w:val="-1"/>
          <w:sz w:val="24"/>
          <w:szCs w:val="24"/>
          <w:shd w:val="clear" w:color="auto" w:fill="FFFFFF"/>
        </w:rPr>
        <w:t>Once, the code is pasted into the val.py file then the following code can be executed to prune the model.</w:t>
      </w:r>
    </w:p>
    <w:p w14:paraId="3B5772E1" w14:textId="77777777" w:rsidR="00E948BA" w:rsidRPr="00DA23D4" w:rsidRDefault="00E948BA" w:rsidP="00E948BA">
      <w:pPr>
        <w:spacing w:line="276" w:lineRule="auto"/>
        <w:jc w:val="center"/>
        <w:rPr>
          <w:sz w:val="24"/>
          <w:szCs w:val="24"/>
        </w:rPr>
      </w:pPr>
      <w:r>
        <w:rPr>
          <w:rFonts w:ascii="Courier New" w:hAnsi="Courier New" w:cs="Courier New"/>
          <w:color w:val="292929"/>
          <w:spacing w:val="-5"/>
          <w:shd w:val="clear" w:color="auto" w:fill="F2F2F2"/>
        </w:rPr>
        <w:t>python3 val.py --data "coco.yaml or your custom data.yaml" --weights " custom file.pt"</w:t>
      </w:r>
    </w:p>
    <w:p w14:paraId="2162E124" w14:textId="77777777" w:rsidR="00E948BA" w:rsidRDefault="00E948BA" w:rsidP="00836023">
      <w:pPr>
        <w:pStyle w:val="NormalWeb"/>
        <w:shd w:val="clear" w:color="auto" w:fill="FFFFFF"/>
        <w:spacing w:before="0" w:beforeAutospacing="0" w:after="390" w:afterAutospacing="0" w:line="360" w:lineRule="auto"/>
        <w:rPr>
          <w:b/>
          <w:bCs/>
        </w:rPr>
      </w:pPr>
    </w:p>
    <w:p w14:paraId="04389D98" w14:textId="70BD5418" w:rsidR="00744CD7" w:rsidRDefault="00B15C5C" w:rsidP="00E948BA">
      <w:pPr>
        <w:widowControl/>
        <w:autoSpaceDE/>
        <w:autoSpaceDN/>
        <w:spacing w:after="160" w:line="259" w:lineRule="auto"/>
        <w:jc w:val="center"/>
        <w:rPr>
          <w:b/>
          <w:bCs/>
          <w:sz w:val="24"/>
          <w:szCs w:val="24"/>
          <w:lang w:val="en-US"/>
        </w:rPr>
      </w:pPr>
      <w:bookmarkStart w:id="39" w:name="_Hlk112132318"/>
      <w:r>
        <w:rPr>
          <w:b/>
          <w:bCs/>
          <w:sz w:val="24"/>
          <w:szCs w:val="24"/>
          <w:lang w:val="en-US"/>
        </w:rPr>
        <w:t xml:space="preserve">CHAPTER4: </w:t>
      </w:r>
      <w:r w:rsidR="007C7368">
        <w:rPr>
          <w:b/>
          <w:bCs/>
          <w:sz w:val="24"/>
          <w:szCs w:val="24"/>
          <w:lang w:val="en-US"/>
        </w:rPr>
        <w:t>RESULTS</w:t>
      </w:r>
      <w:r>
        <w:rPr>
          <w:b/>
          <w:bCs/>
          <w:sz w:val="24"/>
          <w:szCs w:val="24"/>
          <w:lang w:val="en-US"/>
        </w:rPr>
        <w:t xml:space="preserve"> AND DISCUSSIONS</w:t>
      </w:r>
    </w:p>
    <w:bookmarkEnd w:id="39"/>
    <w:p w14:paraId="3E7D35F9" w14:textId="2DF3CA61" w:rsidR="00D21079" w:rsidRDefault="00D21079" w:rsidP="00D21079">
      <w:pPr>
        <w:widowControl/>
        <w:autoSpaceDE/>
        <w:autoSpaceDN/>
        <w:spacing w:after="160" w:line="259" w:lineRule="auto"/>
        <w:jc w:val="both"/>
        <w:rPr>
          <w:sz w:val="24"/>
          <w:szCs w:val="24"/>
          <w:lang w:val="en-US"/>
        </w:rPr>
      </w:pPr>
      <w:r w:rsidRPr="00D21079">
        <w:rPr>
          <w:sz w:val="24"/>
          <w:szCs w:val="24"/>
          <w:lang w:val="en-US"/>
        </w:rPr>
        <w:t>The baseline results for YOLOv5</w:t>
      </w:r>
      <w:r w:rsidR="00C34214">
        <w:rPr>
          <w:sz w:val="24"/>
          <w:szCs w:val="24"/>
          <w:lang w:val="en-US"/>
        </w:rPr>
        <w:t xml:space="preserve">s.pt </w:t>
      </w:r>
      <w:r w:rsidR="00B15C5C">
        <w:rPr>
          <w:sz w:val="24"/>
          <w:szCs w:val="24"/>
          <w:lang w:val="en-US"/>
        </w:rPr>
        <w:t xml:space="preserve">model </w:t>
      </w:r>
      <w:r w:rsidR="00B15C5C" w:rsidRPr="00D21079">
        <w:rPr>
          <w:sz w:val="24"/>
          <w:szCs w:val="24"/>
          <w:lang w:val="en-US"/>
        </w:rPr>
        <w:t>using</w:t>
      </w:r>
      <w:r>
        <w:rPr>
          <w:sz w:val="24"/>
          <w:szCs w:val="24"/>
          <w:lang w:val="en-US"/>
        </w:rPr>
        <w:t xml:space="preserve"> MS COCO</w:t>
      </w:r>
      <w:r w:rsidR="00203482">
        <w:rPr>
          <w:sz w:val="24"/>
          <w:szCs w:val="24"/>
          <w:lang w:val="en-US"/>
        </w:rPr>
        <w:t>128</w:t>
      </w:r>
      <w:r>
        <w:rPr>
          <w:sz w:val="24"/>
          <w:szCs w:val="24"/>
          <w:lang w:val="en-US"/>
        </w:rPr>
        <w:t xml:space="preserve"> dataset </w:t>
      </w:r>
      <w:r w:rsidR="00203482">
        <w:rPr>
          <w:sz w:val="24"/>
          <w:szCs w:val="24"/>
          <w:lang w:val="en-US"/>
        </w:rPr>
        <w:t xml:space="preserve">for 7 epochs were found to be as </w:t>
      </w:r>
      <w:r>
        <w:rPr>
          <w:sz w:val="24"/>
          <w:szCs w:val="24"/>
          <w:lang w:val="en-US"/>
        </w:rPr>
        <w:t>given below.</w:t>
      </w:r>
    </w:p>
    <w:p w14:paraId="4C72F71B" w14:textId="77777777" w:rsidR="00A4579F" w:rsidRDefault="00A4579F" w:rsidP="00D21079">
      <w:pPr>
        <w:widowControl/>
        <w:autoSpaceDE/>
        <w:autoSpaceDN/>
        <w:spacing w:after="160" w:line="259" w:lineRule="auto"/>
        <w:jc w:val="both"/>
        <w:rPr>
          <w:sz w:val="24"/>
          <w:szCs w:val="24"/>
          <w:lang w:val="en-US"/>
        </w:rPr>
      </w:pPr>
    </w:p>
    <w:p w14:paraId="7FAF4D91" w14:textId="0C5E344C" w:rsidR="00D21079" w:rsidRDefault="00DA767E" w:rsidP="00DA767E">
      <w:pPr>
        <w:widowControl/>
        <w:autoSpaceDE/>
        <w:autoSpaceDN/>
        <w:spacing w:after="160" w:line="259" w:lineRule="auto"/>
        <w:jc w:val="center"/>
        <w:rPr>
          <w:sz w:val="24"/>
          <w:szCs w:val="24"/>
          <w:lang w:val="en-US"/>
        </w:rPr>
      </w:pPr>
      <w:r>
        <w:rPr>
          <w:noProof/>
        </w:rPr>
        <w:drawing>
          <wp:inline distT="0" distB="0" distL="0" distR="0" wp14:anchorId="7660EC43" wp14:editId="7E837237">
            <wp:extent cx="6033655" cy="2843530"/>
            <wp:effectExtent l="0" t="0" r="5715" b="0"/>
            <wp:docPr id="25" name="Picture 2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line chart&#10;&#10;Description automatically generated"/>
                    <pic:cNvPicPr/>
                  </pic:nvPicPr>
                  <pic:blipFill>
                    <a:blip r:embed="rId36"/>
                    <a:stretch>
                      <a:fillRect/>
                    </a:stretch>
                  </pic:blipFill>
                  <pic:spPr>
                    <a:xfrm>
                      <a:off x="0" y="0"/>
                      <a:ext cx="6035337" cy="2844323"/>
                    </a:xfrm>
                    <a:prstGeom prst="rect">
                      <a:avLst/>
                    </a:prstGeom>
                  </pic:spPr>
                </pic:pic>
              </a:graphicData>
            </a:graphic>
          </wp:inline>
        </w:drawing>
      </w:r>
    </w:p>
    <w:p w14:paraId="15090A09" w14:textId="16D2C2DE" w:rsidR="00C34214" w:rsidRDefault="00C34214" w:rsidP="00DA767E">
      <w:pPr>
        <w:widowControl/>
        <w:autoSpaceDE/>
        <w:autoSpaceDN/>
        <w:spacing w:after="160" w:line="259" w:lineRule="auto"/>
        <w:jc w:val="center"/>
        <w:rPr>
          <w:sz w:val="24"/>
          <w:szCs w:val="24"/>
          <w:lang w:val="en-US"/>
        </w:rPr>
      </w:pPr>
    </w:p>
    <w:tbl>
      <w:tblPr>
        <w:tblStyle w:val="TableGrid"/>
        <w:tblW w:w="9195" w:type="dxa"/>
        <w:tblLook w:val="04A0" w:firstRow="1" w:lastRow="0" w:firstColumn="1" w:lastColumn="0" w:noHBand="0" w:noVBand="1"/>
      </w:tblPr>
      <w:tblGrid>
        <w:gridCol w:w="9195"/>
      </w:tblGrid>
      <w:tr w:rsidR="00C34214" w14:paraId="572374D2" w14:textId="77777777" w:rsidTr="00C34214">
        <w:trPr>
          <w:trHeight w:val="1407"/>
        </w:trPr>
        <w:tc>
          <w:tcPr>
            <w:tcW w:w="9195" w:type="dxa"/>
          </w:tcPr>
          <w:p w14:paraId="7581A1F1" w14:textId="77777777" w:rsidR="00C34214" w:rsidRPr="00C34214" w:rsidRDefault="00C34214" w:rsidP="00C34214">
            <w:pPr>
              <w:widowControl/>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autoSpaceDE/>
              <w:autoSpaceDN/>
              <w:textAlignment w:val="baseline"/>
              <w:rPr>
                <w:rFonts w:ascii="Courier New" w:hAnsi="Courier New" w:cs="Courier New"/>
                <w:color w:val="000000"/>
                <w:sz w:val="21"/>
                <w:szCs w:val="21"/>
                <w:lang w:eastAsia="en-IN"/>
              </w:rPr>
            </w:pPr>
            <w:r w:rsidRPr="00C34214">
              <w:rPr>
                <w:rFonts w:ascii="Courier New" w:hAnsi="Courier New" w:cs="Courier New"/>
                <w:b/>
                <w:bCs/>
                <w:color w:val="0065CA"/>
                <w:sz w:val="21"/>
                <w:szCs w:val="21"/>
                <w:lang w:eastAsia="en-IN"/>
              </w:rPr>
              <w:lastRenderedPageBreak/>
              <w:t xml:space="preserve">hyperparameters: </w:t>
            </w:r>
            <w:r w:rsidRPr="00C34214">
              <w:rPr>
                <w:rFonts w:ascii="Courier New" w:hAnsi="Courier New" w:cs="Courier New"/>
                <w:color w:val="000000"/>
                <w:sz w:val="21"/>
                <w:szCs w:val="21"/>
                <w:lang w:eastAsia="en-IN"/>
              </w:rPr>
              <w:t>lr0=0.01, lrf=0.01, momentum=0.937, weight_decay=0.0005, warmup_epochs=3.0, warmup_momentum=0.8, warmup_bias_lr=0.1, box=0.05, cls=0.5, cls_pw=1.0, obj=1.0, obj_pw=1.0, iou_t=0.2, anchor_t=4.0, fl_gamma=0.0, hsv_h=0.015, hsv_s=0.7, hsv_v=0.4, degrees=0.0, translate=0.1, scale=0.5, shear=0.0, perspective=0.0, flipud=0.0, fliplr=0.5, mosaic=1.0, mixup=0.0, copy_paste=0.0</w:t>
            </w:r>
          </w:p>
          <w:p w14:paraId="56B41F59" w14:textId="77777777" w:rsidR="00C34214" w:rsidRDefault="00C34214" w:rsidP="00DA767E">
            <w:pPr>
              <w:widowControl/>
              <w:autoSpaceDE/>
              <w:autoSpaceDN/>
              <w:spacing w:after="160" w:line="259" w:lineRule="auto"/>
              <w:jc w:val="center"/>
              <w:rPr>
                <w:sz w:val="24"/>
                <w:szCs w:val="24"/>
                <w:lang w:val="en-US"/>
              </w:rPr>
            </w:pPr>
          </w:p>
        </w:tc>
      </w:tr>
    </w:tbl>
    <w:p w14:paraId="2E8A7456" w14:textId="0036EA16" w:rsidR="00C34214" w:rsidRDefault="00C34214" w:rsidP="00DA767E">
      <w:pPr>
        <w:widowControl/>
        <w:autoSpaceDE/>
        <w:autoSpaceDN/>
        <w:spacing w:after="160" w:line="259" w:lineRule="auto"/>
        <w:jc w:val="center"/>
        <w:rPr>
          <w:sz w:val="24"/>
          <w:szCs w:val="24"/>
          <w:lang w:val="en-US"/>
        </w:rPr>
      </w:pPr>
    </w:p>
    <w:tbl>
      <w:tblPr>
        <w:tblStyle w:val="TableGrid"/>
        <w:tblW w:w="0" w:type="auto"/>
        <w:tblLook w:val="04A0" w:firstRow="1" w:lastRow="0" w:firstColumn="1" w:lastColumn="0" w:noHBand="0" w:noVBand="1"/>
      </w:tblPr>
      <w:tblGrid>
        <w:gridCol w:w="9016"/>
      </w:tblGrid>
      <w:tr w:rsidR="00C34214" w14:paraId="766ED637" w14:textId="77777777" w:rsidTr="00C34214">
        <w:tc>
          <w:tcPr>
            <w:tcW w:w="9016" w:type="dxa"/>
            <w:shd w:val="clear" w:color="auto" w:fill="E7E6E6" w:themeFill="background2"/>
          </w:tcPr>
          <w:p w14:paraId="0C78194A" w14:textId="42C8C22B" w:rsidR="00C34214" w:rsidRDefault="00C34214" w:rsidP="00DA767E">
            <w:pPr>
              <w:widowControl/>
              <w:autoSpaceDE/>
              <w:autoSpaceDN/>
              <w:spacing w:after="160" w:line="259" w:lineRule="auto"/>
              <w:jc w:val="center"/>
              <w:rPr>
                <w:sz w:val="24"/>
                <w:szCs w:val="24"/>
                <w:lang w:val="en-US"/>
              </w:rPr>
            </w:pPr>
            <w:r w:rsidRPr="00C34214">
              <w:rPr>
                <w:sz w:val="24"/>
                <w:szCs w:val="24"/>
                <w:lang w:val="en-US"/>
              </w:rPr>
              <w:t xml:space="preserve">python train.py --img 640 --batch 16 --epochs </w:t>
            </w:r>
            <w:r w:rsidR="002657D6">
              <w:rPr>
                <w:sz w:val="24"/>
                <w:szCs w:val="24"/>
                <w:lang w:val="en-US"/>
              </w:rPr>
              <w:t>7</w:t>
            </w:r>
            <w:r w:rsidRPr="00C34214">
              <w:rPr>
                <w:sz w:val="24"/>
                <w:szCs w:val="24"/>
                <w:lang w:val="en-US"/>
              </w:rPr>
              <w:t xml:space="preserve"> --data coco128.yaml --weights yolov5s.pt --cache</w:t>
            </w:r>
          </w:p>
        </w:tc>
      </w:tr>
    </w:tbl>
    <w:p w14:paraId="55BEF5DA" w14:textId="5C0FFF55" w:rsidR="00C34214" w:rsidRDefault="00C34214" w:rsidP="00DA767E">
      <w:pPr>
        <w:widowControl/>
        <w:autoSpaceDE/>
        <w:autoSpaceDN/>
        <w:spacing w:after="160" w:line="259" w:lineRule="auto"/>
        <w:jc w:val="center"/>
        <w:rPr>
          <w:sz w:val="24"/>
          <w:szCs w:val="24"/>
          <w:lang w:val="en-US"/>
        </w:rPr>
      </w:pPr>
    </w:p>
    <w:p w14:paraId="14D46877" w14:textId="553E3864" w:rsidR="002657D6" w:rsidRPr="002657D6" w:rsidRDefault="002657D6" w:rsidP="00DA767E">
      <w:pPr>
        <w:widowControl/>
        <w:autoSpaceDE/>
        <w:autoSpaceDN/>
        <w:spacing w:after="160" w:line="259" w:lineRule="auto"/>
        <w:jc w:val="center"/>
        <w:rPr>
          <w:b/>
          <w:bCs/>
          <w:sz w:val="24"/>
          <w:szCs w:val="24"/>
          <w:lang w:val="en-US"/>
        </w:rPr>
      </w:pPr>
      <w:r w:rsidRPr="002657D6">
        <w:rPr>
          <w:b/>
          <w:bCs/>
          <w:sz w:val="24"/>
          <w:szCs w:val="24"/>
          <w:lang w:val="en-US"/>
        </w:rPr>
        <w:t>Confusion matrix</w:t>
      </w:r>
    </w:p>
    <w:p w14:paraId="3250FAB9" w14:textId="1E1DB904" w:rsidR="002657D6" w:rsidRPr="00D21079" w:rsidRDefault="002657D6" w:rsidP="00DA767E">
      <w:pPr>
        <w:widowControl/>
        <w:autoSpaceDE/>
        <w:autoSpaceDN/>
        <w:spacing w:after="160" w:line="259" w:lineRule="auto"/>
        <w:jc w:val="center"/>
        <w:rPr>
          <w:sz w:val="24"/>
          <w:szCs w:val="24"/>
          <w:lang w:val="en-US"/>
        </w:rPr>
      </w:pPr>
      <w:r>
        <w:rPr>
          <w:noProof/>
        </w:rPr>
        <w:drawing>
          <wp:inline distT="0" distB="0" distL="0" distR="0" wp14:anchorId="2DA36EAC" wp14:editId="4DC52F87">
            <wp:extent cx="5731510" cy="4298950"/>
            <wp:effectExtent l="0" t="0" r="2540" b="6350"/>
            <wp:docPr id="27" name="Picture 27"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 line chart&#10;&#10;Description automatically generated"/>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731510" cy="4298950"/>
                    </a:xfrm>
                    <a:prstGeom prst="rect">
                      <a:avLst/>
                    </a:prstGeom>
                    <a:noFill/>
                    <a:ln>
                      <a:noFill/>
                    </a:ln>
                  </pic:spPr>
                </pic:pic>
              </a:graphicData>
            </a:graphic>
          </wp:inline>
        </w:drawing>
      </w:r>
    </w:p>
    <w:p w14:paraId="46A8B6D5" w14:textId="77777777" w:rsidR="00B15C5C" w:rsidRDefault="00B15C5C" w:rsidP="00E948BA">
      <w:pPr>
        <w:widowControl/>
        <w:autoSpaceDE/>
        <w:autoSpaceDN/>
        <w:spacing w:after="160" w:line="259" w:lineRule="auto"/>
        <w:jc w:val="center"/>
        <w:rPr>
          <w:b/>
          <w:bCs/>
          <w:sz w:val="24"/>
          <w:szCs w:val="24"/>
          <w:lang w:val="en-US"/>
        </w:rPr>
      </w:pPr>
    </w:p>
    <w:p w14:paraId="71FE71ED" w14:textId="77777777" w:rsidR="00B15C5C" w:rsidRDefault="00B15C5C" w:rsidP="00E948BA">
      <w:pPr>
        <w:widowControl/>
        <w:autoSpaceDE/>
        <w:autoSpaceDN/>
        <w:spacing w:after="160" w:line="259" w:lineRule="auto"/>
        <w:jc w:val="center"/>
        <w:rPr>
          <w:b/>
          <w:bCs/>
          <w:sz w:val="24"/>
          <w:szCs w:val="24"/>
          <w:lang w:val="en-US"/>
        </w:rPr>
      </w:pPr>
    </w:p>
    <w:p w14:paraId="1006566C" w14:textId="611A7E6B" w:rsidR="007C7368" w:rsidRPr="00B15C5C" w:rsidRDefault="00B15C5C" w:rsidP="00B15C5C">
      <w:pPr>
        <w:adjustRightInd w:val="0"/>
        <w:jc w:val="center"/>
        <w:rPr>
          <w:b/>
          <w:bCs/>
          <w:sz w:val="28"/>
          <w:szCs w:val="28"/>
        </w:rPr>
      </w:pPr>
      <w:bookmarkStart w:id="40" w:name="_Hlk112132356"/>
      <w:r>
        <w:rPr>
          <w:b/>
          <w:bCs/>
          <w:sz w:val="28"/>
          <w:szCs w:val="28"/>
        </w:rPr>
        <w:t xml:space="preserve">CHAPTER5: </w:t>
      </w:r>
      <w:r w:rsidR="007C7368" w:rsidRPr="00B15C5C">
        <w:rPr>
          <w:b/>
          <w:bCs/>
          <w:sz w:val="28"/>
          <w:szCs w:val="28"/>
        </w:rPr>
        <w:t>CONCLUSION</w:t>
      </w:r>
      <w:r>
        <w:rPr>
          <w:b/>
          <w:bCs/>
          <w:sz w:val="28"/>
          <w:szCs w:val="28"/>
        </w:rPr>
        <w:t xml:space="preserve"> AND FUTURESCOPE</w:t>
      </w:r>
    </w:p>
    <w:bookmarkEnd w:id="40"/>
    <w:p w14:paraId="42DAC246" w14:textId="77777777" w:rsidR="001A5FA0" w:rsidRDefault="001A5FA0" w:rsidP="007C7368">
      <w:pPr>
        <w:adjustRightInd w:val="0"/>
        <w:jc w:val="both"/>
        <w:rPr>
          <w:b/>
          <w:bCs/>
          <w:sz w:val="26"/>
          <w:szCs w:val="26"/>
        </w:rPr>
      </w:pPr>
    </w:p>
    <w:p w14:paraId="01D4D305" w14:textId="458E51EF" w:rsidR="00B27C00" w:rsidRDefault="00B27C00" w:rsidP="00AF36E5">
      <w:pPr>
        <w:adjustRightInd w:val="0"/>
        <w:ind w:firstLine="567"/>
        <w:jc w:val="both"/>
        <w:rPr>
          <w:b/>
          <w:bCs/>
          <w:sz w:val="26"/>
          <w:szCs w:val="26"/>
        </w:rPr>
      </w:pPr>
      <w:r w:rsidRPr="00AD1810">
        <w:rPr>
          <w:sz w:val="26"/>
          <w:szCs w:val="26"/>
        </w:rPr>
        <w:t>This paper put forward a YOLO</w:t>
      </w:r>
      <w:r>
        <w:rPr>
          <w:sz w:val="26"/>
          <w:szCs w:val="26"/>
        </w:rPr>
        <w:t>v5</w:t>
      </w:r>
      <w:r w:rsidRPr="00AD1810">
        <w:rPr>
          <w:sz w:val="26"/>
          <w:szCs w:val="26"/>
        </w:rPr>
        <w:t xml:space="preserve">-based approach to road </w:t>
      </w:r>
      <w:r>
        <w:rPr>
          <w:sz w:val="26"/>
          <w:szCs w:val="26"/>
        </w:rPr>
        <w:t>defect</w:t>
      </w:r>
      <w:r w:rsidRPr="00AD1810">
        <w:rPr>
          <w:sz w:val="26"/>
          <w:szCs w:val="26"/>
        </w:rPr>
        <w:t xml:space="preserve"> detection</w:t>
      </w:r>
      <w:r>
        <w:rPr>
          <w:sz w:val="26"/>
          <w:szCs w:val="26"/>
        </w:rPr>
        <w:t xml:space="preserve"> and road sign</w:t>
      </w:r>
      <w:r w:rsidR="001C2797">
        <w:rPr>
          <w:sz w:val="26"/>
          <w:szCs w:val="26"/>
        </w:rPr>
        <w:t>board</w:t>
      </w:r>
      <w:r>
        <w:rPr>
          <w:sz w:val="26"/>
          <w:szCs w:val="26"/>
        </w:rPr>
        <w:t xml:space="preserve"> detection</w:t>
      </w:r>
      <w:r w:rsidR="001C2797">
        <w:rPr>
          <w:sz w:val="26"/>
          <w:szCs w:val="26"/>
        </w:rPr>
        <w:t xml:space="preserve"> and recognition</w:t>
      </w:r>
      <w:r>
        <w:rPr>
          <w:sz w:val="26"/>
          <w:szCs w:val="26"/>
        </w:rPr>
        <w:t xml:space="preserve"> to enable driver assistance </w:t>
      </w:r>
      <w:r w:rsidR="00350374">
        <w:rPr>
          <w:sz w:val="26"/>
          <w:szCs w:val="26"/>
        </w:rPr>
        <w:t>systems installed</w:t>
      </w:r>
      <w:r>
        <w:rPr>
          <w:sz w:val="26"/>
          <w:szCs w:val="26"/>
        </w:rPr>
        <w:t xml:space="preserve"> on vehicles. </w:t>
      </w:r>
      <w:r w:rsidR="00350374">
        <w:rPr>
          <w:sz w:val="26"/>
          <w:szCs w:val="26"/>
        </w:rPr>
        <w:t>Dashboard</w:t>
      </w:r>
      <w:r>
        <w:rPr>
          <w:sz w:val="26"/>
          <w:szCs w:val="26"/>
        </w:rPr>
        <w:t xml:space="preserve"> mounted cameras can be used to feed Yolov5 trained with the Road defects and signboard trained data to give alerts and warnings before it is too late </w:t>
      </w:r>
      <w:r>
        <w:rPr>
          <w:sz w:val="26"/>
          <w:szCs w:val="26"/>
        </w:rPr>
        <w:lastRenderedPageBreak/>
        <w:t xml:space="preserve">so that it enhances the safety during as well as can assist autonomous vehicles to avoid damages to vehicle and </w:t>
      </w:r>
      <w:r w:rsidR="00AD5865">
        <w:rPr>
          <w:sz w:val="26"/>
          <w:szCs w:val="26"/>
        </w:rPr>
        <w:t>enable situation aware driving.</w:t>
      </w:r>
    </w:p>
    <w:p w14:paraId="6B521C64" w14:textId="46AF305B" w:rsidR="00B27C00" w:rsidRDefault="00AD5865" w:rsidP="00AF36E5">
      <w:pPr>
        <w:adjustRightInd w:val="0"/>
        <w:ind w:firstLine="567"/>
        <w:jc w:val="both"/>
        <w:rPr>
          <w:sz w:val="26"/>
          <w:szCs w:val="26"/>
        </w:rPr>
      </w:pPr>
      <w:r w:rsidRPr="00AD5865">
        <w:rPr>
          <w:sz w:val="26"/>
          <w:szCs w:val="26"/>
        </w:rPr>
        <w:t xml:space="preserve">This can be further enhanced by </w:t>
      </w:r>
      <w:r>
        <w:rPr>
          <w:sz w:val="26"/>
          <w:szCs w:val="26"/>
        </w:rPr>
        <w:t xml:space="preserve">adding sufficient data to predict various other situations like pedestrian safety, weather </w:t>
      </w:r>
      <w:r w:rsidR="007E1D1B">
        <w:rPr>
          <w:sz w:val="26"/>
          <w:szCs w:val="26"/>
        </w:rPr>
        <w:t>changes,</w:t>
      </w:r>
      <w:r>
        <w:rPr>
          <w:sz w:val="26"/>
          <w:szCs w:val="26"/>
        </w:rPr>
        <w:t xml:space="preserve"> unusual driving conditions such as oil spill or accident situations, fire hazards, </w:t>
      </w:r>
      <w:r w:rsidR="008C4574">
        <w:rPr>
          <w:sz w:val="26"/>
          <w:szCs w:val="26"/>
        </w:rPr>
        <w:t xml:space="preserve">lane changes </w:t>
      </w:r>
      <w:r w:rsidR="00695B54">
        <w:rPr>
          <w:sz w:val="26"/>
          <w:szCs w:val="26"/>
        </w:rPr>
        <w:t>etc.</w:t>
      </w:r>
      <w:r w:rsidR="008C4574">
        <w:rPr>
          <w:sz w:val="26"/>
          <w:szCs w:val="26"/>
        </w:rPr>
        <w:t xml:space="preserve"> </w:t>
      </w:r>
    </w:p>
    <w:p w14:paraId="49DEE21C" w14:textId="6B8A2634" w:rsidR="00D16E53" w:rsidRPr="00AD5865" w:rsidRDefault="00D16E53" w:rsidP="00AF36E5">
      <w:pPr>
        <w:adjustRightInd w:val="0"/>
        <w:ind w:firstLine="567"/>
        <w:jc w:val="both"/>
        <w:rPr>
          <w:sz w:val="26"/>
          <w:szCs w:val="26"/>
        </w:rPr>
      </w:pPr>
      <w:r>
        <w:rPr>
          <w:sz w:val="26"/>
          <w:szCs w:val="26"/>
        </w:rPr>
        <w:t xml:space="preserve">The method also enables quantifying and mapping quality of the road depending upon the frequency of the </w:t>
      </w:r>
      <w:r w:rsidR="00BC0B66">
        <w:rPr>
          <w:sz w:val="26"/>
          <w:szCs w:val="26"/>
        </w:rPr>
        <w:t xml:space="preserve">defects or warnings triggered or objects detected so as to enable drivers to choose the best </w:t>
      </w:r>
      <w:r w:rsidR="0085125A">
        <w:rPr>
          <w:sz w:val="26"/>
          <w:szCs w:val="26"/>
        </w:rPr>
        <w:t>route to their destinations.</w:t>
      </w:r>
    </w:p>
    <w:p w14:paraId="3B45B1C4" w14:textId="77777777" w:rsidR="00AD5865" w:rsidRDefault="00AD5865" w:rsidP="007C7368">
      <w:pPr>
        <w:adjustRightInd w:val="0"/>
        <w:jc w:val="both"/>
        <w:rPr>
          <w:sz w:val="26"/>
          <w:szCs w:val="26"/>
        </w:rPr>
      </w:pPr>
    </w:p>
    <w:p w14:paraId="4EEC6C5A" w14:textId="77777777" w:rsidR="007C7368" w:rsidRDefault="007C7368" w:rsidP="007C7368">
      <w:pPr>
        <w:adjustRightInd w:val="0"/>
        <w:jc w:val="both"/>
        <w:rPr>
          <w:sz w:val="26"/>
          <w:szCs w:val="26"/>
        </w:rPr>
      </w:pPr>
    </w:p>
    <w:p w14:paraId="738E668B" w14:textId="78F3E89C" w:rsidR="007C7368" w:rsidRPr="007C7368" w:rsidRDefault="007C7368" w:rsidP="00877049">
      <w:pPr>
        <w:adjustRightInd w:val="0"/>
        <w:jc w:val="center"/>
        <w:rPr>
          <w:b/>
          <w:bCs/>
          <w:sz w:val="26"/>
          <w:szCs w:val="26"/>
        </w:rPr>
      </w:pPr>
      <w:bookmarkStart w:id="41" w:name="_Hlk112132379"/>
      <w:r w:rsidRPr="007C7368">
        <w:rPr>
          <w:b/>
          <w:bCs/>
          <w:sz w:val="26"/>
          <w:szCs w:val="26"/>
        </w:rPr>
        <w:t>ACKNOWLEDGMENT</w:t>
      </w:r>
    </w:p>
    <w:bookmarkEnd w:id="41"/>
    <w:p w14:paraId="6F879B7B" w14:textId="77777777" w:rsidR="007C7368" w:rsidRDefault="007C7368" w:rsidP="007C7368">
      <w:pPr>
        <w:adjustRightInd w:val="0"/>
        <w:jc w:val="both"/>
        <w:rPr>
          <w:sz w:val="26"/>
          <w:szCs w:val="26"/>
        </w:rPr>
      </w:pPr>
    </w:p>
    <w:p w14:paraId="6B7F1089" w14:textId="16A4ABF8" w:rsidR="007C7368" w:rsidRDefault="007C7368" w:rsidP="007C7368">
      <w:pPr>
        <w:adjustRightInd w:val="0"/>
        <w:jc w:val="both"/>
        <w:rPr>
          <w:sz w:val="26"/>
          <w:szCs w:val="26"/>
        </w:rPr>
      </w:pPr>
      <w:r>
        <w:rPr>
          <w:sz w:val="26"/>
          <w:szCs w:val="26"/>
        </w:rPr>
        <w:t>I</w:t>
      </w:r>
      <w:r w:rsidRPr="00AD1810">
        <w:rPr>
          <w:sz w:val="26"/>
          <w:szCs w:val="26"/>
        </w:rPr>
        <w:t xml:space="preserve"> would like to thank </w:t>
      </w:r>
      <w:r>
        <w:rPr>
          <w:sz w:val="26"/>
          <w:szCs w:val="26"/>
        </w:rPr>
        <w:t>Prof Dr. Raja Hashim Ali and Prof Dr. Talha Ali Khan</w:t>
      </w:r>
      <w:r w:rsidRPr="00AD1810">
        <w:rPr>
          <w:sz w:val="26"/>
          <w:szCs w:val="26"/>
        </w:rPr>
        <w:t xml:space="preserve"> for </w:t>
      </w:r>
      <w:r w:rsidR="00695B54">
        <w:rPr>
          <w:sz w:val="26"/>
          <w:szCs w:val="26"/>
        </w:rPr>
        <w:t xml:space="preserve">the </w:t>
      </w:r>
      <w:r w:rsidR="00695B54" w:rsidRPr="00AD1810">
        <w:rPr>
          <w:sz w:val="26"/>
          <w:szCs w:val="26"/>
        </w:rPr>
        <w:t>support</w:t>
      </w:r>
      <w:r w:rsidRPr="00AD1810">
        <w:rPr>
          <w:sz w:val="26"/>
          <w:szCs w:val="26"/>
        </w:rPr>
        <w:t xml:space="preserve"> in </w:t>
      </w:r>
      <w:r>
        <w:rPr>
          <w:sz w:val="26"/>
          <w:szCs w:val="26"/>
        </w:rPr>
        <w:t xml:space="preserve">guiding me and </w:t>
      </w:r>
      <w:r w:rsidRPr="00AD1810">
        <w:rPr>
          <w:sz w:val="26"/>
          <w:szCs w:val="26"/>
        </w:rPr>
        <w:t>reviewing paper contents</w:t>
      </w:r>
      <w:r>
        <w:rPr>
          <w:sz w:val="26"/>
          <w:szCs w:val="26"/>
        </w:rPr>
        <w:t xml:space="preserve"> from time to time</w:t>
      </w:r>
      <w:r w:rsidRPr="00AD1810">
        <w:rPr>
          <w:sz w:val="26"/>
          <w:szCs w:val="26"/>
        </w:rPr>
        <w:t>.</w:t>
      </w:r>
      <w:r>
        <w:rPr>
          <w:sz w:val="26"/>
          <w:szCs w:val="26"/>
        </w:rPr>
        <w:t xml:space="preserve"> Their valuable suggestions have </w:t>
      </w:r>
      <w:r w:rsidR="009D380F">
        <w:rPr>
          <w:sz w:val="26"/>
          <w:szCs w:val="26"/>
        </w:rPr>
        <w:t>helped me in completing this work.</w:t>
      </w:r>
    </w:p>
    <w:p w14:paraId="7B71AA99" w14:textId="77777777" w:rsidR="00744CD7" w:rsidRDefault="00744CD7" w:rsidP="00F73C34">
      <w:pPr>
        <w:widowControl/>
        <w:autoSpaceDE/>
        <w:autoSpaceDN/>
        <w:spacing w:after="160" w:line="259" w:lineRule="auto"/>
        <w:jc w:val="center"/>
        <w:rPr>
          <w:b/>
          <w:bCs/>
          <w:sz w:val="24"/>
          <w:szCs w:val="24"/>
          <w:lang w:val="en-US"/>
        </w:rPr>
      </w:pPr>
    </w:p>
    <w:p w14:paraId="6F97762D" w14:textId="2210D822" w:rsidR="00F73C34" w:rsidRPr="00F77E57" w:rsidRDefault="00435A68" w:rsidP="00F77E57">
      <w:pPr>
        <w:adjustRightInd w:val="0"/>
        <w:jc w:val="center"/>
        <w:rPr>
          <w:b/>
          <w:bCs/>
          <w:sz w:val="26"/>
          <w:szCs w:val="26"/>
        </w:rPr>
      </w:pPr>
      <w:bookmarkStart w:id="42" w:name="_Hlk112132411"/>
      <w:r w:rsidRPr="00F77E57">
        <w:rPr>
          <w:b/>
          <w:bCs/>
          <w:sz w:val="26"/>
          <w:szCs w:val="26"/>
        </w:rPr>
        <w:t>GLOSSARY</w:t>
      </w:r>
    </w:p>
    <w:bookmarkEnd w:id="42"/>
    <w:p w14:paraId="094E34AE" w14:textId="77777777" w:rsidR="00F73C34" w:rsidRDefault="00F73C34" w:rsidP="00F73C34">
      <w:pPr>
        <w:widowControl/>
        <w:autoSpaceDE/>
        <w:autoSpaceDN/>
        <w:spacing w:after="160" w:line="259" w:lineRule="auto"/>
        <w:jc w:val="center"/>
        <w:rPr>
          <w:sz w:val="24"/>
          <w:szCs w:val="24"/>
          <w:lang w:val="en-US"/>
        </w:rPr>
      </w:pPr>
    </w:p>
    <w:p w14:paraId="5F26BCB6" w14:textId="321EB041"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ANN artificial neural network. </w:t>
      </w:r>
    </w:p>
    <w:p w14:paraId="6C2269C8" w14:textId="72A80041"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ASO Automatic Structure Optimization. </w:t>
      </w:r>
    </w:p>
    <w:p w14:paraId="7F410B6C" w14:textId="58E56030"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CMO Confusion Matrix Ordering. </w:t>
      </w:r>
    </w:p>
    <w:p w14:paraId="7D60327B" w14:textId="7A27834F" w:rsidR="0061408D" w:rsidRPr="0056673D" w:rsidRDefault="0061408D" w:rsidP="0056673D">
      <w:pPr>
        <w:pStyle w:val="ListParagraph"/>
        <w:numPr>
          <w:ilvl w:val="0"/>
          <w:numId w:val="23"/>
        </w:numPr>
        <w:adjustRightInd w:val="0"/>
        <w:ind w:right="-272"/>
        <w:rPr>
          <w:sz w:val="24"/>
          <w:szCs w:val="24"/>
        </w:rPr>
      </w:pPr>
      <w:r w:rsidRPr="0056673D">
        <w:rPr>
          <w:sz w:val="24"/>
          <w:szCs w:val="24"/>
        </w:rPr>
        <w:t>CNN Convolutional Neural Network.,</w:t>
      </w:r>
    </w:p>
    <w:p w14:paraId="610EE8DA" w14:textId="5E5C8427"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ELU Exponential Linear Unit. </w:t>
      </w:r>
    </w:p>
    <w:p w14:paraId="1407D894" w14:textId="1E46C481"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ES early stopping. </w:t>
      </w:r>
    </w:p>
    <w:p w14:paraId="0C0C5007" w14:textId="1BED57C4"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FC Fully Connected. </w:t>
      </w:r>
    </w:p>
    <w:p w14:paraId="4F66E11A" w14:textId="7B4CB7F1"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FLOP floating point operation. </w:t>
      </w:r>
    </w:p>
    <w:p w14:paraId="38D68401" w14:textId="49398C2A"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GA genetic algorithm. </w:t>
      </w:r>
    </w:p>
    <w:p w14:paraId="1892E0E0" w14:textId="3FC30B96" w:rsidR="0061408D" w:rsidRPr="0056673D" w:rsidRDefault="0061408D" w:rsidP="0056673D">
      <w:pPr>
        <w:pStyle w:val="ListParagraph"/>
        <w:numPr>
          <w:ilvl w:val="0"/>
          <w:numId w:val="23"/>
        </w:numPr>
        <w:adjustRightInd w:val="0"/>
        <w:ind w:right="-272"/>
        <w:rPr>
          <w:sz w:val="24"/>
          <w:szCs w:val="24"/>
        </w:rPr>
      </w:pPr>
      <w:r w:rsidRPr="0056673D">
        <w:rPr>
          <w:sz w:val="24"/>
          <w:szCs w:val="24"/>
        </w:rPr>
        <w:t>GAN Generative Adverserial Network</w:t>
      </w:r>
    </w:p>
    <w:p w14:paraId="55C9A1ED" w14:textId="7AE8C731" w:rsidR="0061408D" w:rsidRPr="0056673D" w:rsidRDefault="0061408D" w:rsidP="0056673D">
      <w:pPr>
        <w:pStyle w:val="ListParagraph"/>
        <w:numPr>
          <w:ilvl w:val="0"/>
          <w:numId w:val="23"/>
        </w:numPr>
        <w:adjustRightInd w:val="0"/>
        <w:ind w:right="-272"/>
        <w:rPr>
          <w:sz w:val="24"/>
          <w:szCs w:val="24"/>
        </w:rPr>
      </w:pPr>
      <w:r w:rsidRPr="0056673D">
        <w:rPr>
          <w:sz w:val="24"/>
          <w:szCs w:val="24"/>
        </w:rPr>
        <w:t>GPU graphics processing unit</w:t>
      </w:r>
      <w:r w:rsidR="00493C29" w:rsidRPr="0056673D">
        <w:rPr>
          <w:sz w:val="24"/>
          <w:szCs w:val="24"/>
        </w:rPr>
        <w:t>.</w:t>
      </w:r>
    </w:p>
    <w:p w14:paraId="3355F5E9" w14:textId="4F2EA57A"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HSV hue, saturation, value. </w:t>
      </w:r>
    </w:p>
    <w:p w14:paraId="03C7CC4E" w14:textId="4B8F0AC4"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LCN Local Contrast Normalization. </w:t>
      </w:r>
    </w:p>
    <w:p w14:paraId="22F58BF4" w14:textId="499CEC0D"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LDA linear discriminant analysis. </w:t>
      </w:r>
    </w:p>
    <w:p w14:paraId="4106CB49" w14:textId="24188950"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LReLU leaky rectified linear unit. </w:t>
      </w:r>
    </w:p>
    <w:p w14:paraId="3CB17979" w14:textId="5C588CB1"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MLP multilayer perceptron. </w:t>
      </w:r>
    </w:p>
    <w:p w14:paraId="7F8DFB82" w14:textId="4C1A38D8"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NAG Nesterov Accellerated Momentum. </w:t>
      </w:r>
    </w:p>
    <w:p w14:paraId="04F6A14B" w14:textId="25038871"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NEAT NeuroEvolution of Augmenting Topologies. </w:t>
      </w:r>
    </w:p>
    <w:p w14:paraId="04965F7D" w14:textId="139625F4"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OBD Optimal Brain Damage. </w:t>
      </w:r>
    </w:p>
    <w:p w14:paraId="20B6B0E7" w14:textId="023ABF63" w:rsidR="0061408D" w:rsidRPr="0056673D" w:rsidRDefault="0061408D" w:rsidP="0056673D">
      <w:pPr>
        <w:pStyle w:val="ListParagraph"/>
        <w:numPr>
          <w:ilvl w:val="0"/>
          <w:numId w:val="23"/>
        </w:numPr>
        <w:adjustRightInd w:val="0"/>
        <w:ind w:right="-272"/>
        <w:rPr>
          <w:sz w:val="24"/>
          <w:szCs w:val="24"/>
        </w:rPr>
      </w:pPr>
      <w:r w:rsidRPr="0056673D">
        <w:rPr>
          <w:sz w:val="24"/>
          <w:szCs w:val="24"/>
        </w:rPr>
        <w:t>PCA principal component analysis.</w:t>
      </w:r>
    </w:p>
    <w:p w14:paraId="1BAD61B1" w14:textId="22CCDFDB"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PReLU parametrized rectified linear unit. </w:t>
      </w:r>
    </w:p>
    <w:p w14:paraId="6589799F" w14:textId="28B49274"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ReLU rectified linear unit. </w:t>
      </w:r>
    </w:p>
    <w:p w14:paraId="660BBD0C" w14:textId="326337F8"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SGD stochastic gradient descent. </w:t>
      </w:r>
    </w:p>
    <w:p w14:paraId="6E00ED31" w14:textId="2366F80B" w:rsidR="0061408D" w:rsidRPr="0056673D" w:rsidRDefault="0061408D" w:rsidP="0056673D">
      <w:pPr>
        <w:pStyle w:val="ListParagraph"/>
        <w:numPr>
          <w:ilvl w:val="0"/>
          <w:numId w:val="23"/>
        </w:numPr>
        <w:adjustRightInd w:val="0"/>
        <w:ind w:right="-272"/>
        <w:rPr>
          <w:sz w:val="24"/>
          <w:szCs w:val="24"/>
        </w:rPr>
      </w:pPr>
      <w:r w:rsidRPr="0056673D">
        <w:rPr>
          <w:sz w:val="24"/>
          <w:szCs w:val="24"/>
        </w:rPr>
        <w:t xml:space="preserve">ZCA Zero Components Analysis. </w:t>
      </w:r>
    </w:p>
    <w:p w14:paraId="1C724B6A" w14:textId="77777777" w:rsidR="007C6CBA" w:rsidRDefault="007C6CBA">
      <w:pPr>
        <w:widowControl/>
        <w:autoSpaceDE/>
        <w:autoSpaceDN/>
        <w:spacing w:after="160" w:line="259" w:lineRule="auto"/>
        <w:rPr>
          <w:sz w:val="24"/>
          <w:szCs w:val="24"/>
          <w:lang w:val="en-US"/>
        </w:rPr>
      </w:pPr>
    </w:p>
    <w:p w14:paraId="4DA239A2" w14:textId="76F6B64F" w:rsidR="003E0417" w:rsidRDefault="003E0417">
      <w:pPr>
        <w:widowControl/>
        <w:autoSpaceDE/>
        <w:autoSpaceDN/>
        <w:spacing w:after="160" w:line="259" w:lineRule="auto"/>
        <w:rPr>
          <w:sz w:val="24"/>
          <w:szCs w:val="24"/>
          <w:lang w:val="en-US"/>
        </w:rPr>
      </w:pPr>
      <w:r>
        <w:rPr>
          <w:lang w:val="en-US"/>
        </w:rPr>
        <w:lastRenderedPageBreak/>
        <w:br w:type="page"/>
      </w:r>
    </w:p>
    <w:p w14:paraId="66816E08" w14:textId="670DFA1E" w:rsidR="00EA75BA" w:rsidRPr="00292606" w:rsidRDefault="009402D1" w:rsidP="00E55D4E">
      <w:pPr>
        <w:spacing w:line="360" w:lineRule="auto"/>
        <w:jc w:val="center"/>
        <w:rPr>
          <w:b/>
          <w:bCs/>
          <w:sz w:val="24"/>
          <w:szCs w:val="24"/>
          <w:lang w:val="en-US"/>
        </w:rPr>
      </w:pPr>
      <w:r>
        <w:rPr>
          <w:b/>
          <w:bCs/>
          <w:sz w:val="24"/>
          <w:szCs w:val="24"/>
          <w:lang w:val="en-US"/>
        </w:rPr>
        <w:lastRenderedPageBreak/>
        <w:t>REFERENCES</w:t>
      </w:r>
    </w:p>
    <w:p w14:paraId="47C7C58B" w14:textId="77777777" w:rsidR="003263AD" w:rsidRPr="003263AD" w:rsidRDefault="0006552B" w:rsidP="003263AD">
      <w:pPr>
        <w:pStyle w:val="Bibliography"/>
        <w:rPr>
          <w:sz w:val="24"/>
        </w:rPr>
      </w:pPr>
      <w:r>
        <w:rPr>
          <w:b/>
          <w:bCs/>
          <w:lang w:val="en-US"/>
        </w:rPr>
        <w:fldChar w:fldCharType="begin"/>
      </w:r>
      <w:r w:rsidR="00A66613">
        <w:rPr>
          <w:b/>
          <w:bCs/>
          <w:lang w:val="en-US"/>
        </w:rPr>
        <w:instrText xml:space="preserve"> ADDIN ZOTERO_BIBL {"uncited":[],"omitted":[],"custom":[]} CSL_BIBLIOGRAPHY </w:instrText>
      </w:r>
      <w:r>
        <w:rPr>
          <w:b/>
          <w:bCs/>
          <w:lang w:val="en-US"/>
        </w:rPr>
        <w:fldChar w:fldCharType="separate"/>
      </w:r>
      <w:r w:rsidR="003263AD" w:rsidRPr="003263AD">
        <w:rPr>
          <w:sz w:val="24"/>
        </w:rPr>
        <w:t>[1]</w:t>
      </w:r>
      <w:r w:rsidR="003263AD" w:rsidRPr="003263AD">
        <w:rPr>
          <w:sz w:val="24"/>
        </w:rPr>
        <w:tab/>
        <w:t xml:space="preserve">L. García-Menéndez, I. Martínez-Zarzoso, and D. Miguel, “Determinants of Mode Choice between Road and Shipping for Freight Transport: Evidence for Four Spanish Exporting Sectors,” </w:t>
      </w:r>
      <w:r w:rsidR="003263AD" w:rsidRPr="003263AD">
        <w:rPr>
          <w:i/>
          <w:iCs/>
          <w:sz w:val="24"/>
        </w:rPr>
        <w:t>J. Transp. Econ. Policy</w:t>
      </w:r>
      <w:r w:rsidR="003263AD" w:rsidRPr="003263AD">
        <w:rPr>
          <w:sz w:val="24"/>
        </w:rPr>
        <w:t>, vol. 38, pp. 447–466, Sep. 2004.</w:t>
      </w:r>
    </w:p>
    <w:p w14:paraId="55F24FBE" w14:textId="77777777" w:rsidR="003263AD" w:rsidRPr="003263AD" w:rsidRDefault="003263AD" w:rsidP="003263AD">
      <w:pPr>
        <w:pStyle w:val="Bibliography"/>
        <w:rPr>
          <w:sz w:val="24"/>
        </w:rPr>
      </w:pPr>
      <w:r w:rsidRPr="003263AD">
        <w:rPr>
          <w:sz w:val="24"/>
        </w:rPr>
        <w:t>[2]</w:t>
      </w:r>
      <w:r w:rsidRPr="003263AD">
        <w:rPr>
          <w:sz w:val="24"/>
        </w:rPr>
        <w:tab/>
        <w:t>“RoadDebris_FACTSHEET.pdf.” Accessed: Aug. 15, 2022. [Online]. Available: https://aaafoundation.org/wp-content/uploads/2017/12/RoadDebris_FACTSHEET.pdf</w:t>
      </w:r>
    </w:p>
    <w:p w14:paraId="4BEA1B97" w14:textId="77777777" w:rsidR="003263AD" w:rsidRPr="003263AD" w:rsidRDefault="003263AD" w:rsidP="003263AD">
      <w:pPr>
        <w:pStyle w:val="Bibliography"/>
        <w:rPr>
          <w:sz w:val="24"/>
        </w:rPr>
      </w:pPr>
      <w:r w:rsidRPr="003263AD">
        <w:rPr>
          <w:sz w:val="24"/>
        </w:rPr>
        <w:t>[3]</w:t>
      </w:r>
      <w:r w:rsidRPr="003263AD">
        <w:rPr>
          <w:sz w:val="24"/>
        </w:rPr>
        <w:tab/>
        <w:t xml:space="preserve">P. Felzenszwalb, D. McAllester, and D. Ramanan, “A discriminatively trained, multiscale, deformable part model,” in </w:t>
      </w:r>
      <w:r w:rsidRPr="003263AD">
        <w:rPr>
          <w:i/>
          <w:iCs/>
          <w:sz w:val="24"/>
        </w:rPr>
        <w:t>2008 IEEE Conference on Computer Vision and Pattern Recognition</w:t>
      </w:r>
      <w:r w:rsidRPr="003263AD">
        <w:rPr>
          <w:sz w:val="24"/>
        </w:rPr>
        <w:t>, Anchorage, AK, USA, Jun. 2008, pp. 1–8. doi: 10.1109/CVPR.2008.4587597.</w:t>
      </w:r>
    </w:p>
    <w:p w14:paraId="6F315B73" w14:textId="77777777" w:rsidR="003263AD" w:rsidRPr="003263AD" w:rsidRDefault="003263AD" w:rsidP="003263AD">
      <w:pPr>
        <w:pStyle w:val="Bibliography"/>
        <w:rPr>
          <w:sz w:val="24"/>
        </w:rPr>
      </w:pPr>
      <w:r w:rsidRPr="003263AD">
        <w:rPr>
          <w:sz w:val="24"/>
        </w:rPr>
        <w:t>[4]</w:t>
      </w:r>
      <w:r w:rsidRPr="003263AD">
        <w:rPr>
          <w:sz w:val="24"/>
        </w:rPr>
        <w:tab/>
        <w:t xml:space="preserve">F. Liang, D. Wang, Y. Liu, Y. Jiang, and S. Tang, “Fast Pedestrian Detection Based on Sliding Window Filtering,” in </w:t>
      </w:r>
      <w:r w:rsidRPr="003263AD">
        <w:rPr>
          <w:i/>
          <w:iCs/>
          <w:sz w:val="24"/>
        </w:rPr>
        <w:t>Advances in Multimedia Information Processing – PCM 2012</w:t>
      </w:r>
      <w:r w:rsidRPr="003263AD">
        <w:rPr>
          <w:sz w:val="24"/>
        </w:rPr>
        <w:t>, Berlin, Heidelberg, 2012, pp. 811–822. doi: 10.1007/978-3-642-34778-8_76.</w:t>
      </w:r>
    </w:p>
    <w:p w14:paraId="538E44AF" w14:textId="77777777" w:rsidR="003263AD" w:rsidRPr="003263AD" w:rsidRDefault="003263AD" w:rsidP="003263AD">
      <w:pPr>
        <w:pStyle w:val="Bibliography"/>
        <w:rPr>
          <w:sz w:val="24"/>
        </w:rPr>
      </w:pPr>
      <w:r w:rsidRPr="003263AD">
        <w:rPr>
          <w:sz w:val="24"/>
        </w:rPr>
        <w:t>[5]</w:t>
      </w:r>
      <w:r w:rsidRPr="003263AD">
        <w:rPr>
          <w:sz w:val="24"/>
        </w:rPr>
        <w:tab/>
        <w:t>J. Redmon, S. Divvala, R. Girshick, and A. Farhadi, “You Only Look Once: Unified, Real-Time Object Detection.” arXiv, May 09, 2016. doi: 10.48550/arXiv.1506.02640.</w:t>
      </w:r>
    </w:p>
    <w:p w14:paraId="13EDDBCC" w14:textId="77777777" w:rsidR="003263AD" w:rsidRPr="003263AD" w:rsidRDefault="003263AD" w:rsidP="003263AD">
      <w:pPr>
        <w:pStyle w:val="Bibliography"/>
        <w:rPr>
          <w:sz w:val="24"/>
        </w:rPr>
      </w:pPr>
      <w:r w:rsidRPr="003263AD">
        <w:rPr>
          <w:sz w:val="24"/>
        </w:rPr>
        <w:t>[6]</w:t>
      </w:r>
      <w:r w:rsidRPr="003263AD">
        <w:rPr>
          <w:sz w:val="24"/>
        </w:rPr>
        <w:tab/>
        <w:t>J. Dai, Y. Li, K. He, and J. Sun, “R-FCN: Object Detection via Region-based Fully Convolutional Networks.” arXiv, Jun. 21, 2016. doi: 10.48550/arXiv.1605.06409.</w:t>
      </w:r>
    </w:p>
    <w:p w14:paraId="2715DC01" w14:textId="77777777" w:rsidR="003263AD" w:rsidRPr="003263AD" w:rsidRDefault="003263AD" w:rsidP="003263AD">
      <w:pPr>
        <w:pStyle w:val="Bibliography"/>
        <w:rPr>
          <w:sz w:val="24"/>
        </w:rPr>
      </w:pPr>
      <w:r w:rsidRPr="003263AD">
        <w:rPr>
          <w:sz w:val="24"/>
        </w:rPr>
        <w:t>[7]</w:t>
      </w:r>
      <w:r w:rsidRPr="003263AD">
        <w:rPr>
          <w:sz w:val="24"/>
        </w:rPr>
        <w:tab/>
        <w:t xml:space="preserve">A. Dosovitskiy </w:t>
      </w:r>
      <w:r w:rsidRPr="003263AD">
        <w:rPr>
          <w:i/>
          <w:iCs/>
          <w:sz w:val="24"/>
        </w:rPr>
        <w:t>et al.</w:t>
      </w:r>
      <w:r w:rsidRPr="003263AD">
        <w:rPr>
          <w:sz w:val="24"/>
        </w:rPr>
        <w:t>, “An Image is Worth 16x16 Words: Transformers for Image Recognition at Scale.” arXiv, Jun. 03, 2021. doi: 10.48550/arXiv.2010.11929.</w:t>
      </w:r>
    </w:p>
    <w:p w14:paraId="0CA5E35D" w14:textId="77777777" w:rsidR="003263AD" w:rsidRPr="003263AD" w:rsidRDefault="003263AD" w:rsidP="003263AD">
      <w:pPr>
        <w:pStyle w:val="Bibliography"/>
        <w:rPr>
          <w:sz w:val="24"/>
        </w:rPr>
      </w:pPr>
      <w:r w:rsidRPr="003263AD">
        <w:rPr>
          <w:sz w:val="24"/>
        </w:rPr>
        <w:t>[8]</w:t>
      </w:r>
      <w:r w:rsidRPr="003263AD">
        <w:rPr>
          <w:sz w:val="24"/>
        </w:rPr>
        <w:tab/>
        <w:t xml:space="preserve">K. He, X. Zhang, S. Ren, and J. Sun, “Deep Residual Learning for Image Recognition,” in </w:t>
      </w:r>
      <w:r w:rsidRPr="003263AD">
        <w:rPr>
          <w:i/>
          <w:iCs/>
          <w:sz w:val="24"/>
        </w:rPr>
        <w:t>2016 IEEE Conference on Computer Vision and Pattern Recognition (CVPR)</w:t>
      </w:r>
      <w:r w:rsidRPr="003263AD">
        <w:rPr>
          <w:sz w:val="24"/>
        </w:rPr>
        <w:t>, Las Vegas, NV, USA, Jun. 2016, pp. 770–778. doi: 10.1109/CVPR.2016.90.</w:t>
      </w:r>
    </w:p>
    <w:p w14:paraId="531027D2" w14:textId="77777777" w:rsidR="003263AD" w:rsidRPr="003263AD" w:rsidRDefault="003263AD" w:rsidP="003263AD">
      <w:pPr>
        <w:pStyle w:val="Bibliography"/>
        <w:rPr>
          <w:sz w:val="24"/>
        </w:rPr>
      </w:pPr>
      <w:r w:rsidRPr="003263AD">
        <w:rPr>
          <w:sz w:val="24"/>
        </w:rPr>
        <w:t>[9]</w:t>
      </w:r>
      <w:r w:rsidRPr="003263AD">
        <w:rPr>
          <w:sz w:val="24"/>
        </w:rPr>
        <w:tab/>
        <w:t xml:space="preserve">C. Liu, S. Li, F. Chang, and Y. Wang, “Machine Vision Based Traffic Sign Detection Methods: Review, Analyses and Perspectives,” </w:t>
      </w:r>
      <w:r w:rsidRPr="003263AD">
        <w:rPr>
          <w:i/>
          <w:iCs/>
          <w:sz w:val="24"/>
        </w:rPr>
        <w:t>IEEE Access</w:t>
      </w:r>
      <w:r w:rsidRPr="003263AD">
        <w:rPr>
          <w:sz w:val="24"/>
        </w:rPr>
        <w:t>, vol. 7, pp. 86578–86596, 2019, doi: 10.1109/ACCESS.2019.2924947.</w:t>
      </w:r>
    </w:p>
    <w:p w14:paraId="2DD4969B" w14:textId="77777777" w:rsidR="003263AD" w:rsidRPr="003263AD" w:rsidRDefault="003263AD" w:rsidP="003263AD">
      <w:pPr>
        <w:pStyle w:val="Bibliography"/>
        <w:rPr>
          <w:sz w:val="24"/>
        </w:rPr>
      </w:pPr>
      <w:r w:rsidRPr="003263AD">
        <w:rPr>
          <w:sz w:val="24"/>
        </w:rPr>
        <w:t>[10]</w:t>
      </w:r>
      <w:r w:rsidRPr="003263AD">
        <w:rPr>
          <w:sz w:val="24"/>
        </w:rPr>
        <w:tab/>
        <w:t>K. Lu, “Advances in deep learning methods for pavement surface crack detection and identification with visible light visual images.” arXiv, Dec. 02, 2021. doi: 10.48550/arXiv.2012.14704.</w:t>
      </w:r>
    </w:p>
    <w:p w14:paraId="4FA280B0" w14:textId="77777777" w:rsidR="003263AD" w:rsidRPr="003263AD" w:rsidRDefault="003263AD" w:rsidP="003263AD">
      <w:pPr>
        <w:pStyle w:val="Bibliography"/>
        <w:rPr>
          <w:sz w:val="24"/>
        </w:rPr>
      </w:pPr>
      <w:r w:rsidRPr="003263AD">
        <w:rPr>
          <w:sz w:val="24"/>
        </w:rPr>
        <w:t>[11]</w:t>
      </w:r>
      <w:r w:rsidRPr="003263AD">
        <w:rPr>
          <w:sz w:val="24"/>
        </w:rPr>
        <w:tab/>
        <w:t xml:space="preserve">D. Arya, H. Maeda, S. K. Ghosh, D. Toshniwal, and Y. Sekimoto, “RDD2020: An annotated image dataset for automatic road damage detection using deep learning,” </w:t>
      </w:r>
      <w:r w:rsidRPr="003263AD">
        <w:rPr>
          <w:i/>
          <w:iCs/>
          <w:sz w:val="24"/>
        </w:rPr>
        <w:t>Data Brief</w:t>
      </w:r>
      <w:r w:rsidRPr="003263AD">
        <w:rPr>
          <w:sz w:val="24"/>
        </w:rPr>
        <w:t>, vol. 36, p. 107133, Jun. 2021, doi: 10.1016/j.dib.2021.107133.</w:t>
      </w:r>
    </w:p>
    <w:p w14:paraId="282FCB9C" w14:textId="77777777" w:rsidR="003263AD" w:rsidRPr="003263AD" w:rsidRDefault="003263AD" w:rsidP="003263AD">
      <w:pPr>
        <w:pStyle w:val="Bibliography"/>
        <w:rPr>
          <w:sz w:val="24"/>
        </w:rPr>
      </w:pPr>
      <w:r w:rsidRPr="003263AD">
        <w:rPr>
          <w:sz w:val="24"/>
        </w:rPr>
        <w:t>[12]</w:t>
      </w:r>
      <w:r w:rsidRPr="003263AD">
        <w:rPr>
          <w:sz w:val="24"/>
        </w:rPr>
        <w:tab/>
        <w:t>X. Zhang, X. Xia, N. Li, M. Lin, J. Song, and N. Ding, “Exploring the Tricks for Road Damage Detection with A One-Stage Detector,” Dec. 2020, pp. 5616–5621. doi: 10.1109/BigData50022.2020.9377923.</w:t>
      </w:r>
    </w:p>
    <w:p w14:paraId="4CA2FA2F" w14:textId="77777777" w:rsidR="003263AD" w:rsidRPr="003263AD" w:rsidRDefault="003263AD" w:rsidP="003263AD">
      <w:pPr>
        <w:pStyle w:val="Bibliography"/>
        <w:rPr>
          <w:sz w:val="24"/>
        </w:rPr>
      </w:pPr>
      <w:r w:rsidRPr="003263AD">
        <w:rPr>
          <w:sz w:val="24"/>
        </w:rPr>
        <w:t>[13]</w:t>
      </w:r>
      <w:r w:rsidRPr="003263AD">
        <w:rPr>
          <w:sz w:val="24"/>
        </w:rPr>
        <w:tab/>
        <w:t>R. Girshick, “Fast R-CNN.” arXiv, Sep. 27, 2015. doi: 10.48550/arXiv.1504.08083.</w:t>
      </w:r>
    </w:p>
    <w:p w14:paraId="2364C71A" w14:textId="77777777" w:rsidR="003263AD" w:rsidRPr="003263AD" w:rsidRDefault="003263AD" w:rsidP="003263AD">
      <w:pPr>
        <w:pStyle w:val="Bibliography"/>
        <w:rPr>
          <w:sz w:val="24"/>
        </w:rPr>
      </w:pPr>
      <w:r w:rsidRPr="003263AD">
        <w:rPr>
          <w:sz w:val="24"/>
        </w:rPr>
        <w:t>[14]</w:t>
      </w:r>
      <w:r w:rsidRPr="003263AD">
        <w:rPr>
          <w:sz w:val="24"/>
        </w:rPr>
        <w:tab/>
        <w:t xml:space="preserve">Y. Liu, M.-M. Cheng, X. Hu, K. Wang, and X. Bai, “Richer Convolutional Features for Edge Detection,” </w:t>
      </w:r>
      <w:r w:rsidRPr="003263AD">
        <w:rPr>
          <w:i/>
          <w:iCs/>
          <w:sz w:val="24"/>
        </w:rPr>
        <w:t>IEEE Trans. Pattern Anal. Mach. Intell.</w:t>
      </w:r>
      <w:r w:rsidRPr="003263AD">
        <w:rPr>
          <w:sz w:val="24"/>
        </w:rPr>
        <w:t>, vol. 41, no. 8, pp. 1939–1946, Aug. 2019, doi: 10.1109/TPAMI.2018.2878849.</w:t>
      </w:r>
    </w:p>
    <w:p w14:paraId="6C36E4BE" w14:textId="77777777" w:rsidR="003263AD" w:rsidRPr="003263AD" w:rsidRDefault="003263AD" w:rsidP="003263AD">
      <w:pPr>
        <w:pStyle w:val="Bibliography"/>
        <w:rPr>
          <w:sz w:val="24"/>
        </w:rPr>
      </w:pPr>
      <w:r w:rsidRPr="003263AD">
        <w:rPr>
          <w:sz w:val="24"/>
        </w:rPr>
        <w:t>[15]</w:t>
      </w:r>
      <w:r w:rsidRPr="003263AD">
        <w:rPr>
          <w:sz w:val="24"/>
        </w:rPr>
        <w:tab/>
        <w:t>L. Sekanina and J. Torresen, “Detection Of Norwegian Speed Limit Signs,” Aug. 2002.</w:t>
      </w:r>
    </w:p>
    <w:p w14:paraId="10F244FD" w14:textId="77777777" w:rsidR="003263AD" w:rsidRPr="003263AD" w:rsidRDefault="003263AD" w:rsidP="003263AD">
      <w:pPr>
        <w:pStyle w:val="Bibliography"/>
        <w:rPr>
          <w:sz w:val="24"/>
        </w:rPr>
      </w:pPr>
      <w:r w:rsidRPr="003263AD">
        <w:rPr>
          <w:sz w:val="24"/>
        </w:rPr>
        <w:t>[16]</w:t>
      </w:r>
      <w:r w:rsidRPr="003263AD">
        <w:rPr>
          <w:sz w:val="24"/>
        </w:rPr>
        <w:tab/>
        <w:t>F. Moutarde, A. Bargeton, A. Herbin, and L. Chanussot, “Robust on-vehicle real-time visual detection of American and European speed limit signs, with a modular Traffic Signs Recognition system,” Jul. 2007, pp. 1122–1126. doi: 10.1109/IVS.2007.4290268.</w:t>
      </w:r>
    </w:p>
    <w:p w14:paraId="394D4A0B" w14:textId="77777777" w:rsidR="003263AD" w:rsidRPr="003263AD" w:rsidRDefault="003263AD" w:rsidP="003263AD">
      <w:pPr>
        <w:pStyle w:val="Bibliography"/>
        <w:rPr>
          <w:sz w:val="24"/>
        </w:rPr>
      </w:pPr>
      <w:r w:rsidRPr="003263AD">
        <w:rPr>
          <w:sz w:val="24"/>
        </w:rPr>
        <w:t>[17]</w:t>
      </w:r>
      <w:r w:rsidRPr="003263AD">
        <w:rPr>
          <w:sz w:val="24"/>
        </w:rPr>
        <w:tab/>
        <w:t xml:space="preserve">C. G. Keller, C. Sprunk, C. Bahlmann, J. Giebel, and G. Baratoff, “Real-time recognition of U.S. speed signs,” in </w:t>
      </w:r>
      <w:r w:rsidRPr="003263AD">
        <w:rPr>
          <w:i/>
          <w:iCs/>
          <w:sz w:val="24"/>
        </w:rPr>
        <w:t>2008 IEEE Intelligent Vehicles Symposium</w:t>
      </w:r>
      <w:r w:rsidRPr="003263AD">
        <w:rPr>
          <w:sz w:val="24"/>
        </w:rPr>
        <w:t>, Eindhoven, Netherlands, Jun. 2008, pp. 518–523. doi: 10.1109/IVS.2008.4621282.</w:t>
      </w:r>
    </w:p>
    <w:p w14:paraId="651E614F" w14:textId="77777777" w:rsidR="003263AD" w:rsidRPr="003263AD" w:rsidRDefault="003263AD" w:rsidP="003263AD">
      <w:pPr>
        <w:pStyle w:val="Bibliography"/>
        <w:rPr>
          <w:sz w:val="24"/>
        </w:rPr>
      </w:pPr>
      <w:r w:rsidRPr="003263AD">
        <w:rPr>
          <w:sz w:val="24"/>
        </w:rPr>
        <w:t>[18]</w:t>
      </w:r>
      <w:r w:rsidRPr="003263AD">
        <w:rPr>
          <w:sz w:val="24"/>
        </w:rPr>
        <w:tab/>
        <w:t>Z. Malik and I. Siddiqi, “Detection and Recognition of Traffic Signs from Road Scene Images,” Dec. 2014, pp. 330–335. doi: 10.1109/FIT.2014.68.</w:t>
      </w:r>
    </w:p>
    <w:p w14:paraId="59880151" w14:textId="77777777" w:rsidR="003263AD" w:rsidRPr="003263AD" w:rsidRDefault="003263AD" w:rsidP="003263AD">
      <w:pPr>
        <w:pStyle w:val="Bibliography"/>
        <w:rPr>
          <w:sz w:val="24"/>
        </w:rPr>
      </w:pPr>
      <w:r w:rsidRPr="003263AD">
        <w:rPr>
          <w:sz w:val="24"/>
        </w:rPr>
        <w:t>[19]</w:t>
      </w:r>
      <w:r w:rsidRPr="003263AD">
        <w:rPr>
          <w:sz w:val="24"/>
        </w:rPr>
        <w:tab/>
        <w:t xml:space="preserve">K. Deb, A. Vavilin, J.-W. Kim, and K.-H. Jo, “Vehicle License Plate Tilt Correction Based on the Straight Line Fitting Method and Minimizing Variance of Coordinates of </w:t>
      </w:r>
      <w:r w:rsidRPr="003263AD">
        <w:rPr>
          <w:sz w:val="24"/>
        </w:rPr>
        <w:lastRenderedPageBreak/>
        <w:t xml:space="preserve">Projection Points,” </w:t>
      </w:r>
      <w:r w:rsidRPr="003263AD">
        <w:rPr>
          <w:i/>
          <w:iCs/>
          <w:sz w:val="24"/>
        </w:rPr>
        <w:t>Int. J. Control Autom. Syst.</w:t>
      </w:r>
      <w:r w:rsidRPr="003263AD">
        <w:rPr>
          <w:sz w:val="24"/>
        </w:rPr>
        <w:t>, vol. 8, pp. 975–984, Oct. 2010, doi: 10.1007/s12555-010-0506-z.</w:t>
      </w:r>
    </w:p>
    <w:p w14:paraId="51A776A9" w14:textId="77777777" w:rsidR="003263AD" w:rsidRPr="003263AD" w:rsidRDefault="003263AD" w:rsidP="003263AD">
      <w:pPr>
        <w:pStyle w:val="Bibliography"/>
        <w:rPr>
          <w:sz w:val="24"/>
        </w:rPr>
      </w:pPr>
      <w:r w:rsidRPr="003263AD">
        <w:rPr>
          <w:sz w:val="24"/>
        </w:rPr>
        <w:t>[20]</w:t>
      </w:r>
      <w:r w:rsidRPr="003263AD">
        <w:rPr>
          <w:sz w:val="24"/>
        </w:rPr>
        <w:tab/>
        <w:t xml:space="preserve">L. Wang, “Support Vector Machines: Theory and Applications,” </w:t>
      </w:r>
      <w:r w:rsidRPr="003263AD">
        <w:rPr>
          <w:i/>
          <w:iCs/>
          <w:sz w:val="24"/>
        </w:rPr>
        <w:t>Stud. Fuzziness Soft Comput. V 177</w:t>
      </w:r>
      <w:r w:rsidRPr="003263AD">
        <w:rPr>
          <w:sz w:val="24"/>
        </w:rPr>
        <w:t>, vol. 302, Jan. 2005.</w:t>
      </w:r>
    </w:p>
    <w:p w14:paraId="2080235D" w14:textId="77777777" w:rsidR="003263AD" w:rsidRPr="003263AD" w:rsidRDefault="003263AD" w:rsidP="003263AD">
      <w:pPr>
        <w:pStyle w:val="Bibliography"/>
        <w:rPr>
          <w:sz w:val="24"/>
        </w:rPr>
      </w:pPr>
      <w:r w:rsidRPr="003263AD">
        <w:rPr>
          <w:sz w:val="24"/>
        </w:rPr>
        <w:t>[21]</w:t>
      </w:r>
      <w:r w:rsidRPr="003263AD">
        <w:rPr>
          <w:sz w:val="24"/>
        </w:rPr>
        <w:tab/>
        <w:t>S. Houben, J. Stallkamp, J. Salmen, M. Schlipsing, and C. Igel, “Detection of Traffic Signs in Real-World Images: The German Traffic Sign Detection Benchmark,” presented at the Proceedings of the International Joint Conference on Neural Networks, Aug. 2013. doi: 10.1109/IJCNN.2013.6706807.</w:t>
      </w:r>
    </w:p>
    <w:p w14:paraId="6ED964D3" w14:textId="77777777" w:rsidR="003263AD" w:rsidRPr="003263AD" w:rsidRDefault="003263AD" w:rsidP="003263AD">
      <w:pPr>
        <w:pStyle w:val="Bibliography"/>
        <w:rPr>
          <w:sz w:val="24"/>
        </w:rPr>
      </w:pPr>
      <w:r w:rsidRPr="003263AD">
        <w:rPr>
          <w:sz w:val="24"/>
        </w:rPr>
        <w:t>[22]</w:t>
      </w:r>
      <w:r w:rsidRPr="003263AD">
        <w:rPr>
          <w:sz w:val="24"/>
        </w:rPr>
        <w:tab/>
        <w:t xml:space="preserve">Q. Hou, M.-M. Cheng, X.-W. Hu, A. Borji, Z. Tu, and P. Torr, “Deeply supervised salient object detection with short connections,” </w:t>
      </w:r>
      <w:r w:rsidRPr="003263AD">
        <w:rPr>
          <w:i/>
          <w:iCs/>
          <w:sz w:val="24"/>
        </w:rPr>
        <w:t>IEEE Trans. Pattern Anal. Mach. Intell.</w:t>
      </w:r>
      <w:r w:rsidRPr="003263AD">
        <w:rPr>
          <w:sz w:val="24"/>
        </w:rPr>
        <w:t>, vol. 41, no. 4, pp. 815–828, Apr. 2019, doi: 10.1109/TPAMI.2018.2815688.</w:t>
      </w:r>
    </w:p>
    <w:p w14:paraId="24FDDBC7" w14:textId="77777777" w:rsidR="003263AD" w:rsidRPr="003263AD" w:rsidRDefault="003263AD" w:rsidP="003263AD">
      <w:pPr>
        <w:pStyle w:val="Bibliography"/>
        <w:rPr>
          <w:sz w:val="24"/>
        </w:rPr>
      </w:pPr>
      <w:r w:rsidRPr="003263AD">
        <w:rPr>
          <w:sz w:val="24"/>
        </w:rPr>
        <w:t>[23]</w:t>
      </w:r>
      <w:r w:rsidRPr="003263AD">
        <w:rPr>
          <w:sz w:val="24"/>
        </w:rPr>
        <w:tab/>
        <w:t>G. Wang, G. Ren, Z. Wu, Y. Zhao, and L. Jiang, “A robust, coarse-to-fine traffic sign detection method,” Aug. 2013, pp. 1–5. doi: 10.1109/IJCNN.2013.6706812.</w:t>
      </w:r>
    </w:p>
    <w:p w14:paraId="39E53523" w14:textId="77777777" w:rsidR="003263AD" w:rsidRPr="003263AD" w:rsidRDefault="003263AD" w:rsidP="003263AD">
      <w:pPr>
        <w:pStyle w:val="Bibliography"/>
        <w:rPr>
          <w:sz w:val="24"/>
        </w:rPr>
      </w:pPr>
      <w:r w:rsidRPr="003263AD">
        <w:rPr>
          <w:sz w:val="24"/>
        </w:rPr>
        <w:t>[24]</w:t>
      </w:r>
      <w:r w:rsidRPr="003263AD">
        <w:rPr>
          <w:sz w:val="24"/>
        </w:rPr>
        <w:tab/>
        <w:t>M. Mathias, R. Timofte, R. Benenson, and L. Van Gool, “Traffic sign recognition — How far are we from the solution?,” Aug. 2013, pp. 1–8. doi: 10.1109/IJCNN.2013.6707049.</w:t>
      </w:r>
    </w:p>
    <w:p w14:paraId="2934635F" w14:textId="77777777" w:rsidR="003263AD" w:rsidRPr="003263AD" w:rsidRDefault="003263AD" w:rsidP="003263AD">
      <w:pPr>
        <w:pStyle w:val="Bibliography"/>
        <w:rPr>
          <w:sz w:val="24"/>
        </w:rPr>
      </w:pPr>
      <w:r w:rsidRPr="003263AD">
        <w:rPr>
          <w:sz w:val="24"/>
        </w:rPr>
        <w:t>[25]</w:t>
      </w:r>
      <w:r w:rsidRPr="003263AD">
        <w:rPr>
          <w:sz w:val="24"/>
        </w:rPr>
        <w:tab/>
        <w:t xml:space="preserve">S. H.S.G and C. M. Patil, “An approach towards efficient detection and recognition of traffic signs in videos using neural networks,” in </w:t>
      </w:r>
      <w:r w:rsidRPr="003263AD">
        <w:rPr>
          <w:i/>
          <w:iCs/>
          <w:sz w:val="24"/>
        </w:rPr>
        <w:t>2016 International Conference on Wireless Communications, Signal Processing and Networking (WiSPNET)</w:t>
      </w:r>
      <w:r w:rsidRPr="003263AD">
        <w:rPr>
          <w:sz w:val="24"/>
        </w:rPr>
        <w:t>, Mar. 2016, pp. 456–459. doi: 10.1109/WiSPNET.2016.7566175.</w:t>
      </w:r>
    </w:p>
    <w:p w14:paraId="59D4FD51" w14:textId="77777777" w:rsidR="003263AD" w:rsidRPr="003263AD" w:rsidRDefault="003263AD" w:rsidP="003263AD">
      <w:pPr>
        <w:pStyle w:val="Bibliography"/>
        <w:rPr>
          <w:sz w:val="24"/>
        </w:rPr>
      </w:pPr>
      <w:r w:rsidRPr="003263AD">
        <w:rPr>
          <w:sz w:val="24"/>
        </w:rPr>
        <w:t>[26]</w:t>
      </w:r>
      <w:r w:rsidRPr="003263AD">
        <w:rPr>
          <w:sz w:val="24"/>
        </w:rPr>
        <w:tab/>
        <w:t xml:space="preserve">T. Zhang, J. Zou, and W. Jia, “Fast and robust road sign detection in driver assistance systems,” </w:t>
      </w:r>
      <w:r w:rsidRPr="003263AD">
        <w:rPr>
          <w:i/>
          <w:iCs/>
          <w:sz w:val="24"/>
        </w:rPr>
        <w:t>Appl. Intell.</w:t>
      </w:r>
      <w:r w:rsidRPr="003263AD">
        <w:rPr>
          <w:sz w:val="24"/>
        </w:rPr>
        <w:t>, vol. 48, no. 11, pp. 4113–4127, Nov. 2018, doi: 10.1007/s10489-018-1199-x.</w:t>
      </w:r>
    </w:p>
    <w:p w14:paraId="5B06E30B" w14:textId="77777777" w:rsidR="003263AD" w:rsidRPr="003263AD" w:rsidRDefault="003263AD" w:rsidP="003263AD">
      <w:pPr>
        <w:pStyle w:val="Bibliography"/>
        <w:rPr>
          <w:sz w:val="24"/>
        </w:rPr>
      </w:pPr>
      <w:r w:rsidRPr="003263AD">
        <w:rPr>
          <w:sz w:val="24"/>
        </w:rPr>
        <w:t>[27]</w:t>
      </w:r>
      <w:r w:rsidRPr="003263AD">
        <w:rPr>
          <w:sz w:val="24"/>
        </w:rPr>
        <w:tab/>
        <w:t xml:space="preserve">A. Mammeri, A. Boukerche, J. Feng, and R. Wang, “North-American speed limit sign detection and recognition for smart cars,” in </w:t>
      </w:r>
      <w:r w:rsidRPr="003263AD">
        <w:rPr>
          <w:i/>
          <w:iCs/>
          <w:sz w:val="24"/>
        </w:rPr>
        <w:t>38th Annual IEEE Conference on Local Computer Networks - Workshops</w:t>
      </w:r>
      <w:r w:rsidRPr="003263AD">
        <w:rPr>
          <w:sz w:val="24"/>
        </w:rPr>
        <w:t>, Oct. 2013, pp. 154–161. doi: 10.1109/LCNW.2013.6758513.</w:t>
      </w:r>
    </w:p>
    <w:p w14:paraId="3240F5F0" w14:textId="77777777" w:rsidR="003263AD" w:rsidRPr="003263AD" w:rsidRDefault="003263AD" w:rsidP="003263AD">
      <w:pPr>
        <w:pStyle w:val="Bibliography"/>
        <w:rPr>
          <w:sz w:val="24"/>
        </w:rPr>
      </w:pPr>
      <w:r w:rsidRPr="003263AD">
        <w:rPr>
          <w:sz w:val="24"/>
        </w:rPr>
        <w:t>[28]</w:t>
      </w:r>
      <w:r w:rsidRPr="003263AD">
        <w:rPr>
          <w:sz w:val="24"/>
        </w:rPr>
        <w:tab/>
        <w:t xml:space="preserve">R. Fan and M. Liu, “Road Damage Detection Based on Unsupervised Disparity Map Segmentation,” </w:t>
      </w:r>
      <w:r w:rsidRPr="003263AD">
        <w:rPr>
          <w:i/>
          <w:iCs/>
          <w:sz w:val="24"/>
        </w:rPr>
        <w:t>IEEE Trans. Intell. Transp. Syst.</w:t>
      </w:r>
      <w:r w:rsidRPr="003263AD">
        <w:rPr>
          <w:sz w:val="24"/>
        </w:rPr>
        <w:t>, vol. 21, no. 11, pp. 4906–4911, Nov. 2020, doi: 10.1109/TITS.2019.2947206.</w:t>
      </w:r>
    </w:p>
    <w:p w14:paraId="0127C2F8" w14:textId="77777777" w:rsidR="003263AD" w:rsidRPr="003263AD" w:rsidRDefault="003263AD" w:rsidP="003263AD">
      <w:pPr>
        <w:pStyle w:val="Bibliography"/>
        <w:rPr>
          <w:sz w:val="24"/>
        </w:rPr>
      </w:pPr>
      <w:r w:rsidRPr="003263AD">
        <w:rPr>
          <w:sz w:val="24"/>
        </w:rPr>
        <w:t>[29]</w:t>
      </w:r>
      <w:r w:rsidRPr="003263AD">
        <w:rPr>
          <w:sz w:val="24"/>
        </w:rPr>
        <w:tab/>
        <w:t>G. Huang, Z. Liu, L. van der Maaten, and K. Q. Weinberger, “Densely Connected Convolutional Networks.” arXiv, Jan. 28, 2018. Accessed: Aug. 16, 2022. [Online]. Available: http://arxiv.org/abs/1608.06993</w:t>
      </w:r>
    </w:p>
    <w:p w14:paraId="6D6F6235" w14:textId="77777777" w:rsidR="003263AD" w:rsidRPr="003263AD" w:rsidRDefault="003263AD" w:rsidP="003263AD">
      <w:pPr>
        <w:pStyle w:val="Bibliography"/>
        <w:rPr>
          <w:sz w:val="24"/>
        </w:rPr>
      </w:pPr>
      <w:r w:rsidRPr="003263AD">
        <w:rPr>
          <w:sz w:val="24"/>
        </w:rPr>
        <w:t>[30]</w:t>
      </w:r>
      <w:r w:rsidRPr="003263AD">
        <w:rPr>
          <w:sz w:val="24"/>
        </w:rPr>
        <w:tab/>
        <w:t>C.-Y. Wang, H.-Y. M. Liao, I.-H. Yeh, Y.-H. Wu, P.-Y. Chen, and J.-W. Hsieh, “CSPNet: A New Backbone that can Enhance Learning Capability of CNN.” arXiv, Nov. 26, 2019. Accessed: Aug. 16, 2022. [Online]. Available: http://arxiv.org/abs/1911.11929</w:t>
      </w:r>
    </w:p>
    <w:p w14:paraId="65177B59" w14:textId="77777777" w:rsidR="003263AD" w:rsidRPr="003263AD" w:rsidRDefault="003263AD" w:rsidP="003263AD">
      <w:pPr>
        <w:pStyle w:val="Bibliography"/>
        <w:rPr>
          <w:sz w:val="24"/>
        </w:rPr>
      </w:pPr>
      <w:r w:rsidRPr="003263AD">
        <w:rPr>
          <w:sz w:val="24"/>
        </w:rPr>
        <w:t>[31]</w:t>
      </w:r>
      <w:r w:rsidRPr="003263AD">
        <w:rPr>
          <w:sz w:val="24"/>
        </w:rPr>
        <w:tab/>
        <w:t>M. Tan and Q. V. Le, “EfficientNet: Rethinking Model Scaling for Convolutional Neural Networks.” arXiv, Sep. 11, 2020. Accessed: Aug. 16, 2022. [Online]. Available: http://arxiv.org/abs/1905.11946</w:t>
      </w:r>
    </w:p>
    <w:p w14:paraId="50E3E085" w14:textId="77777777" w:rsidR="003263AD" w:rsidRPr="003263AD" w:rsidRDefault="003263AD" w:rsidP="003263AD">
      <w:pPr>
        <w:pStyle w:val="Bibliography"/>
        <w:rPr>
          <w:sz w:val="24"/>
        </w:rPr>
      </w:pPr>
      <w:r w:rsidRPr="003263AD">
        <w:rPr>
          <w:sz w:val="24"/>
        </w:rPr>
        <w:t>[32]</w:t>
      </w:r>
      <w:r w:rsidRPr="003263AD">
        <w:rPr>
          <w:sz w:val="24"/>
        </w:rPr>
        <w:tab/>
        <w:t>T.-Y. Lin, P. Goyal, R. Girshick, K. He, and P. Dollár, “Focal Loss for Dense Object Detection.” arXiv, Feb. 07, 2018. doi: 10.48550/arXiv.1708.02002.</w:t>
      </w:r>
    </w:p>
    <w:p w14:paraId="51292A54" w14:textId="77777777" w:rsidR="003263AD" w:rsidRPr="003263AD" w:rsidRDefault="003263AD" w:rsidP="003263AD">
      <w:pPr>
        <w:pStyle w:val="Bibliography"/>
        <w:rPr>
          <w:sz w:val="24"/>
        </w:rPr>
      </w:pPr>
      <w:r w:rsidRPr="003263AD">
        <w:rPr>
          <w:sz w:val="24"/>
        </w:rPr>
        <w:t>[33]</w:t>
      </w:r>
      <w:r w:rsidRPr="003263AD">
        <w:rPr>
          <w:sz w:val="24"/>
        </w:rPr>
        <w:tab/>
        <w:t>M. Tan, R. Pang, and Q. V. Le, “EfficientDet: Scalable and Efficient Object Detection.” arXiv, Jul. 27, 2020. doi: 10.48550/arXiv.1911.09070.</w:t>
      </w:r>
    </w:p>
    <w:p w14:paraId="3349B474" w14:textId="77777777" w:rsidR="003263AD" w:rsidRPr="003263AD" w:rsidRDefault="003263AD" w:rsidP="003263AD">
      <w:pPr>
        <w:pStyle w:val="Bibliography"/>
        <w:rPr>
          <w:sz w:val="24"/>
        </w:rPr>
      </w:pPr>
      <w:r w:rsidRPr="003263AD">
        <w:rPr>
          <w:sz w:val="24"/>
        </w:rPr>
        <w:t>[34]</w:t>
      </w:r>
      <w:r w:rsidRPr="003263AD">
        <w:rPr>
          <w:sz w:val="24"/>
        </w:rPr>
        <w:tab/>
        <w:t>S. Liu, L. Qi, H. Qin, J. Shi, and J. Jia, “Path Aggregation Network for Instance Segmentation.” arXiv, Sep. 18, 2018. doi: 10.48550/arXiv.1803.01534.</w:t>
      </w:r>
    </w:p>
    <w:p w14:paraId="2D9C9B1C" w14:textId="77777777" w:rsidR="003263AD" w:rsidRPr="003263AD" w:rsidRDefault="003263AD" w:rsidP="003263AD">
      <w:pPr>
        <w:pStyle w:val="Bibliography"/>
        <w:rPr>
          <w:sz w:val="24"/>
        </w:rPr>
      </w:pPr>
      <w:r w:rsidRPr="003263AD">
        <w:rPr>
          <w:sz w:val="24"/>
        </w:rPr>
        <w:t>[35]</w:t>
      </w:r>
      <w:r w:rsidRPr="003263AD">
        <w:rPr>
          <w:sz w:val="24"/>
        </w:rPr>
        <w:tab/>
        <w:t>S. Ruder, “An overview of gradient descent optimization algorithms.” arXiv, Jun. 15, 2017. Accessed: Aug. 16, 2022. [Online]. Available: http://arxiv.org/abs/1609.04747</w:t>
      </w:r>
    </w:p>
    <w:p w14:paraId="6BF75A42" w14:textId="77777777" w:rsidR="003263AD" w:rsidRPr="003263AD" w:rsidRDefault="003263AD" w:rsidP="003263AD">
      <w:pPr>
        <w:pStyle w:val="Bibliography"/>
        <w:rPr>
          <w:sz w:val="24"/>
        </w:rPr>
      </w:pPr>
      <w:r w:rsidRPr="003263AD">
        <w:rPr>
          <w:sz w:val="24"/>
        </w:rPr>
        <w:t>[36]</w:t>
      </w:r>
      <w:r w:rsidRPr="003263AD">
        <w:rPr>
          <w:sz w:val="24"/>
        </w:rPr>
        <w:tab/>
        <w:t>D. P. Kingma and J. Ba, “Adam: A Method for Stochastic Optimization.” arXiv, Jan. 29, 2017. doi: 10.48550/arXiv.1412.6980.</w:t>
      </w:r>
    </w:p>
    <w:p w14:paraId="0B4E950F" w14:textId="77777777" w:rsidR="003263AD" w:rsidRPr="003263AD" w:rsidRDefault="003263AD" w:rsidP="003263AD">
      <w:pPr>
        <w:pStyle w:val="Bibliography"/>
        <w:rPr>
          <w:sz w:val="24"/>
        </w:rPr>
      </w:pPr>
      <w:r w:rsidRPr="003263AD">
        <w:rPr>
          <w:sz w:val="24"/>
        </w:rPr>
        <w:t>[37]</w:t>
      </w:r>
      <w:r w:rsidRPr="003263AD">
        <w:rPr>
          <w:sz w:val="24"/>
        </w:rPr>
        <w:tab/>
        <w:t xml:space="preserve">J.-F. Chen, C.-C. Wang, and C.-F. Chou, “Multiple target tracking in occlusion area </w:t>
      </w:r>
      <w:r w:rsidRPr="003263AD">
        <w:rPr>
          <w:sz w:val="24"/>
        </w:rPr>
        <w:lastRenderedPageBreak/>
        <w:t xml:space="preserve">with interacting object models in urban environments,” </w:t>
      </w:r>
      <w:r w:rsidRPr="003263AD">
        <w:rPr>
          <w:i/>
          <w:iCs/>
          <w:sz w:val="24"/>
        </w:rPr>
        <w:t>Robot. Auton. Syst.</w:t>
      </w:r>
      <w:r w:rsidRPr="003263AD">
        <w:rPr>
          <w:sz w:val="24"/>
        </w:rPr>
        <w:t>, vol. 103, Feb. 2018, doi: 10.1016/j.robot.2018.02.004.</w:t>
      </w:r>
    </w:p>
    <w:p w14:paraId="60B91652" w14:textId="77777777" w:rsidR="003263AD" w:rsidRPr="003263AD" w:rsidRDefault="003263AD" w:rsidP="003263AD">
      <w:pPr>
        <w:pStyle w:val="Bibliography"/>
        <w:rPr>
          <w:sz w:val="24"/>
        </w:rPr>
      </w:pPr>
      <w:r w:rsidRPr="003263AD">
        <w:rPr>
          <w:sz w:val="24"/>
        </w:rPr>
        <w:t>[38]</w:t>
      </w:r>
      <w:r w:rsidRPr="003263AD">
        <w:rPr>
          <w:sz w:val="24"/>
        </w:rPr>
        <w:tab/>
        <w:t>J. Redmon and A. Farhadi, “YOLOv3: An Incremental Improvement.” arXiv, Apr. 08, 2018. Accessed: Aug. 16, 2022. [Online]. Available: http://arxiv.org/abs/1804.02767</w:t>
      </w:r>
    </w:p>
    <w:p w14:paraId="379A38A2" w14:textId="77777777" w:rsidR="003263AD" w:rsidRPr="003263AD" w:rsidRDefault="003263AD" w:rsidP="003263AD">
      <w:pPr>
        <w:pStyle w:val="Bibliography"/>
        <w:rPr>
          <w:sz w:val="24"/>
        </w:rPr>
      </w:pPr>
      <w:r w:rsidRPr="003263AD">
        <w:rPr>
          <w:sz w:val="24"/>
        </w:rPr>
        <w:t>[39]</w:t>
      </w:r>
      <w:r w:rsidRPr="003263AD">
        <w:rPr>
          <w:sz w:val="24"/>
        </w:rPr>
        <w:tab/>
        <w:t>“ultralytics/yolov5.” Ultralytics, Aug. 16, 2022. Accessed: Aug. 16, 2022. [Online]. Available: https://github.com/ultralytics/yolov5</w:t>
      </w:r>
    </w:p>
    <w:p w14:paraId="327B6775" w14:textId="77777777" w:rsidR="003263AD" w:rsidRPr="003263AD" w:rsidRDefault="003263AD" w:rsidP="003263AD">
      <w:pPr>
        <w:pStyle w:val="Bibliography"/>
        <w:rPr>
          <w:sz w:val="24"/>
        </w:rPr>
      </w:pPr>
      <w:r w:rsidRPr="003263AD">
        <w:rPr>
          <w:sz w:val="24"/>
        </w:rPr>
        <w:t>[40]</w:t>
      </w:r>
      <w:r w:rsidRPr="003263AD">
        <w:rPr>
          <w:sz w:val="24"/>
        </w:rPr>
        <w:tab/>
        <w:t>“COCO - Common Objects in Context.” https://cocodataset.org/#home (accessed Aug. 16, 2022).</w:t>
      </w:r>
    </w:p>
    <w:p w14:paraId="433CCDB8" w14:textId="77777777" w:rsidR="003263AD" w:rsidRPr="003263AD" w:rsidRDefault="003263AD" w:rsidP="003263AD">
      <w:pPr>
        <w:pStyle w:val="Bibliography"/>
        <w:rPr>
          <w:sz w:val="24"/>
        </w:rPr>
      </w:pPr>
      <w:r w:rsidRPr="003263AD">
        <w:rPr>
          <w:sz w:val="24"/>
        </w:rPr>
        <w:t>[41]</w:t>
      </w:r>
      <w:r w:rsidRPr="003263AD">
        <w:rPr>
          <w:sz w:val="24"/>
        </w:rPr>
        <w:tab/>
        <w:t>“Road Signs | MakeML - create neural network with ease.” https://makeml.app/datasets/road-signs (accessed Aug. 16, 2022).</w:t>
      </w:r>
    </w:p>
    <w:p w14:paraId="0EACD9FF" w14:textId="77777777" w:rsidR="003263AD" w:rsidRPr="003263AD" w:rsidRDefault="003263AD" w:rsidP="003263AD">
      <w:pPr>
        <w:pStyle w:val="Bibliography"/>
        <w:rPr>
          <w:sz w:val="24"/>
        </w:rPr>
      </w:pPr>
      <w:r w:rsidRPr="003263AD">
        <w:rPr>
          <w:sz w:val="24"/>
        </w:rPr>
        <w:t>[42]</w:t>
      </w:r>
      <w:r w:rsidRPr="003263AD">
        <w:rPr>
          <w:sz w:val="24"/>
        </w:rPr>
        <w:tab/>
        <w:t xml:space="preserve">R. Xu, H. Lin, K. Lu, L. Cao, and Y. Liu, “A Forest Fire Detection System Based on Ensemble Learning,” </w:t>
      </w:r>
      <w:r w:rsidRPr="003263AD">
        <w:rPr>
          <w:i/>
          <w:iCs/>
          <w:sz w:val="24"/>
        </w:rPr>
        <w:t>Forests</w:t>
      </w:r>
      <w:r w:rsidRPr="003263AD">
        <w:rPr>
          <w:sz w:val="24"/>
        </w:rPr>
        <w:t>, vol. 12, no. 2, p. 217, Feb. 2021, doi: 10.3390/f12020217.</w:t>
      </w:r>
    </w:p>
    <w:p w14:paraId="7730F648" w14:textId="33BA9063" w:rsidR="00EA75BA" w:rsidRPr="00292606" w:rsidRDefault="0006552B" w:rsidP="00071FA7">
      <w:pPr>
        <w:spacing w:line="360" w:lineRule="auto"/>
        <w:rPr>
          <w:b/>
          <w:bCs/>
          <w:sz w:val="24"/>
          <w:szCs w:val="24"/>
          <w:lang w:val="en-US"/>
        </w:rPr>
      </w:pPr>
      <w:r>
        <w:rPr>
          <w:b/>
          <w:bCs/>
          <w:sz w:val="24"/>
          <w:szCs w:val="24"/>
          <w:lang w:val="en-US"/>
        </w:rPr>
        <w:fldChar w:fldCharType="end"/>
      </w:r>
    </w:p>
    <w:sectPr w:rsidR="00EA75BA" w:rsidRPr="00292606">
      <w:headerReference w:type="default" r:id="rId3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CEE354" w14:textId="77777777" w:rsidR="00892EF5" w:rsidRDefault="00892EF5" w:rsidP="00AD6DB9">
      <w:r>
        <w:separator/>
      </w:r>
    </w:p>
  </w:endnote>
  <w:endnote w:type="continuationSeparator" w:id="0">
    <w:p w14:paraId="336A3D7A" w14:textId="77777777" w:rsidR="00892EF5" w:rsidRDefault="00892EF5" w:rsidP="00AD6DB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 w:name="Consolas">
    <w:panose1 w:val="020B0609020204030204"/>
    <w:charset w:val="00"/>
    <w:family w:val="modern"/>
    <w:pitch w:val="fixed"/>
    <w:sig w:usb0="E00006FF" w:usb1="0000FCFF" w:usb2="00000001" w:usb3="00000000" w:csb0="0000019F" w:csb1="00000000"/>
  </w:font>
  <w:font w:name="Roboto">
    <w:charset w:val="00"/>
    <w:family w:val="auto"/>
    <w:pitch w:val="variable"/>
    <w:sig w:usb0="E00002FF" w:usb1="5000205B" w:usb2="0000002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491786" w14:textId="77777777" w:rsidR="00892EF5" w:rsidRDefault="00892EF5" w:rsidP="00AD6DB9">
      <w:r>
        <w:separator/>
      </w:r>
    </w:p>
  </w:footnote>
  <w:footnote w:type="continuationSeparator" w:id="0">
    <w:p w14:paraId="5D3FCDB9" w14:textId="77777777" w:rsidR="00892EF5" w:rsidRDefault="00892EF5" w:rsidP="00AD6DB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00220252"/>
      <w:docPartObj>
        <w:docPartGallery w:val="Page Numbers (Top of Page)"/>
        <w:docPartUnique/>
      </w:docPartObj>
    </w:sdtPr>
    <w:sdtEndPr>
      <w:rPr>
        <w:noProof/>
      </w:rPr>
    </w:sdtEndPr>
    <w:sdtContent>
      <w:p w14:paraId="79045FA0" w14:textId="2C745395" w:rsidR="009F7F31" w:rsidRDefault="009F7F31">
        <w:pPr>
          <w:pStyle w:val="Header"/>
          <w:jc w:val="center"/>
        </w:pPr>
        <w:r>
          <w:fldChar w:fldCharType="begin"/>
        </w:r>
        <w:r>
          <w:instrText xml:space="preserve"> PAGE   \* MERGEFORMAT </w:instrText>
        </w:r>
        <w:r>
          <w:fldChar w:fldCharType="separate"/>
        </w:r>
        <w:r>
          <w:rPr>
            <w:noProof/>
          </w:rPr>
          <w:t>2</w:t>
        </w:r>
        <w:r>
          <w:rPr>
            <w:noProof/>
          </w:rPr>
          <w:fldChar w:fldCharType="end"/>
        </w:r>
      </w:p>
    </w:sdtContent>
  </w:sdt>
  <w:p w14:paraId="4BFACDE0" w14:textId="77777777" w:rsidR="00FE40E7" w:rsidRDefault="00FE40E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B95DFC"/>
    <w:multiLevelType w:val="hybridMultilevel"/>
    <w:tmpl w:val="A7D06D32"/>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 w15:restartNumberingAfterBreak="0">
    <w:nsid w:val="06645C40"/>
    <w:multiLevelType w:val="multilevel"/>
    <w:tmpl w:val="B5E0D992"/>
    <w:lvl w:ilvl="0">
      <w:start w:val="1"/>
      <w:numFmt w:val="decimal"/>
      <w:lvlText w:val="%1."/>
      <w:lvlJc w:val="left"/>
      <w:pPr>
        <w:ind w:left="435" w:hanging="435"/>
      </w:pPr>
      <w:rPr>
        <w:rFonts w:hint="default"/>
      </w:rPr>
    </w:lvl>
    <w:lvl w:ilvl="1">
      <w:start w:val="1"/>
      <w:numFmt w:val="decimal"/>
      <w:lvlText w:val="%1.%2)"/>
      <w:lvlJc w:val="left"/>
      <w:pPr>
        <w:ind w:left="936" w:hanging="720"/>
      </w:pPr>
      <w:rPr>
        <w:rFonts w:hint="default"/>
      </w:rPr>
    </w:lvl>
    <w:lvl w:ilvl="2">
      <w:start w:val="1"/>
      <w:numFmt w:val="decimal"/>
      <w:lvlText w:val="%1.%2)%3."/>
      <w:lvlJc w:val="left"/>
      <w:pPr>
        <w:ind w:left="1152" w:hanging="720"/>
      </w:pPr>
      <w:rPr>
        <w:rFonts w:hint="default"/>
      </w:rPr>
    </w:lvl>
    <w:lvl w:ilvl="3">
      <w:start w:val="1"/>
      <w:numFmt w:val="decimal"/>
      <w:lvlText w:val="%1.%2)%3.%4."/>
      <w:lvlJc w:val="left"/>
      <w:pPr>
        <w:ind w:left="1728" w:hanging="1080"/>
      </w:pPr>
      <w:rPr>
        <w:rFonts w:hint="default"/>
      </w:rPr>
    </w:lvl>
    <w:lvl w:ilvl="4">
      <w:start w:val="1"/>
      <w:numFmt w:val="decimal"/>
      <w:lvlText w:val="%1.%2)%3.%4.%5."/>
      <w:lvlJc w:val="left"/>
      <w:pPr>
        <w:ind w:left="1944" w:hanging="1080"/>
      </w:pPr>
      <w:rPr>
        <w:rFonts w:hint="default"/>
      </w:rPr>
    </w:lvl>
    <w:lvl w:ilvl="5">
      <w:start w:val="1"/>
      <w:numFmt w:val="decimal"/>
      <w:lvlText w:val="%1.%2)%3.%4.%5.%6."/>
      <w:lvlJc w:val="left"/>
      <w:pPr>
        <w:ind w:left="2520" w:hanging="1440"/>
      </w:pPr>
      <w:rPr>
        <w:rFonts w:hint="default"/>
      </w:rPr>
    </w:lvl>
    <w:lvl w:ilvl="6">
      <w:start w:val="1"/>
      <w:numFmt w:val="decimal"/>
      <w:lvlText w:val="%1.%2)%3.%4.%5.%6.%7."/>
      <w:lvlJc w:val="left"/>
      <w:pPr>
        <w:ind w:left="2736" w:hanging="1440"/>
      </w:pPr>
      <w:rPr>
        <w:rFonts w:hint="default"/>
      </w:rPr>
    </w:lvl>
    <w:lvl w:ilvl="7">
      <w:start w:val="1"/>
      <w:numFmt w:val="decimal"/>
      <w:lvlText w:val="%1.%2)%3.%4.%5.%6.%7.%8."/>
      <w:lvlJc w:val="left"/>
      <w:pPr>
        <w:ind w:left="3312" w:hanging="1800"/>
      </w:pPr>
      <w:rPr>
        <w:rFonts w:hint="default"/>
      </w:rPr>
    </w:lvl>
    <w:lvl w:ilvl="8">
      <w:start w:val="1"/>
      <w:numFmt w:val="decimal"/>
      <w:lvlText w:val="%1.%2)%3.%4.%5.%6.%7.%8.%9."/>
      <w:lvlJc w:val="left"/>
      <w:pPr>
        <w:ind w:left="3528" w:hanging="1800"/>
      </w:pPr>
      <w:rPr>
        <w:rFonts w:hint="default"/>
      </w:rPr>
    </w:lvl>
  </w:abstractNum>
  <w:abstractNum w:abstractNumId="2" w15:restartNumberingAfterBreak="0">
    <w:nsid w:val="0BFD2610"/>
    <w:multiLevelType w:val="hybridMultilevel"/>
    <w:tmpl w:val="ABCE7554"/>
    <w:lvl w:ilvl="0" w:tplc="BF1AF604">
      <w:start w:val="1"/>
      <w:numFmt w:val="decimal"/>
      <w:lvlText w:val="%1."/>
      <w:lvlJc w:val="left"/>
      <w:pPr>
        <w:ind w:left="927" w:hanging="360"/>
      </w:pPr>
      <w:rPr>
        <w:rFonts w:hint="default"/>
      </w:rPr>
    </w:lvl>
    <w:lvl w:ilvl="1" w:tplc="40090019" w:tentative="1">
      <w:start w:val="1"/>
      <w:numFmt w:val="lowerLetter"/>
      <w:lvlText w:val="%2."/>
      <w:lvlJc w:val="left"/>
      <w:pPr>
        <w:ind w:left="1647" w:hanging="360"/>
      </w:pPr>
    </w:lvl>
    <w:lvl w:ilvl="2" w:tplc="4009001B" w:tentative="1">
      <w:start w:val="1"/>
      <w:numFmt w:val="lowerRoman"/>
      <w:lvlText w:val="%3."/>
      <w:lvlJc w:val="right"/>
      <w:pPr>
        <w:ind w:left="2367" w:hanging="180"/>
      </w:pPr>
    </w:lvl>
    <w:lvl w:ilvl="3" w:tplc="4009000F" w:tentative="1">
      <w:start w:val="1"/>
      <w:numFmt w:val="decimal"/>
      <w:lvlText w:val="%4."/>
      <w:lvlJc w:val="left"/>
      <w:pPr>
        <w:ind w:left="3087" w:hanging="360"/>
      </w:pPr>
    </w:lvl>
    <w:lvl w:ilvl="4" w:tplc="40090019" w:tentative="1">
      <w:start w:val="1"/>
      <w:numFmt w:val="lowerLetter"/>
      <w:lvlText w:val="%5."/>
      <w:lvlJc w:val="left"/>
      <w:pPr>
        <w:ind w:left="3807" w:hanging="360"/>
      </w:pPr>
    </w:lvl>
    <w:lvl w:ilvl="5" w:tplc="4009001B" w:tentative="1">
      <w:start w:val="1"/>
      <w:numFmt w:val="lowerRoman"/>
      <w:lvlText w:val="%6."/>
      <w:lvlJc w:val="right"/>
      <w:pPr>
        <w:ind w:left="4527" w:hanging="180"/>
      </w:pPr>
    </w:lvl>
    <w:lvl w:ilvl="6" w:tplc="4009000F" w:tentative="1">
      <w:start w:val="1"/>
      <w:numFmt w:val="decimal"/>
      <w:lvlText w:val="%7."/>
      <w:lvlJc w:val="left"/>
      <w:pPr>
        <w:ind w:left="5247" w:hanging="360"/>
      </w:pPr>
    </w:lvl>
    <w:lvl w:ilvl="7" w:tplc="40090019" w:tentative="1">
      <w:start w:val="1"/>
      <w:numFmt w:val="lowerLetter"/>
      <w:lvlText w:val="%8."/>
      <w:lvlJc w:val="left"/>
      <w:pPr>
        <w:ind w:left="5967" w:hanging="360"/>
      </w:pPr>
    </w:lvl>
    <w:lvl w:ilvl="8" w:tplc="4009001B" w:tentative="1">
      <w:start w:val="1"/>
      <w:numFmt w:val="lowerRoman"/>
      <w:lvlText w:val="%9."/>
      <w:lvlJc w:val="right"/>
      <w:pPr>
        <w:ind w:left="6687" w:hanging="180"/>
      </w:pPr>
    </w:lvl>
  </w:abstractNum>
  <w:abstractNum w:abstractNumId="3" w15:restartNumberingAfterBreak="0">
    <w:nsid w:val="1C5F20D5"/>
    <w:multiLevelType w:val="hybridMultilevel"/>
    <w:tmpl w:val="80AA8B1C"/>
    <w:lvl w:ilvl="0" w:tplc="4009000F">
      <w:start w:val="1"/>
      <w:numFmt w:val="decimal"/>
      <w:lvlText w:val="%1."/>
      <w:lvlJc w:val="left"/>
      <w:pPr>
        <w:ind w:left="360" w:hanging="360"/>
      </w:pPr>
    </w:lvl>
    <w:lvl w:ilvl="1" w:tplc="40090019" w:tentative="1">
      <w:start w:val="1"/>
      <w:numFmt w:val="lowerLetter"/>
      <w:lvlText w:val="%2."/>
      <w:lvlJc w:val="left"/>
      <w:pPr>
        <w:ind w:left="1080" w:hanging="360"/>
      </w:pPr>
    </w:lvl>
    <w:lvl w:ilvl="2" w:tplc="4009001B" w:tentative="1">
      <w:start w:val="1"/>
      <w:numFmt w:val="lowerRoman"/>
      <w:lvlText w:val="%3."/>
      <w:lvlJc w:val="right"/>
      <w:pPr>
        <w:ind w:left="1800" w:hanging="180"/>
      </w:pPr>
    </w:lvl>
    <w:lvl w:ilvl="3" w:tplc="4009000F" w:tentative="1">
      <w:start w:val="1"/>
      <w:numFmt w:val="decimal"/>
      <w:lvlText w:val="%4."/>
      <w:lvlJc w:val="left"/>
      <w:pPr>
        <w:ind w:left="2520" w:hanging="360"/>
      </w:pPr>
    </w:lvl>
    <w:lvl w:ilvl="4" w:tplc="40090019" w:tentative="1">
      <w:start w:val="1"/>
      <w:numFmt w:val="lowerLetter"/>
      <w:lvlText w:val="%5."/>
      <w:lvlJc w:val="left"/>
      <w:pPr>
        <w:ind w:left="3240" w:hanging="360"/>
      </w:pPr>
    </w:lvl>
    <w:lvl w:ilvl="5" w:tplc="4009001B" w:tentative="1">
      <w:start w:val="1"/>
      <w:numFmt w:val="lowerRoman"/>
      <w:lvlText w:val="%6."/>
      <w:lvlJc w:val="right"/>
      <w:pPr>
        <w:ind w:left="3960" w:hanging="180"/>
      </w:pPr>
    </w:lvl>
    <w:lvl w:ilvl="6" w:tplc="4009000F" w:tentative="1">
      <w:start w:val="1"/>
      <w:numFmt w:val="decimal"/>
      <w:lvlText w:val="%7."/>
      <w:lvlJc w:val="left"/>
      <w:pPr>
        <w:ind w:left="4680" w:hanging="360"/>
      </w:pPr>
    </w:lvl>
    <w:lvl w:ilvl="7" w:tplc="40090019" w:tentative="1">
      <w:start w:val="1"/>
      <w:numFmt w:val="lowerLetter"/>
      <w:lvlText w:val="%8."/>
      <w:lvlJc w:val="left"/>
      <w:pPr>
        <w:ind w:left="5400" w:hanging="360"/>
      </w:pPr>
    </w:lvl>
    <w:lvl w:ilvl="8" w:tplc="4009001B" w:tentative="1">
      <w:start w:val="1"/>
      <w:numFmt w:val="lowerRoman"/>
      <w:lvlText w:val="%9."/>
      <w:lvlJc w:val="right"/>
      <w:pPr>
        <w:ind w:left="6120" w:hanging="180"/>
      </w:pPr>
    </w:lvl>
  </w:abstractNum>
  <w:abstractNum w:abstractNumId="4" w15:restartNumberingAfterBreak="0">
    <w:nsid w:val="20E40ED9"/>
    <w:multiLevelType w:val="multilevel"/>
    <w:tmpl w:val="AB6E0FBA"/>
    <w:lvl w:ilvl="0">
      <w:start w:val="1"/>
      <w:numFmt w:val="decimal"/>
      <w:lvlText w:val="%1"/>
      <w:lvlJc w:val="left"/>
      <w:pPr>
        <w:ind w:left="655" w:hanging="440"/>
      </w:pPr>
      <w:rPr>
        <w:rFonts w:hint="default"/>
        <w:lang w:val="de-DE" w:eastAsia="en-US" w:bidi="ar-SA"/>
      </w:rPr>
    </w:lvl>
    <w:lvl w:ilvl="1">
      <w:start w:val="1"/>
      <w:numFmt w:val="decimal"/>
      <w:lvlText w:val="%1.%2)"/>
      <w:lvlJc w:val="left"/>
      <w:pPr>
        <w:ind w:left="655" w:hanging="440"/>
      </w:pPr>
      <w:rPr>
        <w:rFonts w:ascii="Times New Roman" w:eastAsia="Times New Roman" w:hAnsi="Times New Roman" w:cs="Times New Roman" w:hint="default"/>
        <w:w w:val="100"/>
        <w:sz w:val="24"/>
        <w:szCs w:val="24"/>
        <w:lang w:val="de-DE" w:eastAsia="en-US" w:bidi="ar-SA"/>
      </w:rPr>
    </w:lvl>
    <w:lvl w:ilvl="2">
      <w:numFmt w:val="bullet"/>
      <w:lvlText w:val="•"/>
      <w:lvlJc w:val="left"/>
      <w:pPr>
        <w:ind w:left="2441" w:hanging="440"/>
      </w:pPr>
      <w:rPr>
        <w:rFonts w:hint="default"/>
        <w:lang w:val="de-DE" w:eastAsia="en-US" w:bidi="ar-SA"/>
      </w:rPr>
    </w:lvl>
    <w:lvl w:ilvl="3">
      <w:numFmt w:val="bullet"/>
      <w:lvlText w:val="•"/>
      <w:lvlJc w:val="left"/>
      <w:pPr>
        <w:ind w:left="3331" w:hanging="440"/>
      </w:pPr>
      <w:rPr>
        <w:rFonts w:hint="default"/>
        <w:lang w:val="de-DE" w:eastAsia="en-US" w:bidi="ar-SA"/>
      </w:rPr>
    </w:lvl>
    <w:lvl w:ilvl="4">
      <w:numFmt w:val="bullet"/>
      <w:lvlText w:val="•"/>
      <w:lvlJc w:val="left"/>
      <w:pPr>
        <w:ind w:left="4222" w:hanging="440"/>
      </w:pPr>
      <w:rPr>
        <w:rFonts w:hint="default"/>
        <w:lang w:val="de-DE" w:eastAsia="en-US" w:bidi="ar-SA"/>
      </w:rPr>
    </w:lvl>
    <w:lvl w:ilvl="5">
      <w:numFmt w:val="bullet"/>
      <w:lvlText w:val="•"/>
      <w:lvlJc w:val="left"/>
      <w:pPr>
        <w:ind w:left="5113" w:hanging="440"/>
      </w:pPr>
      <w:rPr>
        <w:rFonts w:hint="default"/>
        <w:lang w:val="de-DE" w:eastAsia="en-US" w:bidi="ar-SA"/>
      </w:rPr>
    </w:lvl>
    <w:lvl w:ilvl="6">
      <w:numFmt w:val="bullet"/>
      <w:lvlText w:val="•"/>
      <w:lvlJc w:val="left"/>
      <w:pPr>
        <w:ind w:left="6003" w:hanging="440"/>
      </w:pPr>
      <w:rPr>
        <w:rFonts w:hint="default"/>
        <w:lang w:val="de-DE" w:eastAsia="en-US" w:bidi="ar-SA"/>
      </w:rPr>
    </w:lvl>
    <w:lvl w:ilvl="7">
      <w:numFmt w:val="bullet"/>
      <w:lvlText w:val="•"/>
      <w:lvlJc w:val="left"/>
      <w:pPr>
        <w:ind w:left="6894" w:hanging="440"/>
      </w:pPr>
      <w:rPr>
        <w:rFonts w:hint="default"/>
        <w:lang w:val="de-DE" w:eastAsia="en-US" w:bidi="ar-SA"/>
      </w:rPr>
    </w:lvl>
    <w:lvl w:ilvl="8">
      <w:numFmt w:val="bullet"/>
      <w:lvlText w:val="•"/>
      <w:lvlJc w:val="left"/>
      <w:pPr>
        <w:ind w:left="7785" w:hanging="440"/>
      </w:pPr>
      <w:rPr>
        <w:rFonts w:hint="default"/>
        <w:lang w:val="de-DE" w:eastAsia="en-US" w:bidi="ar-SA"/>
      </w:rPr>
    </w:lvl>
  </w:abstractNum>
  <w:abstractNum w:abstractNumId="5" w15:restartNumberingAfterBreak="0">
    <w:nsid w:val="211676FC"/>
    <w:multiLevelType w:val="multilevel"/>
    <w:tmpl w:val="0CC43990"/>
    <w:lvl w:ilvl="0">
      <w:start w:val="2"/>
      <w:numFmt w:val="decimal"/>
      <w:lvlText w:val="%1"/>
      <w:lvlJc w:val="left"/>
      <w:pPr>
        <w:ind w:left="656" w:hanging="440"/>
      </w:pPr>
      <w:rPr>
        <w:rFonts w:hint="default"/>
        <w:lang w:val="de-DE" w:eastAsia="en-US" w:bidi="ar-SA"/>
      </w:rPr>
    </w:lvl>
    <w:lvl w:ilvl="1">
      <w:start w:val="1"/>
      <w:numFmt w:val="decimal"/>
      <w:lvlText w:val="%1.%2)"/>
      <w:lvlJc w:val="left"/>
      <w:pPr>
        <w:ind w:left="656" w:hanging="440"/>
      </w:pPr>
      <w:rPr>
        <w:rFonts w:ascii="Times New Roman" w:eastAsia="Times New Roman" w:hAnsi="Times New Roman" w:cs="Times New Roman" w:hint="default"/>
        <w:spacing w:val="-3"/>
        <w:w w:val="99"/>
        <w:sz w:val="24"/>
        <w:szCs w:val="24"/>
        <w:lang w:val="de-DE" w:eastAsia="en-US" w:bidi="ar-SA"/>
      </w:rPr>
    </w:lvl>
    <w:lvl w:ilvl="2">
      <w:numFmt w:val="bullet"/>
      <w:lvlText w:val="•"/>
      <w:lvlJc w:val="left"/>
      <w:pPr>
        <w:ind w:left="2441" w:hanging="440"/>
      </w:pPr>
      <w:rPr>
        <w:rFonts w:hint="default"/>
        <w:lang w:val="de-DE" w:eastAsia="en-US" w:bidi="ar-SA"/>
      </w:rPr>
    </w:lvl>
    <w:lvl w:ilvl="3">
      <w:numFmt w:val="bullet"/>
      <w:lvlText w:val="•"/>
      <w:lvlJc w:val="left"/>
      <w:pPr>
        <w:ind w:left="3331" w:hanging="440"/>
      </w:pPr>
      <w:rPr>
        <w:rFonts w:hint="default"/>
        <w:lang w:val="de-DE" w:eastAsia="en-US" w:bidi="ar-SA"/>
      </w:rPr>
    </w:lvl>
    <w:lvl w:ilvl="4">
      <w:numFmt w:val="bullet"/>
      <w:lvlText w:val="•"/>
      <w:lvlJc w:val="left"/>
      <w:pPr>
        <w:ind w:left="4222" w:hanging="440"/>
      </w:pPr>
      <w:rPr>
        <w:rFonts w:hint="default"/>
        <w:lang w:val="de-DE" w:eastAsia="en-US" w:bidi="ar-SA"/>
      </w:rPr>
    </w:lvl>
    <w:lvl w:ilvl="5">
      <w:numFmt w:val="bullet"/>
      <w:lvlText w:val="•"/>
      <w:lvlJc w:val="left"/>
      <w:pPr>
        <w:ind w:left="5113" w:hanging="440"/>
      </w:pPr>
      <w:rPr>
        <w:rFonts w:hint="default"/>
        <w:lang w:val="de-DE" w:eastAsia="en-US" w:bidi="ar-SA"/>
      </w:rPr>
    </w:lvl>
    <w:lvl w:ilvl="6">
      <w:numFmt w:val="bullet"/>
      <w:lvlText w:val="•"/>
      <w:lvlJc w:val="left"/>
      <w:pPr>
        <w:ind w:left="6003" w:hanging="440"/>
      </w:pPr>
      <w:rPr>
        <w:rFonts w:hint="default"/>
        <w:lang w:val="de-DE" w:eastAsia="en-US" w:bidi="ar-SA"/>
      </w:rPr>
    </w:lvl>
    <w:lvl w:ilvl="7">
      <w:numFmt w:val="bullet"/>
      <w:lvlText w:val="•"/>
      <w:lvlJc w:val="left"/>
      <w:pPr>
        <w:ind w:left="6894" w:hanging="440"/>
      </w:pPr>
      <w:rPr>
        <w:rFonts w:hint="default"/>
        <w:lang w:val="de-DE" w:eastAsia="en-US" w:bidi="ar-SA"/>
      </w:rPr>
    </w:lvl>
    <w:lvl w:ilvl="8">
      <w:numFmt w:val="bullet"/>
      <w:lvlText w:val="•"/>
      <w:lvlJc w:val="left"/>
      <w:pPr>
        <w:ind w:left="7785" w:hanging="440"/>
      </w:pPr>
      <w:rPr>
        <w:rFonts w:hint="default"/>
        <w:lang w:val="de-DE" w:eastAsia="en-US" w:bidi="ar-SA"/>
      </w:rPr>
    </w:lvl>
  </w:abstractNum>
  <w:abstractNum w:abstractNumId="6" w15:restartNumberingAfterBreak="0">
    <w:nsid w:val="25D808AA"/>
    <w:multiLevelType w:val="hybridMultilevel"/>
    <w:tmpl w:val="9E60423E"/>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7" w15:restartNumberingAfterBreak="0">
    <w:nsid w:val="2C446E30"/>
    <w:multiLevelType w:val="hybridMultilevel"/>
    <w:tmpl w:val="078287C6"/>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8" w15:restartNumberingAfterBreak="0">
    <w:nsid w:val="352D483D"/>
    <w:multiLevelType w:val="hybridMultilevel"/>
    <w:tmpl w:val="07EC3CB4"/>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9" w15:restartNumberingAfterBreak="0">
    <w:nsid w:val="36EB0940"/>
    <w:multiLevelType w:val="hybridMultilevel"/>
    <w:tmpl w:val="186EA342"/>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0" w15:restartNumberingAfterBreak="0">
    <w:nsid w:val="38CD470A"/>
    <w:multiLevelType w:val="hybridMultilevel"/>
    <w:tmpl w:val="415E3002"/>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11" w15:restartNumberingAfterBreak="0">
    <w:nsid w:val="3C06795B"/>
    <w:multiLevelType w:val="hybridMultilevel"/>
    <w:tmpl w:val="C4EE7020"/>
    <w:lvl w:ilvl="0" w:tplc="1F8A6194">
      <w:start w:val="1"/>
      <w:numFmt w:val="decimal"/>
      <w:lvlText w:val="%1."/>
      <w:lvlJc w:val="left"/>
      <w:pPr>
        <w:ind w:left="927" w:hanging="360"/>
      </w:pPr>
      <w:rPr>
        <w:rFonts w:hint="default"/>
      </w:rPr>
    </w:lvl>
    <w:lvl w:ilvl="1" w:tplc="40090019" w:tentative="1">
      <w:start w:val="1"/>
      <w:numFmt w:val="lowerLetter"/>
      <w:lvlText w:val="%2."/>
      <w:lvlJc w:val="left"/>
      <w:pPr>
        <w:ind w:left="1647" w:hanging="360"/>
      </w:pPr>
    </w:lvl>
    <w:lvl w:ilvl="2" w:tplc="4009001B" w:tentative="1">
      <w:start w:val="1"/>
      <w:numFmt w:val="lowerRoman"/>
      <w:lvlText w:val="%3."/>
      <w:lvlJc w:val="right"/>
      <w:pPr>
        <w:ind w:left="2367" w:hanging="180"/>
      </w:pPr>
    </w:lvl>
    <w:lvl w:ilvl="3" w:tplc="4009000F" w:tentative="1">
      <w:start w:val="1"/>
      <w:numFmt w:val="decimal"/>
      <w:lvlText w:val="%4."/>
      <w:lvlJc w:val="left"/>
      <w:pPr>
        <w:ind w:left="3087" w:hanging="360"/>
      </w:pPr>
    </w:lvl>
    <w:lvl w:ilvl="4" w:tplc="40090019" w:tentative="1">
      <w:start w:val="1"/>
      <w:numFmt w:val="lowerLetter"/>
      <w:lvlText w:val="%5."/>
      <w:lvlJc w:val="left"/>
      <w:pPr>
        <w:ind w:left="3807" w:hanging="360"/>
      </w:pPr>
    </w:lvl>
    <w:lvl w:ilvl="5" w:tplc="4009001B" w:tentative="1">
      <w:start w:val="1"/>
      <w:numFmt w:val="lowerRoman"/>
      <w:lvlText w:val="%6."/>
      <w:lvlJc w:val="right"/>
      <w:pPr>
        <w:ind w:left="4527" w:hanging="180"/>
      </w:pPr>
    </w:lvl>
    <w:lvl w:ilvl="6" w:tplc="4009000F" w:tentative="1">
      <w:start w:val="1"/>
      <w:numFmt w:val="decimal"/>
      <w:lvlText w:val="%7."/>
      <w:lvlJc w:val="left"/>
      <w:pPr>
        <w:ind w:left="5247" w:hanging="360"/>
      </w:pPr>
    </w:lvl>
    <w:lvl w:ilvl="7" w:tplc="40090019" w:tentative="1">
      <w:start w:val="1"/>
      <w:numFmt w:val="lowerLetter"/>
      <w:lvlText w:val="%8."/>
      <w:lvlJc w:val="left"/>
      <w:pPr>
        <w:ind w:left="5967" w:hanging="360"/>
      </w:pPr>
    </w:lvl>
    <w:lvl w:ilvl="8" w:tplc="4009001B" w:tentative="1">
      <w:start w:val="1"/>
      <w:numFmt w:val="lowerRoman"/>
      <w:lvlText w:val="%9."/>
      <w:lvlJc w:val="right"/>
      <w:pPr>
        <w:ind w:left="6687" w:hanging="180"/>
      </w:pPr>
    </w:lvl>
  </w:abstractNum>
  <w:abstractNum w:abstractNumId="12" w15:restartNumberingAfterBreak="0">
    <w:nsid w:val="43067A7D"/>
    <w:multiLevelType w:val="hybridMultilevel"/>
    <w:tmpl w:val="D0642D2C"/>
    <w:lvl w:ilvl="0" w:tplc="84F428E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3" w15:restartNumberingAfterBreak="0">
    <w:nsid w:val="447042DE"/>
    <w:multiLevelType w:val="hybridMultilevel"/>
    <w:tmpl w:val="229CFC08"/>
    <w:lvl w:ilvl="0" w:tplc="BF1AF604">
      <w:start w:val="1"/>
      <w:numFmt w:val="decimal"/>
      <w:lvlText w:val="%1."/>
      <w:lvlJc w:val="left"/>
      <w:pPr>
        <w:ind w:left="720" w:hanging="360"/>
      </w:pPr>
      <w:rPr>
        <w:rFonts w:hint="default"/>
      </w:rPr>
    </w:lvl>
    <w:lvl w:ilvl="1" w:tplc="40090019" w:tentative="1">
      <w:start w:val="1"/>
      <w:numFmt w:val="lowerLetter"/>
      <w:lvlText w:val="%2."/>
      <w:lvlJc w:val="left"/>
      <w:pPr>
        <w:ind w:left="1233" w:hanging="360"/>
      </w:pPr>
    </w:lvl>
    <w:lvl w:ilvl="2" w:tplc="4009001B" w:tentative="1">
      <w:start w:val="1"/>
      <w:numFmt w:val="lowerRoman"/>
      <w:lvlText w:val="%3."/>
      <w:lvlJc w:val="right"/>
      <w:pPr>
        <w:ind w:left="1953" w:hanging="180"/>
      </w:pPr>
    </w:lvl>
    <w:lvl w:ilvl="3" w:tplc="4009000F" w:tentative="1">
      <w:start w:val="1"/>
      <w:numFmt w:val="decimal"/>
      <w:lvlText w:val="%4."/>
      <w:lvlJc w:val="left"/>
      <w:pPr>
        <w:ind w:left="2673" w:hanging="360"/>
      </w:pPr>
    </w:lvl>
    <w:lvl w:ilvl="4" w:tplc="40090019" w:tentative="1">
      <w:start w:val="1"/>
      <w:numFmt w:val="lowerLetter"/>
      <w:lvlText w:val="%5."/>
      <w:lvlJc w:val="left"/>
      <w:pPr>
        <w:ind w:left="3393" w:hanging="360"/>
      </w:pPr>
    </w:lvl>
    <w:lvl w:ilvl="5" w:tplc="4009001B" w:tentative="1">
      <w:start w:val="1"/>
      <w:numFmt w:val="lowerRoman"/>
      <w:lvlText w:val="%6."/>
      <w:lvlJc w:val="right"/>
      <w:pPr>
        <w:ind w:left="4113" w:hanging="180"/>
      </w:pPr>
    </w:lvl>
    <w:lvl w:ilvl="6" w:tplc="4009000F" w:tentative="1">
      <w:start w:val="1"/>
      <w:numFmt w:val="decimal"/>
      <w:lvlText w:val="%7."/>
      <w:lvlJc w:val="left"/>
      <w:pPr>
        <w:ind w:left="4833" w:hanging="360"/>
      </w:pPr>
    </w:lvl>
    <w:lvl w:ilvl="7" w:tplc="40090019" w:tentative="1">
      <w:start w:val="1"/>
      <w:numFmt w:val="lowerLetter"/>
      <w:lvlText w:val="%8."/>
      <w:lvlJc w:val="left"/>
      <w:pPr>
        <w:ind w:left="5553" w:hanging="360"/>
      </w:pPr>
    </w:lvl>
    <w:lvl w:ilvl="8" w:tplc="4009001B" w:tentative="1">
      <w:start w:val="1"/>
      <w:numFmt w:val="lowerRoman"/>
      <w:lvlText w:val="%9."/>
      <w:lvlJc w:val="right"/>
      <w:pPr>
        <w:ind w:left="6273" w:hanging="180"/>
      </w:pPr>
    </w:lvl>
  </w:abstractNum>
  <w:abstractNum w:abstractNumId="14" w15:restartNumberingAfterBreak="0">
    <w:nsid w:val="45D41FFD"/>
    <w:multiLevelType w:val="hybridMultilevel"/>
    <w:tmpl w:val="DA00F176"/>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5" w15:restartNumberingAfterBreak="0">
    <w:nsid w:val="47280C09"/>
    <w:multiLevelType w:val="hybridMultilevel"/>
    <w:tmpl w:val="D346C78C"/>
    <w:lvl w:ilvl="0" w:tplc="40090001">
      <w:start w:val="1"/>
      <w:numFmt w:val="bullet"/>
      <w:lvlText w:val=""/>
      <w:lvlJc w:val="left"/>
      <w:pPr>
        <w:ind w:left="360" w:hanging="360"/>
      </w:pPr>
      <w:rPr>
        <w:rFonts w:ascii="Symbol" w:hAnsi="Symbol" w:hint="default"/>
      </w:rPr>
    </w:lvl>
    <w:lvl w:ilvl="1" w:tplc="40090003" w:tentative="1">
      <w:start w:val="1"/>
      <w:numFmt w:val="bullet"/>
      <w:lvlText w:val="o"/>
      <w:lvlJc w:val="left"/>
      <w:pPr>
        <w:ind w:left="1080" w:hanging="360"/>
      </w:pPr>
      <w:rPr>
        <w:rFonts w:ascii="Courier New" w:hAnsi="Courier New" w:cs="Courier New" w:hint="default"/>
      </w:rPr>
    </w:lvl>
    <w:lvl w:ilvl="2" w:tplc="40090005" w:tentative="1">
      <w:start w:val="1"/>
      <w:numFmt w:val="bullet"/>
      <w:lvlText w:val=""/>
      <w:lvlJc w:val="left"/>
      <w:pPr>
        <w:ind w:left="1800" w:hanging="360"/>
      </w:pPr>
      <w:rPr>
        <w:rFonts w:ascii="Wingdings" w:hAnsi="Wingdings" w:hint="default"/>
      </w:rPr>
    </w:lvl>
    <w:lvl w:ilvl="3" w:tplc="40090001" w:tentative="1">
      <w:start w:val="1"/>
      <w:numFmt w:val="bullet"/>
      <w:lvlText w:val=""/>
      <w:lvlJc w:val="left"/>
      <w:pPr>
        <w:ind w:left="2520" w:hanging="360"/>
      </w:pPr>
      <w:rPr>
        <w:rFonts w:ascii="Symbol" w:hAnsi="Symbol" w:hint="default"/>
      </w:rPr>
    </w:lvl>
    <w:lvl w:ilvl="4" w:tplc="40090003" w:tentative="1">
      <w:start w:val="1"/>
      <w:numFmt w:val="bullet"/>
      <w:lvlText w:val="o"/>
      <w:lvlJc w:val="left"/>
      <w:pPr>
        <w:ind w:left="3240" w:hanging="360"/>
      </w:pPr>
      <w:rPr>
        <w:rFonts w:ascii="Courier New" w:hAnsi="Courier New" w:cs="Courier New" w:hint="default"/>
      </w:rPr>
    </w:lvl>
    <w:lvl w:ilvl="5" w:tplc="40090005" w:tentative="1">
      <w:start w:val="1"/>
      <w:numFmt w:val="bullet"/>
      <w:lvlText w:val=""/>
      <w:lvlJc w:val="left"/>
      <w:pPr>
        <w:ind w:left="3960" w:hanging="360"/>
      </w:pPr>
      <w:rPr>
        <w:rFonts w:ascii="Wingdings" w:hAnsi="Wingdings" w:hint="default"/>
      </w:rPr>
    </w:lvl>
    <w:lvl w:ilvl="6" w:tplc="40090001" w:tentative="1">
      <w:start w:val="1"/>
      <w:numFmt w:val="bullet"/>
      <w:lvlText w:val=""/>
      <w:lvlJc w:val="left"/>
      <w:pPr>
        <w:ind w:left="4680" w:hanging="360"/>
      </w:pPr>
      <w:rPr>
        <w:rFonts w:ascii="Symbol" w:hAnsi="Symbol" w:hint="default"/>
      </w:rPr>
    </w:lvl>
    <w:lvl w:ilvl="7" w:tplc="40090003" w:tentative="1">
      <w:start w:val="1"/>
      <w:numFmt w:val="bullet"/>
      <w:lvlText w:val="o"/>
      <w:lvlJc w:val="left"/>
      <w:pPr>
        <w:ind w:left="5400" w:hanging="360"/>
      </w:pPr>
      <w:rPr>
        <w:rFonts w:ascii="Courier New" w:hAnsi="Courier New" w:cs="Courier New" w:hint="default"/>
      </w:rPr>
    </w:lvl>
    <w:lvl w:ilvl="8" w:tplc="40090005" w:tentative="1">
      <w:start w:val="1"/>
      <w:numFmt w:val="bullet"/>
      <w:lvlText w:val=""/>
      <w:lvlJc w:val="left"/>
      <w:pPr>
        <w:ind w:left="6120" w:hanging="360"/>
      </w:pPr>
      <w:rPr>
        <w:rFonts w:ascii="Wingdings" w:hAnsi="Wingdings" w:hint="default"/>
      </w:rPr>
    </w:lvl>
  </w:abstractNum>
  <w:abstractNum w:abstractNumId="16" w15:restartNumberingAfterBreak="0">
    <w:nsid w:val="4D9A51D5"/>
    <w:multiLevelType w:val="hybridMultilevel"/>
    <w:tmpl w:val="19ECC9C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7" w15:restartNumberingAfterBreak="0">
    <w:nsid w:val="54382520"/>
    <w:multiLevelType w:val="multilevel"/>
    <w:tmpl w:val="0C8E29FA"/>
    <w:lvl w:ilvl="0">
      <w:start w:val="4"/>
      <w:numFmt w:val="decimal"/>
      <w:lvlText w:val="%1"/>
      <w:lvlJc w:val="left"/>
      <w:pPr>
        <w:ind w:left="655" w:hanging="440"/>
      </w:pPr>
      <w:rPr>
        <w:rFonts w:hint="default"/>
        <w:lang w:val="de-DE" w:eastAsia="en-US" w:bidi="ar-SA"/>
      </w:rPr>
    </w:lvl>
    <w:lvl w:ilvl="1">
      <w:start w:val="1"/>
      <w:numFmt w:val="decimal"/>
      <w:lvlText w:val="%1.%2)"/>
      <w:lvlJc w:val="left"/>
      <w:pPr>
        <w:ind w:left="655" w:hanging="440"/>
      </w:pPr>
      <w:rPr>
        <w:rFonts w:ascii="Times New Roman" w:eastAsia="Times New Roman" w:hAnsi="Times New Roman" w:cs="Times New Roman" w:hint="default"/>
        <w:w w:val="100"/>
        <w:sz w:val="24"/>
        <w:szCs w:val="24"/>
        <w:lang w:val="de-DE" w:eastAsia="en-US" w:bidi="ar-SA"/>
      </w:rPr>
    </w:lvl>
    <w:lvl w:ilvl="2">
      <w:start w:val="1"/>
      <w:numFmt w:val="decimal"/>
      <w:lvlText w:val="%1.%2.%3)"/>
      <w:lvlJc w:val="left"/>
      <w:pPr>
        <w:ind w:left="835" w:hanging="620"/>
      </w:pPr>
      <w:rPr>
        <w:rFonts w:ascii="Times New Roman" w:eastAsia="Times New Roman" w:hAnsi="Times New Roman" w:cs="Times New Roman" w:hint="default"/>
        <w:w w:val="100"/>
        <w:sz w:val="24"/>
        <w:szCs w:val="24"/>
        <w:lang w:val="de-DE" w:eastAsia="en-US" w:bidi="ar-SA"/>
      </w:rPr>
    </w:lvl>
    <w:lvl w:ilvl="3">
      <w:numFmt w:val="bullet"/>
      <w:lvlText w:val="•"/>
      <w:lvlJc w:val="left"/>
      <w:pPr>
        <w:ind w:left="2779" w:hanging="620"/>
      </w:pPr>
      <w:rPr>
        <w:rFonts w:hint="default"/>
        <w:lang w:val="de-DE" w:eastAsia="en-US" w:bidi="ar-SA"/>
      </w:rPr>
    </w:lvl>
    <w:lvl w:ilvl="4">
      <w:numFmt w:val="bullet"/>
      <w:lvlText w:val="•"/>
      <w:lvlJc w:val="left"/>
      <w:pPr>
        <w:ind w:left="3748" w:hanging="620"/>
      </w:pPr>
      <w:rPr>
        <w:rFonts w:hint="default"/>
        <w:lang w:val="de-DE" w:eastAsia="en-US" w:bidi="ar-SA"/>
      </w:rPr>
    </w:lvl>
    <w:lvl w:ilvl="5">
      <w:numFmt w:val="bullet"/>
      <w:lvlText w:val="•"/>
      <w:lvlJc w:val="left"/>
      <w:pPr>
        <w:ind w:left="4718" w:hanging="620"/>
      </w:pPr>
      <w:rPr>
        <w:rFonts w:hint="default"/>
        <w:lang w:val="de-DE" w:eastAsia="en-US" w:bidi="ar-SA"/>
      </w:rPr>
    </w:lvl>
    <w:lvl w:ilvl="6">
      <w:numFmt w:val="bullet"/>
      <w:lvlText w:val="•"/>
      <w:lvlJc w:val="left"/>
      <w:pPr>
        <w:ind w:left="5688" w:hanging="620"/>
      </w:pPr>
      <w:rPr>
        <w:rFonts w:hint="default"/>
        <w:lang w:val="de-DE" w:eastAsia="en-US" w:bidi="ar-SA"/>
      </w:rPr>
    </w:lvl>
    <w:lvl w:ilvl="7">
      <w:numFmt w:val="bullet"/>
      <w:lvlText w:val="•"/>
      <w:lvlJc w:val="left"/>
      <w:pPr>
        <w:ind w:left="6657" w:hanging="620"/>
      </w:pPr>
      <w:rPr>
        <w:rFonts w:hint="default"/>
        <w:lang w:val="de-DE" w:eastAsia="en-US" w:bidi="ar-SA"/>
      </w:rPr>
    </w:lvl>
    <w:lvl w:ilvl="8">
      <w:numFmt w:val="bullet"/>
      <w:lvlText w:val="•"/>
      <w:lvlJc w:val="left"/>
      <w:pPr>
        <w:ind w:left="7627" w:hanging="620"/>
      </w:pPr>
      <w:rPr>
        <w:rFonts w:hint="default"/>
        <w:lang w:val="de-DE" w:eastAsia="en-US" w:bidi="ar-SA"/>
      </w:rPr>
    </w:lvl>
  </w:abstractNum>
  <w:abstractNum w:abstractNumId="18" w15:restartNumberingAfterBreak="0">
    <w:nsid w:val="562E7A2A"/>
    <w:multiLevelType w:val="hybridMultilevel"/>
    <w:tmpl w:val="D9AC3600"/>
    <w:lvl w:ilvl="0" w:tplc="84F428E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19" w15:restartNumberingAfterBreak="0">
    <w:nsid w:val="59FB42F5"/>
    <w:multiLevelType w:val="hybridMultilevel"/>
    <w:tmpl w:val="DD96416C"/>
    <w:lvl w:ilvl="0" w:tplc="4009000F">
      <w:start w:val="1"/>
      <w:numFmt w:val="decimal"/>
      <w:lvlText w:val="%1."/>
      <w:lvlJc w:val="left"/>
      <w:pPr>
        <w:ind w:left="720" w:hanging="360"/>
      </w:pPr>
    </w:lvl>
    <w:lvl w:ilvl="1" w:tplc="40090019">
      <w:start w:val="1"/>
      <w:numFmt w:val="lowerLetter"/>
      <w:lvlText w:val="%2."/>
      <w:lvlJc w:val="left"/>
      <w:pPr>
        <w:ind w:left="1440" w:hanging="360"/>
      </w:pPr>
    </w:lvl>
    <w:lvl w:ilvl="2" w:tplc="4009001B">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0" w15:restartNumberingAfterBreak="0">
    <w:nsid w:val="5C6F5183"/>
    <w:multiLevelType w:val="hybridMultilevel"/>
    <w:tmpl w:val="CEE00F10"/>
    <w:lvl w:ilvl="0" w:tplc="40090001">
      <w:start w:val="1"/>
      <w:numFmt w:val="bullet"/>
      <w:lvlText w:val=""/>
      <w:lvlJc w:val="left"/>
      <w:pPr>
        <w:ind w:left="720" w:hanging="360"/>
      </w:pPr>
      <w:rPr>
        <w:rFonts w:ascii="Symbol" w:hAnsi="Symbol" w:hint="default"/>
      </w:rPr>
    </w:lvl>
    <w:lvl w:ilvl="1" w:tplc="40090003">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21" w15:restartNumberingAfterBreak="0">
    <w:nsid w:val="5EE53C22"/>
    <w:multiLevelType w:val="hybridMultilevel"/>
    <w:tmpl w:val="5666E9EA"/>
    <w:lvl w:ilvl="0" w:tplc="84F428EC">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2" w15:restartNumberingAfterBreak="0">
    <w:nsid w:val="6D400A42"/>
    <w:multiLevelType w:val="hybridMultilevel"/>
    <w:tmpl w:val="4C26DBBA"/>
    <w:lvl w:ilvl="0" w:tplc="40090001">
      <w:start w:val="1"/>
      <w:numFmt w:val="bullet"/>
      <w:lvlText w:val=""/>
      <w:lvlJc w:val="left"/>
      <w:pPr>
        <w:ind w:left="1440" w:hanging="360"/>
      </w:pPr>
      <w:rPr>
        <w:rFonts w:ascii="Symbol" w:hAnsi="Symbol" w:hint="default"/>
      </w:rPr>
    </w:lvl>
    <w:lvl w:ilvl="1" w:tplc="40090003">
      <w:start w:val="1"/>
      <w:numFmt w:val="bullet"/>
      <w:lvlText w:val="o"/>
      <w:lvlJc w:val="left"/>
      <w:pPr>
        <w:ind w:left="2160" w:hanging="360"/>
      </w:pPr>
      <w:rPr>
        <w:rFonts w:ascii="Courier New" w:hAnsi="Courier New" w:cs="Courier New" w:hint="default"/>
      </w:rPr>
    </w:lvl>
    <w:lvl w:ilvl="2" w:tplc="40090005">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23" w15:restartNumberingAfterBreak="0">
    <w:nsid w:val="6EE47B56"/>
    <w:multiLevelType w:val="hybridMultilevel"/>
    <w:tmpl w:val="E67CB310"/>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4" w15:restartNumberingAfterBreak="0">
    <w:nsid w:val="75B037F2"/>
    <w:multiLevelType w:val="hybridMultilevel"/>
    <w:tmpl w:val="DA80F224"/>
    <w:lvl w:ilvl="0" w:tplc="40090001">
      <w:start w:val="1"/>
      <w:numFmt w:val="bullet"/>
      <w:lvlText w:val=""/>
      <w:lvlJc w:val="left"/>
      <w:pPr>
        <w:ind w:left="1440" w:hanging="360"/>
      </w:pPr>
      <w:rPr>
        <w:rFonts w:ascii="Symbol" w:hAnsi="Symbol" w:hint="default"/>
      </w:rPr>
    </w:lvl>
    <w:lvl w:ilvl="1" w:tplc="40090003" w:tentative="1">
      <w:start w:val="1"/>
      <w:numFmt w:val="bullet"/>
      <w:lvlText w:val="o"/>
      <w:lvlJc w:val="left"/>
      <w:pPr>
        <w:ind w:left="2160" w:hanging="360"/>
      </w:pPr>
      <w:rPr>
        <w:rFonts w:ascii="Courier New" w:hAnsi="Courier New" w:cs="Courier New" w:hint="default"/>
      </w:rPr>
    </w:lvl>
    <w:lvl w:ilvl="2" w:tplc="40090005" w:tentative="1">
      <w:start w:val="1"/>
      <w:numFmt w:val="bullet"/>
      <w:lvlText w:val=""/>
      <w:lvlJc w:val="left"/>
      <w:pPr>
        <w:ind w:left="2880" w:hanging="360"/>
      </w:pPr>
      <w:rPr>
        <w:rFonts w:ascii="Wingdings" w:hAnsi="Wingdings" w:hint="default"/>
      </w:rPr>
    </w:lvl>
    <w:lvl w:ilvl="3" w:tplc="40090001" w:tentative="1">
      <w:start w:val="1"/>
      <w:numFmt w:val="bullet"/>
      <w:lvlText w:val=""/>
      <w:lvlJc w:val="left"/>
      <w:pPr>
        <w:ind w:left="3600" w:hanging="360"/>
      </w:pPr>
      <w:rPr>
        <w:rFonts w:ascii="Symbol" w:hAnsi="Symbol" w:hint="default"/>
      </w:rPr>
    </w:lvl>
    <w:lvl w:ilvl="4" w:tplc="40090003" w:tentative="1">
      <w:start w:val="1"/>
      <w:numFmt w:val="bullet"/>
      <w:lvlText w:val="o"/>
      <w:lvlJc w:val="left"/>
      <w:pPr>
        <w:ind w:left="4320" w:hanging="360"/>
      </w:pPr>
      <w:rPr>
        <w:rFonts w:ascii="Courier New" w:hAnsi="Courier New" w:cs="Courier New" w:hint="default"/>
      </w:rPr>
    </w:lvl>
    <w:lvl w:ilvl="5" w:tplc="40090005" w:tentative="1">
      <w:start w:val="1"/>
      <w:numFmt w:val="bullet"/>
      <w:lvlText w:val=""/>
      <w:lvlJc w:val="left"/>
      <w:pPr>
        <w:ind w:left="5040" w:hanging="360"/>
      </w:pPr>
      <w:rPr>
        <w:rFonts w:ascii="Wingdings" w:hAnsi="Wingdings" w:hint="default"/>
      </w:rPr>
    </w:lvl>
    <w:lvl w:ilvl="6" w:tplc="40090001" w:tentative="1">
      <w:start w:val="1"/>
      <w:numFmt w:val="bullet"/>
      <w:lvlText w:val=""/>
      <w:lvlJc w:val="left"/>
      <w:pPr>
        <w:ind w:left="5760" w:hanging="360"/>
      </w:pPr>
      <w:rPr>
        <w:rFonts w:ascii="Symbol" w:hAnsi="Symbol" w:hint="default"/>
      </w:rPr>
    </w:lvl>
    <w:lvl w:ilvl="7" w:tplc="40090003" w:tentative="1">
      <w:start w:val="1"/>
      <w:numFmt w:val="bullet"/>
      <w:lvlText w:val="o"/>
      <w:lvlJc w:val="left"/>
      <w:pPr>
        <w:ind w:left="6480" w:hanging="360"/>
      </w:pPr>
      <w:rPr>
        <w:rFonts w:ascii="Courier New" w:hAnsi="Courier New" w:cs="Courier New" w:hint="default"/>
      </w:rPr>
    </w:lvl>
    <w:lvl w:ilvl="8" w:tplc="40090005" w:tentative="1">
      <w:start w:val="1"/>
      <w:numFmt w:val="bullet"/>
      <w:lvlText w:val=""/>
      <w:lvlJc w:val="left"/>
      <w:pPr>
        <w:ind w:left="7200" w:hanging="360"/>
      </w:pPr>
      <w:rPr>
        <w:rFonts w:ascii="Wingdings" w:hAnsi="Wingdings" w:hint="default"/>
      </w:rPr>
    </w:lvl>
  </w:abstractNum>
  <w:abstractNum w:abstractNumId="25" w15:restartNumberingAfterBreak="0">
    <w:nsid w:val="75CE3AE6"/>
    <w:multiLevelType w:val="multilevel"/>
    <w:tmpl w:val="88F48248"/>
    <w:lvl w:ilvl="0">
      <w:start w:val="3"/>
      <w:numFmt w:val="decimal"/>
      <w:lvlText w:val="%1"/>
      <w:lvlJc w:val="left"/>
      <w:pPr>
        <w:ind w:left="656" w:hanging="440"/>
      </w:pPr>
      <w:rPr>
        <w:rFonts w:hint="default"/>
        <w:lang w:val="de-DE" w:eastAsia="en-US" w:bidi="ar-SA"/>
      </w:rPr>
    </w:lvl>
    <w:lvl w:ilvl="1">
      <w:start w:val="1"/>
      <w:numFmt w:val="decimal"/>
      <w:lvlText w:val="%1.%2)"/>
      <w:lvlJc w:val="left"/>
      <w:pPr>
        <w:ind w:left="656" w:hanging="440"/>
      </w:pPr>
      <w:rPr>
        <w:rFonts w:ascii="Times New Roman" w:eastAsia="Times New Roman" w:hAnsi="Times New Roman" w:cs="Times New Roman" w:hint="default"/>
        <w:spacing w:val="-3"/>
        <w:w w:val="99"/>
        <w:sz w:val="24"/>
        <w:szCs w:val="24"/>
        <w:lang w:val="de-DE" w:eastAsia="en-US" w:bidi="ar-SA"/>
      </w:rPr>
    </w:lvl>
    <w:lvl w:ilvl="2">
      <w:numFmt w:val="bullet"/>
      <w:lvlText w:val="•"/>
      <w:lvlJc w:val="left"/>
      <w:pPr>
        <w:ind w:left="2441" w:hanging="440"/>
      </w:pPr>
      <w:rPr>
        <w:rFonts w:hint="default"/>
        <w:lang w:val="de-DE" w:eastAsia="en-US" w:bidi="ar-SA"/>
      </w:rPr>
    </w:lvl>
    <w:lvl w:ilvl="3">
      <w:numFmt w:val="bullet"/>
      <w:lvlText w:val="•"/>
      <w:lvlJc w:val="left"/>
      <w:pPr>
        <w:ind w:left="3331" w:hanging="440"/>
      </w:pPr>
      <w:rPr>
        <w:rFonts w:hint="default"/>
        <w:lang w:val="de-DE" w:eastAsia="en-US" w:bidi="ar-SA"/>
      </w:rPr>
    </w:lvl>
    <w:lvl w:ilvl="4">
      <w:numFmt w:val="bullet"/>
      <w:lvlText w:val="•"/>
      <w:lvlJc w:val="left"/>
      <w:pPr>
        <w:ind w:left="4222" w:hanging="440"/>
      </w:pPr>
      <w:rPr>
        <w:rFonts w:hint="default"/>
        <w:lang w:val="de-DE" w:eastAsia="en-US" w:bidi="ar-SA"/>
      </w:rPr>
    </w:lvl>
    <w:lvl w:ilvl="5">
      <w:numFmt w:val="bullet"/>
      <w:lvlText w:val="•"/>
      <w:lvlJc w:val="left"/>
      <w:pPr>
        <w:ind w:left="5113" w:hanging="440"/>
      </w:pPr>
      <w:rPr>
        <w:rFonts w:hint="default"/>
        <w:lang w:val="de-DE" w:eastAsia="en-US" w:bidi="ar-SA"/>
      </w:rPr>
    </w:lvl>
    <w:lvl w:ilvl="6">
      <w:numFmt w:val="bullet"/>
      <w:lvlText w:val="•"/>
      <w:lvlJc w:val="left"/>
      <w:pPr>
        <w:ind w:left="6003" w:hanging="440"/>
      </w:pPr>
      <w:rPr>
        <w:rFonts w:hint="default"/>
        <w:lang w:val="de-DE" w:eastAsia="en-US" w:bidi="ar-SA"/>
      </w:rPr>
    </w:lvl>
    <w:lvl w:ilvl="7">
      <w:numFmt w:val="bullet"/>
      <w:lvlText w:val="•"/>
      <w:lvlJc w:val="left"/>
      <w:pPr>
        <w:ind w:left="6894" w:hanging="440"/>
      </w:pPr>
      <w:rPr>
        <w:rFonts w:hint="default"/>
        <w:lang w:val="de-DE" w:eastAsia="en-US" w:bidi="ar-SA"/>
      </w:rPr>
    </w:lvl>
    <w:lvl w:ilvl="8">
      <w:numFmt w:val="bullet"/>
      <w:lvlText w:val="•"/>
      <w:lvlJc w:val="left"/>
      <w:pPr>
        <w:ind w:left="7785" w:hanging="440"/>
      </w:pPr>
      <w:rPr>
        <w:rFonts w:hint="default"/>
        <w:lang w:val="de-DE" w:eastAsia="en-US" w:bidi="ar-SA"/>
      </w:rPr>
    </w:lvl>
  </w:abstractNum>
  <w:abstractNum w:abstractNumId="26" w15:restartNumberingAfterBreak="0">
    <w:nsid w:val="765F5DB2"/>
    <w:multiLevelType w:val="multilevel"/>
    <w:tmpl w:val="92B0F1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A9B5843"/>
    <w:multiLevelType w:val="hybridMultilevel"/>
    <w:tmpl w:val="B14670B4"/>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8" w15:restartNumberingAfterBreak="0">
    <w:nsid w:val="7FD44B9C"/>
    <w:multiLevelType w:val="hybridMultilevel"/>
    <w:tmpl w:val="5A364D8E"/>
    <w:lvl w:ilvl="0" w:tplc="EBB40552">
      <w:start w:val="1"/>
      <w:numFmt w:val="decimal"/>
      <w:lvlText w:val="%1)"/>
      <w:lvlJc w:val="left"/>
      <w:pPr>
        <w:ind w:left="576" w:hanging="360"/>
      </w:pPr>
      <w:rPr>
        <w:rFonts w:hint="default"/>
      </w:rPr>
    </w:lvl>
    <w:lvl w:ilvl="1" w:tplc="20000019" w:tentative="1">
      <w:start w:val="1"/>
      <w:numFmt w:val="lowerLetter"/>
      <w:lvlText w:val="%2."/>
      <w:lvlJc w:val="left"/>
      <w:pPr>
        <w:ind w:left="1296" w:hanging="360"/>
      </w:pPr>
    </w:lvl>
    <w:lvl w:ilvl="2" w:tplc="2000001B" w:tentative="1">
      <w:start w:val="1"/>
      <w:numFmt w:val="lowerRoman"/>
      <w:lvlText w:val="%3."/>
      <w:lvlJc w:val="right"/>
      <w:pPr>
        <w:ind w:left="2016" w:hanging="180"/>
      </w:pPr>
    </w:lvl>
    <w:lvl w:ilvl="3" w:tplc="2000000F" w:tentative="1">
      <w:start w:val="1"/>
      <w:numFmt w:val="decimal"/>
      <w:lvlText w:val="%4."/>
      <w:lvlJc w:val="left"/>
      <w:pPr>
        <w:ind w:left="2736" w:hanging="360"/>
      </w:pPr>
    </w:lvl>
    <w:lvl w:ilvl="4" w:tplc="20000019" w:tentative="1">
      <w:start w:val="1"/>
      <w:numFmt w:val="lowerLetter"/>
      <w:lvlText w:val="%5."/>
      <w:lvlJc w:val="left"/>
      <w:pPr>
        <w:ind w:left="3456" w:hanging="360"/>
      </w:pPr>
    </w:lvl>
    <w:lvl w:ilvl="5" w:tplc="2000001B" w:tentative="1">
      <w:start w:val="1"/>
      <w:numFmt w:val="lowerRoman"/>
      <w:lvlText w:val="%6."/>
      <w:lvlJc w:val="right"/>
      <w:pPr>
        <w:ind w:left="4176" w:hanging="180"/>
      </w:pPr>
    </w:lvl>
    <w:lvl w:ilvl="6" w:tplc="2000000F" w:tentative="1">
      <w:start w:val="1"/>
      <w:numFmt w:val="decimal"/>
      <w:lvlText w:val="%7."/>
      <w:lvlJc w:val="left"/>
      <w:pPr>
        <w:ind w:left="4896" w:hanging="360"/>
      </w:pPr>
    </w:lvl>
    <w:lvl w:ilvl="7" w:tplc="20000019" w:tentative="1">
      <w:start w:val="1"/>
      <w:numFmt w:val="lowerLetter"/>
      <w:lvlText w:val="%8."/>
      <w:lvlJc w:val="left"/>
      <w:pPr>
        <w:ind w:left="5616" w:hanging="360"/>
      </w:pPr>
    </w:lvl>
    <w:lvl w:ilvl="8" w:tplc="2000001B" w:tentative="1">
      <w:start w:val="1"/>
      <w:numFmt w:val="lowerRoman"/>
      <w:lvlText w:val="%9."/>
      <w:lvlJc w:val="right"/>
      <w:pPr>
        <w:ind w:left="6336" w:hanging="180"/>
      </w:pPr>
    </w:lvl>
  </w:abstractNum>
  <w:num w:numId="1" w16cid:durableId="709450848">
    <w:abstractNumId w:val="1"/>
  </w:num>
  <w:num w:numId="2" w16cid:durableId="1118184961">
    <w:abstractNumId w:val="28"/>
  </w:num>
  <w:num w:numId="3" w16cid:durableId="639069870">
    <w:abstractNumId w:val="17"/>
  </w:num>
  <w:num w:numId="4" w16cid:durableId="1394621080">
    <w:abstractNumId w:val="25"/>
  </w:num>
  <w:num w:numId="5" w16cid:durableId="766386961">
    <w:abstractNumId w:val="5"/>
  </w:num>
  <w:num w:numId="6" w16cid:durableId="980309142">
    <w:abstractNumId w:val="4"/>
  </w:num>
  <w:num w:numId="7" w16cid:durableId="1870679376">
    <w:abstractNumId w:val="2"/>
  </w:num>
  <w:num w:numId="8" w16cid:durableId="1112826422">
    <w:abstractNumId w:val="13"/>
  </w:num>
  <w:num w:numId="9" w16cid:durableId="1826357865">
    <w:abstractNumId w:val="11"/>
  </w:num>
  <w:num w:numId="10" w16cid:durableId="688290245">
    <w:abstractNumId w:val="21"/>
  </w:num>
  <w:num w:numId="11" w16cid:durableId="1110662103">
    <w:abstractNumId w:val="18"/>
  </w:num>
  <w:num w:numId="12" w16cid:durableId="568730706">
    <w:abstractNumId w:val="12"/>
  </w:num>
  <w:num w:numId="13" w16cid:durableId="532546444">
    <w:abstractNumId w:val="3"/>
  </w:num>
  <w:num w:numId="14" w16cid:durableId="361245565">
    <w:abstractNumId w:val="6"/>
  </w:num>
  <w:num w:numId="15" w16cid:durableId="7757861">
    <w:abstractNumId w:val="27"/>
  </w:num>
  <w:num w:numId="16" w16cid:durableId="416944092">
    <w:abstractNumId w:val="7"/>
  </w:num>
  <w:num w:numId="17" w16cid:durableId="1044138007">
    <w:abstractNumId w:val="16"/>
  </w:num>
  <w:num w:numId="18" w16cid:durableId="1050572659">
    <w:abstractNumId w:val="9"/>
  </w:num>
  <w:num w:numId="19" w16cid:durableId="1516073061">
    <w:abstractNumId w:val="26"/>
  </w:num>
  <w:num w:numId="20" w16cid:durableId="1846937607">
    <w:abstractNumId w:val="8"/>
  </w:num>
  <w:num w:numId="21" w16cid:durableId="364066070">
    <w:abstractNumId w:val="15"/>
  </w:num>
  <w:num w:numId="22" w16cid:durableId="1600793030">
    <w:abstractNumId w:val="14"/>
  </w:num>
  <w:num w:numId="23" w16cid:durableId="1628928784">
    <w:abstractNumId w:val="23"/>
  </w:num>
  <w:num w:numId="24" w16cid:durableId="1363704358">
    <w:abstractNumId w:val="19"/>
  </w:num>
  <w:num w:numId="25" w16cid:durableId="1685939213">
    <w:abstractNumId w:val="0"/>
  </w:num>
  <w:num w:numId="26" w16cid:durableId="1367220795">
    <w:abstractNumId w:val="22"/>
  </w:num>
  <w:num w:numId="27" w16cid:durableId="962349507">
    <w:abstractNumId w:val="24"/>
  </w:num>
  <w:num w:numId="28" w16cid:durableId="1836455377">
    <w:abstractNumId w:val="10"/>
  </w:num>
  <w:num w:numId="29" w16cid:durableId="1593931902">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B0489"/>
    <w:rsid w:val="000003C6"/>
    <w:rsid w:val="0000777D"/>
    <w:rsid w:val="00020466"/>
    <w:rsid w:val="00021D95"/>
    <w:rsid w:val="000269B5"/>
    <w:rsid w:val="00026D4B"/>
    <w:rsid w:val="00031D50"/>
    <w:rsid w:val="000329B8"/>
    <w:rsid w:val="00035D5E"/>
    <w:rsid w:val="000506DE"/>
    <w:rsid w:val="00050CF8"/>
    <w:rsid w:val="00055C03"/>
    <w:rsid w:val="0006531F"/>
    <w:rsid w:val="0006552B"/>
    <w:rsid w:val="00070411"/>
    <w:rsid w:val="00070771"/>
    <w:rsid w:val="00071FA7"/>
    <w:rsid w:val="000755B0"/>
    <w:rsid w:val="000757B7"/>
    <w:rsid w:val="00082C73"/>
    <w:rsid w:val="00085DC2"/>
    <w:rsid w:val="00093654"/>
    <w:rsid w:val="000A16D7"/>
    <w:rsid w:val="000A5C78"/>
    <w:rsid w:val="000A5FAE"/>
    <w:rsid w:val="000B3336"/>
    <w:rsid w:val="000B7E18"/>
    <w:rsid w:val="000C22CA"/>
    <w:rsid w:val="000C2BB8"/>
    <w:rsid w:val="000D7EA9"/>
    <w:rsid w:val="000E08A7"/>
    <w:rsid w:val="000E1929"/>
    <w:rsid w:val="000E47B2"/>
    <w:rsid w:val="000E63CE"/>
    <w:rsid w:val="000F3A25"/>
    <w:rsid w:val="000F7D62"/>
    <w:rsid w:val="001013C3"/>
    <w:rsid w:val="00121CAC"/>
    <w:rsid w:val="00126005"/>
    <w:rsid w:val="001319B0"/>
    <w:rsid w:val="001319E2"/>
    <w:rsid w:val="00134080"/>
    <w:rsid w:val="00156144"/>
    <w:rsid w:val="00160FAE"/>
    <w:rsid w:val="00161790"/>
    <w:rsid w:val="00167675"/>
    <w:rsid w:val="001721D4"/>
    <w:rsid w:val="0017613C"/>
    <w:rsid w:val="00191954"/>
    <w:rsid w:val="00192F97"/>
    <w:rsid w:val="00196F92"/>
    <w:rsid w:val="001A5FA0"/>
    <w:rsid w:val="001A62FB"/>
    <w:rsid w:val="001B0B98"/>
    <w:rsid w:val="001C2797"/>
    <w:rsid w:val="001C5912"/>
    <w:rsid w:val="001C788C"/>
    <w:rsid w:val="001D5660"/>
    <w:rsid w:val="001D5A7C"/>
    <w:rsid w:val="001D6871"/>
    <w:rsid w:val="001E1FB3"/>
    <w:rsid w:val="001F3B7D"/>
    <w:rsid w:val="00203482"/>
    <w:rsid w:val="002035E1"/>
    <w:rsid w:val="00211CEA"/>
    <w:rsid w:val="00223B4F"/>
    <w:rsid w:val="00224867"/>
    <w:rsid w:val="00234581"/>
    <w:rsid w:val="00243AE2"/>
    <w:rsid w:val="00247B2A"/>
    <w:rsid w:val="002501B5"/>
    <w:rsid w:val="002501F9"/>
    <w:rsid w:val="00256952"/>
    <w:rsid w:val="002657D6"/>
    <w:rsid w:val="002659DA"/>
    <w:rsid w:val="002679FC"/>
    <w:rsid w:val="00282444"/>
    <w:rsid w:val="00292606"/>
    <w:rsid w:val="00295DD0"/>
    <w:rsid w:val="002B1390"/>
    <w:rsid w:val="002B77F5"/>
    <w:rsid w:val="002C110E"/>
    <w:rsid w:val="002C1661"/>
    <w:rsid w:val="002C7D49"/>
    <w:rsid w:val="002D2AE0"/>
    <w:rsid w:val="002D36AF"/>
    <w:rsid w:val="002D67F5"/>
    <w:rsid w:val="002E49F6"/>
    <w:rsid w:val="002F3CCA"/>
    <w:rsid w:val="002F4A9C"/>
    <w:rsid w:val="002F524B"/>
    <w:rsid w:val="002F5B46"/>
    <w:rsid w:val="003137EC"/>
    <w:rsid w:val="003241C5"/>
    <w:rsid w:val="003263AD"/>
    <w:rsid w:val="003265B9"/>
    <w:rsid w:val="0033003C"/>
    <w:rsid w:val="00332A79"/>
    <w:rsid w:val="00342378"/>
    <w:rsid w:val="00350374"/>
    <w:rsid w:val="003512CC"/>
    <w:rsid w:val="00351D71"/>
    <w:rsid w:val="00352AC1"/>
    <w:rsid w:val="003541E2"/>
    <w:rsid w:val="00356093"/>
    <w:rsid w:val="00371FAB"/>
    <w:rsid w:val="00373395"/>
    <w:rsid w:val="00374699"/>
    <w:rsid w:val="00377F15"/>
    <w:rsid w:val="003811BB"/>
    <w:rsid w:val="00381876"/>
    <w:rsid w:val="003844EE"/>
    <w:rsid w:val="00385AA3"/>
    <w:rsid w:val="00387D3A"/>
    <w:rsid w:val="003933BC"/>
    <w:rsid w:val="003946BE"/>
    <w:rsid w:val="00397F6C"/>
    <w:rsid w:val="003A62F5"/>
    <w:rsid w:val="003B1E35"/>
    <w:rsid w:val="003B57B2"/>
    <w:rsid w:val="003D1406"/>
    <w:rsid w:val="003D47E5"/>
    <w:rsid w:val="003D736F"/>
    <w:rsid w:val="003E0417"/>
    <w:rsid w:val="003E4940"/>
    <w:rsid w:val="003E6B7E"/>
    <w:rsid w:val="003F0E14"/>
    <w:rsid w:val="003F549A"/>
    <w:rsid w:val="003F5AE3"/>
    <w:rsid w:val="004024B7"/>
    <w:rsid w:val="00412E2B"/>
    <w:rsid w:val="00413391"/>
    <w:rsid w:val="0041347E"/>
    <w:rsid w:val="004141E7"/>
    <w:rsid w:val="0042092B"/>
    <w:rsid w:val="00421253"/>
    <w:rsid w:val="00421F79"/>
    <w:rsid w:val="00430016"/>
    <w:rsid w:val="00435724"/>
    <w:rsid w:val="00435A68"/>
    <w:rsid w:val="00435FF1"/>
    <w:rsid w:val="00436A18"/>
    <w:rsid w:val="00437F19"/>
    <w:rsid w:val="00445D0A"/>
    <w:rsid w:val="0045309D"/>
    <w:rsid w:val="00466D2B"/>
    <w:rsid w:val="004753BF"/>
    <w:rsid w:val="00476BC7"/>
    <w:rsid w:val="00484BCD"/>
    <w:rsid w:val="004868C2"/>
    <w:rsid w:val="00492451"/>
    <w:rsid w:val="00493C29"/>
    <w:rsid w:val="004966DC"/>
    <w:rsid w:val="00497CAD"/>
    <w:rsid w:val="00497F53"/>
    <w:rsid w:val="004A1F68"/>
    <w:rsid w:val="004B1BA4"/>
    <w:rsid w:val="004B2E25"/>
    <w:rsid w:val="004B513E"/>
    <w:rsid w:val="004B568C"/>
    <w:rsid w:val="004C0667"/>
    <w:rsid w:val="004C157E"/>
    <w:rsid w:val="004C6D8D"/>
    <w:rsid w:val="004D338C"/>
    <w:rsid w:val="00510A8D"/>
    <w:rsid w:val="00514033"/>
    <w:rsid w:val="005228BD"/>
    <w:rsid w:val="00523455"/>
    <w:rsid w:val="00527C34"/>
    <w:rsid w:val="0054748A"/>
    <w:rsid w:val="00551A84"/>
    <w:rsid w:val="0055455B"/>
    <w:rsid w:val="0056673D"/>
    <w:rsid w:val="005734EB"/>
    <w:rsid w:val="00590C03"/>
    <w:rsid w:val="00596A5E"/>
    <w:rsid w:val="005B4444"/>
    <w:rsid w:val="005B693D"/>
    <w:rsid w:val="005C3F78"/>
    <w:rsid w:val="005E2C72"/>
    <w:rsid w:val="005E350E"/>
    <w:rsid w:val="005F048B"/>
    <w:rsid w:val="005F219B"/>
    <w:rsid w:val="005F3EE9"/>
    <w:rsid w:val="005F7F4B"/>
    <w:rsid w:val="00600C84"/>
    <w:rsid w:val="006042D2"/>
    <w:rsid w:val="006103B4"/>
    <w:rsid w:val="00613481"/>
    <w:rsid w:val="0061408D"/>
    <w:rsid w:val="0061708B"/>
    <w:rsid w:val="006176D7"/>
    <w:rsid w:val="00623002"/>
    <w:rsid w:val="00623571"/>
    <w:rsid w:val="00636210"/>
    <w:rsid w:val="00642E2C"/>
    <w:rsid w:val="006576FB"/>
    <w:rsid w:val="00664AD5"/>
    <w:rsid w:val="00671136"/>
    <w:rsid w:val="00671D0B"/>
    <w:rsid w:val="006751E0"/>
    <w:rsid w:val="006805DF"/>
    <w:rsid w:val="00695B54"/>
    <w:rsid w:val="006A10CE"/>
    <w:rsid w:val="006A3E02"/>
    <w:rsid w:val="006B1093"/>
    <w:rsid w:val="006B3BCC"/>
    <w:rsid w:val="006B57EF"/>
    <w:rsid w:val="006C05FC"/>
    <w:rsid w:val="006D6CB0"/>
    <w:rsid w:val="006D7B3F"/>
    <w:rsid w:val="006E56D9"/>
    <w:rsid w:val="006F565D"/>
    <w:rsid w:val="006F6B4A"/>
    <w:rsid w:val="006F75FF"/>
    <w:rsid w:val="007037E7"/>
    <w:rsid w:val="00706BF2"/>
    <w:rsid w:val="00714BA6"/>
    <w:rsid w:val="00717B3E"/>
    <w:rsid w:val="007240AF"/>
    <w:rsid w:val="00733796"/>
    <w:rsid w:val="007363A1"/>
    <w:rsid w:val="00741B3F"/>
    <w:rsid w:val="00744CD7"/>
    <w:rsid w:val="007540A5"/>
    <w:rsid w:val="007542C0"/>
    <w:rsid w:val="00756087"/>
    <w:rsid w:val="0076568F"/>
    <w:rsid w:val="007658CD"/>
    <w:rsid w:val="0078223A"/>
    <w:rsid w:val="00783EFD"/>
    <w:rsid w:val="00785BC8"/>
    <w:rsid w:val="00787DF3"/>
    <w:rsid w:val="007A48EF"/>
    <w:rsid w:val="007B0489"/>
    <w:rsid w:val="007B204D"/>
    <w:rsid w:val="007B3A15"/>
    <w:rsid w:val="007B44B9"/>
    <w:rsid w:val="007C08A7"/>
    <w:rsid w:val="007C2B4D"/>
    <w:rsid w:val="007C6BA8"/>
    <w:rsid w:val="007C6CBA"/>
    <w:rsid w:val="007C7368"/>
    <w:rsid w:val="007C78A7"/>
    <w:rsid w:val="007D2D6A"/>
    <w:rsid w:val="007E1D1B"/>
    <w:rsid w:val="007E2454"/>
    <w:rsid w:val="007E38F3"/>
    <w:rsid w:val="0080544D"/>
    <w:rsid w:val="0081013A"/>
    <w:rsid w:val="0082671B"/>
    <w:rsid w:val="00836023"/>
    <w:rsid w:val="00836469"/>
    <w:rsid w:val="0085125A"/>
    <w:rsid w:val="00855F3F"/>
    <w:rsid w:val="008647A0"/>
    <w:rsid w:val="00871757"/>
    <w:rsid w:val="00877049"/>
    <w:rsid w:val="00880B43"/>
    <w:rsid w:val="0088222C"/>
    <w:rsid w:val="0088698E"/>
    <w:rsid w:val="00892EF5"/>
    <w:rsid w:val="0089361A"/>
    <w:rsid w:val="008942BA"/>
    <w:rsid w:val="00896750"/>
    <w:rsid w:val="00897517"/>
    <w:rsid w:val="008A00CB"/>
    <w:rsid w:val="008A3828"/>
    <w:rsid w:val="008A456D"/>
    <w:rsid w:val="008A5A7F"/>
    <w:rsid w:val="008A7E44"/>
    <w:rsid w:val="008B122E"/>
    <w:rsid w:val="008B3F43"/>
    <w:rsid w:val="008B799B"/>
    <w:rsid w:val="008C3FA5"/>
    <w:rsid w:val="008C4574"/>
    <w:rsid w:val="008C7E0F"/>
    <w:rsid w:val="008D0C13"/>
    <w:rsid w:val="008E0DF6"/>
    <w:rsid w:val="008E0E6B"/>
    <w:rsid w:val="008E23C7"/>
    <w:rsid w:val="008E5B1E"/>
    <w:rsid w:val="008E76FD"/>
    <w:rsid w:val="008F5BA6"/>
    <w:rsid w:val="008F5FDD"/>
    <w:rsid w:val="008F7461"/>
    <w:rsid w:val="009010AF"/>
    <w:rsid w:val="00901438"/>
    <w:rsid w:val="0090305E"/>
    <w:rsid w:val="009079FE"/>
    <w:rsid w:val="0091026D"/>
    <w:rsid w:val="0091128C"/>
    <w:rsid w:val="00912E4A"/>
    <w:rsid w:val="00913342"/>
    <w:rsid w:val="00913824"/>
    <w:rsid w:val="00913905"/>
    <w:rsid w:val="00913A12"/>
    <w:rsid w:val="00916E55"/>
    <w:rsid w:val="00917C95"/>
    <w:rsid w:val="009402D1"/>
    <w:rsid w:val="00940F37"/>
    <w:rsid w:val="00941296"/>
    <w:rsid w:val="00946A93"/>
    <w:rsid w:val="00950B84"/>
    <w:rsid w:val="00954092"/>
    <w:rsid w:val="00962E7F"/>
    <w:rsid w:val="009714BE"/>
    <w:rsid w:val="00973D0E"/>
    <w:rsid w:val="00976A69"/>
    <w:rsid w:val="009800F2"/>
    <w:rsid w:val="00980BCF"/>
    <w:rsid w:val="0098295C"/>
    <w:rsid w:val="00985563"/>
    <w:rsid w:val="009924A4"/>
    <w:rsid w:val="00993619"/>
    <w:rsid w:val="00995754"/>
    <w:rsid w:val="00997423"/>
    <w:rsid w:val="009A356A"/>
    <w:rsid w:val="009A507E"/>
    <w:rsid w:val="009B2568"/>
    <w:rsid w:val="009B702E"/>
    <w:rsid w:val="009C175F"/>
    <w:rsid w:val="009C682A"/>
    <w:rsid w:val="009D380F"/>
    <w:rsid w:val="009D4DEF"/>
    <w:rsid w:val="009E133D"/>
    <w:rsid w:val="009E6120"/>
    <w:rsid w:val="009F2261"/>
    <w:rsid w:val="009F4332"/>
    <w:rsid w:val="009F7443"/>
    <w:rsid w:val="009F7F21"/>
    <w:rsid w:val="009F7F31"/>
    <w:rsid w:val="00A04A94"/>
    <w:rsid w:val="00A05C12"/>
    <w:rsid w:val="00A11CB0"/>
    <w:rsid w:val="00A13CB1"/>
    <w:rsid w:val="00A225CA"/>
    <w:rsid w:val="00A26B56"/>
    <w:rsid w:val="00A31C77"/>
    <w:rsid w:val="00A3619F"/>
    <w:rsid w:val="00A37066"/>
    <w:rsid w:val="00A41BCB"/>
    <w:rsid w:val="00A42490"/>
    <w:rsid w:val="00A4579F"/>
    <w:rsid w:val="00A46EEE"/>
    <w:rsid w:val="00A509B6"/>
    <w:rsid w:val="00A5154A"/>
    <w:rsid w:val="00A57DCF"/>
    <w:rsid w:val="00A6215C"/>
    <w:rsid w:val="00A66613"/>
    <w:rsid w:val="00A66638"/>
    <w:rsid w:val="00A70725"/>
    <w:rsid w:val="00A746CB"/>
    <w:rsid w:val="00A74BA9"/>
    <w:rsid w:val="00A75F36"/>
    <w:rsid w:val="00A77A45"/>
    <w:rsid w:val="00A91CB2"/>
    <w:rsid w:val="00A91EC5"/>
    <w:rsid w:val="00AA07AB"/>
    <w:rsid w:val="00AB0A95"/>
    <w:rsid w:val="00AB2B8E"/>
    <w:rsid w:val="00AB3633"/>
    <w:rsid w:val="00AB3CCF"/>
    <w:rsid w:val="00AB3CE9"/>
    <w:rsid w:val="00AB57E8"/>
    <w:rsid w:val="00AB70E5"/>
    <w:rsid w:val="00AD5865"/>
    <w:rsid w:val="00AD695B"/>
    <w:rsid w:val="00AD6DB9"/>
    <w:rsid w:val="00AE2F7D"/>
    <w:rsid w:val="00AE32E6"/>
    <w:rsid w:val="00AF215F"/>
    <w:rsid w:val="00AF36E5"/>
    <w:rsid w:val="00B011E8"/>
    <w:rsid w:val="00B02F93"/>
    <w:rsid w:val="00B0366D"/>
    <w:rsid w:val="00B07A25"/>
    <w:rsid w:val="00B15C5C"/>
    <w:rsid w:val="00B27C00"/>
    <w:rsid w:val="00B32BC3"/>
    <w:rsid w:val="00B36BF1"/>
    <w:rsid w:val="00B372C1"/>
    <w:rsid w:val="00B43DF6"/>
    <w:rsid w:val="00B451A5"/>
    <w:rsid w:val="00B50EEB"/>
    <w:rsid w:val="00B547D4"/>
    <w:rsid w:val="00B56EE8"/>
    <w:rsid w:val="00B652A6"/>
    <w:rsid w:val="00B66172"/>
    <w:rsid w:val="00B6705A"/>
    <w:rsid w:val="00B8027A"/>
    <w:rsid w:val="00B90490"/>
    <w:rsid w:val="00B91763"/>
    <w:rsid w:val="00B95787"/>
    <w:rsid w:val="00B97FDF"/>
    <w:rsid w:val="00BB1FEE"/>
    <w:rsid w:val="00BB207A"/>
    <w:rsid w:val="00BB3D92"/>
    <w:rsid w:val="00BB7A85"/>
    <w:rsid w:val="00BC0B66"/>
    <w:rsid w:val="00BC2A98"/>
    <w:rsid w:val="00BC3016"/>
    <w:rsid w:val="00BC5955"/>
    <w:rsid w:val="00BD4C54"/>
    <w:rsid w:val="00BD4F09"/>
    <w:rsid w:val="00BD6E48"/>
    <w:rsid w:val="00BE5174"/>
    <w:rsid w:val="00BF3A45"/>
    <w:rsid w:val="00BF5206"/>
    <w:rsid w:val="00BF54DA"/>
    <w:rsid w:val="00C05137"/>
    <w:rsid w:val="00C074FE"/>
    <w:rsid w:val="00C10897"/>
    <w:rsid w:val="00C11CDC"/>
    <w:rsid w:val="00C21F7E"/>
    <w:rsid w:val="00C25F21"/>
    <w:rsid w:val="00C30A22"/>
    <w:rsid w:val="00C34214"/>
    <w:rsid w:val="00C367BD"/>
    <w:rsid w:val="00C4476C"/>
    <w:rsid w:val="00C47AED"/>
    <w:rsid w:val="00C63D54"/>
    <w:rsid w:val="00C75F95"/>
    <w:rsid w:val="00C84525"/>
    <w:rsid w:val="00C87421"/>
    <w:rsid w:val="00CB5E44"/>
    <w:rsid w:val="00CC0E15"/>
    <w:rsid w:val="00CD235B"/>
    <w:rsid w:val="00CD2455"/>
    <w:rsid w:val="00CE0E13"/>
    <w:rsid w:val="00CE1E50"/>
    <w:rsid w:val="00CE1E79"/>
    <w:rsid w:val="00CE5A50"/>
    <w:rsid w:val="00CF0574"/>
    <w:rsid w:val="00CF7076"/>
    <w:rsid w:val="00D03E9A"/>
    <w:rsid w:val="00D1138E"/>
    <w:rsid w:val="00D1251E"/>
    <w:rsid w:val="00D16E53"/>
    <w:rsid w:val="00D21079"/>
    <w:rsid w:val="00D2273A"/>
    <w:rsid w:val="00D23A20"/>
    <w:rsid w:val="00D260F2"/>
    <w:rsid w:val="00D26D4A"/>
    <w:rsid w:val="00D3260D"/>
    <w:rsid w:val="00D37342"/>
    <w:rsid w:val="00D4364C"/>
    <w:rsid w:val="00D43B21"/>
    <w:rsid w:val="00D460B3"/>
    <w:rsid w:val="00D467D3"/>
    <w:rsid w:val="00D5085C"/>
    <w:rsid w:val="00D50CFC"/>
    <w:rsid w:val="00D54695"/>
    <w:rsid w:val="00D564EC"/>
    <w:rsid w:val="00D65C70"/>
    <w:rsid w:val="00D6795A"/>
    <w:rsid w:val="00D70263"/>
    <w:rsid w:val="00D728D8"/>
    <w:rsid w:val="00D75DA4"/>
    <w:rsid w:val="00D84DDF"/>
    <w:rsid w:val="00D911AA"/>
    <w:rsid w:val="00D9641B"/>
    <w:rsid w:val="00DA4500"/>
    <w:rsid w:val="00DA767E"/>
    <w:rsid w:val="00DD472F"/>
    <w:rsid w:val="00DD533F"/>
    <w:rsid w:val="00DD7099"/>
    <w:rsid w:val="00DE3D30"/>
    <w:rsid w:val="00DE4C72"/>
    <w:rsid w:val="00E03C68"/>
    <w:rsid w:val="00E06D7B"/>
    <w:rsid w:val="00E11497"/>
    <w:rsid w:val="00E11A5E"/>
    <w:rsid w:val="00E15E85"/>
    <w:rsid w:val="00E17972"/>
    <w:rsid w:val="00E17BE7"/>
    <w:rsid w:val="00E330F1"/>
    <w:rsid w:val="00E35036"/>
    <w:rsid w:val="00E52319"/>
    <w:rsid w:val="00E55D4E"/>
    <w:rsid w:val="00E5740E"/>
    <w:rsid w:val="00E60A68"/>
    <w:rsid w:val="00E613A5"/>
    <w:rsid w:val="00E63B32"/>
    <w:rsid w:val="00E65E1A"/>
    <w:rsid w:val="00E66005"/>
    <w:rsid w:val="00E66E9B"/>
    <w:rsid w:val="00E73CA4"/>
    <w:rsid w:val="00E800A7"/>
    <w:rsid w:val="00E93D36"/>
    <w:rsid w:val="00E948BA"/>
    <w:rsid w:val="00E94E8C"/>
    <w:rsid w:val="00EA62E3"/>
    <w:rsid w:val="00EA75BA"/>
    <w:rsid w:val="00EB0716"/>
    <w:rsid w:val="00EB0EB1"/>
    <w:rsid w:val="00EB32F9"/>
    <w:rsid w:val="00EC1116"/>
    <w:rsid w:val="00EC1D7A"/>
    <w:rsid w:val="00EC404F"/>
    <w:rsid w:val="00EC6044"/>
    <w:rsid w:val="00EC64C2"/>
    <w:rsid w:val="00ED3197"/>
    <w:rsid w:val="00ED7431"/>
    <w:rsid w:val="00EE59EC"/>
    <w:rsid w:val="00EF100F"/>
    <w:rsid w:val="00EF50E8"/>
    <w:rsid w:val="00EF525C"/>
    <w:rsid w:val="00EF6FC8"/>
    <w:rsid w:val="00EF7479"/>
    <w:rsid w:val="00F200AC"/>
    <w:rsid w:val="00F2216F"/>
    <w:rsid w:val="00F22C0A"/>
    <w:rsid w:val="00F238D2"/>
    <w:rsid w:val="00F364ED"/>
    <w:rsid w:val="00F373FE"/>
    <w:rsid w:val="00F53D73"/>
    <w:rsid w:val="00F61E60"/>
    <w:rsid w:val="00F630E4"/>
    <w:rsid w:val="00F677DD"/>
    <w:rsid w:val="00F73C34"/>
    <w:rsid w:val="00F77E57"/>
    <w:rsid w:val="00F818E4"/>
    <w:rsid w:val="00F82554"/>
    <w:rsid w:val="00F842A6"/>
    <w:rsid w:val="00F94AC3"/>
    <w:rsid w:val="00F960E2"/>
    <w:rsid w:val="00F97CF7"/>
    <w:rsid w:val="00FA4ABD"/>
    <w:rsid w:val="00FA5903"/>
    <w:rsid w:val="00FB079E"/>
    <w:rsid w:val="00FB325E"/>
    <w:rsid w:val="00FC18C8"/>
    <w:rsid w:val="00FC209B"/>
    <w:rsid w:val="00FC7176"/>
    <w:rsid w:val="00FD28F3"/>
    <w:rsid w:val="00FD2BA8"/>
    <w:rsid w:val="00FE1675"/>
    <w:rsid w:val="00FE22E9"/>
    <w:rsid w:val="00FE40E7"/>
    <w:rsid w:val="00FE4665"/>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0D75A67"/>
  <w15:chartTrackingRefBased/>
  <w15:docId w15:val="{498676E6-5328-4960-B7C1-633B44742A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1D0B"/>
    <w:pPr>
      <w:widowControl w:val="0"/>
      <w:autoSpaceDE w:val="0"/>
      <w:autoSpaceDN w:val="0"/>
      <w:spacing w:after="0" w:line="240" w:lineRule="auto"/>
    </w:pPr>
    <w:rPr>
      <w:rFonts w:ascii="Times New Roman" w:eastAsia="Times New Roman" w:hAnsi="Times New Roman" w:cs="Times New Roman"/>
      <w:lang w:val="en-IN"/>
    </w:rPr>
  </w:style>
  <w:style w:type="paragraph" w:styleId="Heading1">
    <w:name w:val="heading 1"/>
    <w:basedOn w:val="Normal"/>
    <w:next w:val="Normal"/>
    <w:link w:val="Heading1Char"/>
    <w:uiPriority w:val="9"/>
    <w:qFormat/>
    <w:rsid w:val="00E66E9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3541E2"/>
    <w:pPr>
      <w:keepNext/>
      <w:keepLines/>
      <w:spacing w:before="40"/>
      <w:outlineLvl w:val="2"/>
    </w:pPr>
    <w:rPr>
      <w:rFonts w:asciiTheme="majorHAnsi" w:eastAsiaTheme="majorEastAsia" w:hAnsiTheme="majorHAnsi" w:cstheme="majorBidi"/>
      <w:color w:val="1F3763" w:themeColor="accent1" w:themeShade="7F"/>
      <w:sz w:val="24"/>
      <w:szCs w:val="24"/>
    </w:rPr>
  </w:style>
  <w:style w:type="paragraph" w:styleId="Heading6">
    <w:name w:val="heading 6"/>
    <w:basedOn w:val="Normal"/>
    <w:next w:val="Normal"/>
    <w:link w:val="Heading6Char"/>
    <w:uiPriority w:val="9"/>
    <w:semiHidden/>
    <w:unhideWhenUsed/>
    <w:qFormat/>
    <w:rsid w:val="006103B4"/>
    <w:pPr>
      <w:keepNext/>
      <w:keepLines/>
      <w:spacing w:before="4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uiPriority w:val="1"/>
    <w:qFormat/>
    <w:rsid w:val="007B0489"/>
    <w:rPr>
      <w:sz w:val="24"/>
      <w:szCs w:val="24"/>
    </w:rPr>
  </w:style>
  <w:style w:type="character" w:customStyle="1" w:styleId="BodyTextChar">
    <w:name w:val="Body Text Char"/>
    <w:basedOn w:val="DefaultParagraphFont"/>
    <w:link w:val="BodyText"/>
    <w:uiPriority w:val="1"/>
    <w:rsid w:val="007B0489"/>
    <w:rPr>
      <w:rFonts w:ascii="Times New Roman" w:eastAsia="Times New Roman" w:hAnsi="Times New Roman" w:cs="Times New Roman"/>
      <w:sz w:val="24"/>
      <w:szCs w:val="24"/>
      <w:lang w:val="de-DE"/>
    </w:rPr>
  </w:style>
  <w:style w:type="paragraph" w:styleId="Header">
    <w:name w:val="header"/>
    <w:basedOn w:val="Normal"/>
    <w:link w:val="HeaderChar"/>
    <w:uiPriority w:val="99"/>
    <w:unhideWhenUsed/>
    <w:rsid w:val="00AD6DB9"/>
    <w:pPr>
      <w:tabs>
        <w:tab w:val="center" w:pos="4513"/>
        <w:tab w:val="right" w:pos="9026"/>
      </w:tabs>
    </w:pPr>
  </w:style>
  <w:style w:type="character" w:customStyle="1" w:styleId="HeaderChar">
    <w:name w:val="Header Char"/>
    <w:basedOn w:val="DefaultParagraphFont"/>
    <w:link w:val="Header"/>
    <w:uiPriority w:val="99"/>
    <w:rsid w:val="00AD6DB9"/>
    <w:rPr>
      <w:rFonts w:ascii="Times New Roman" w:eastAsia="Times New Roman" w:hAnsi="Times New Roman" w:cs="Times New Roman"/>
      <w:lang w:val="de-DE"/>
    </w:rPr>
  </w:style>
  <w:style w:type="paragraph" w:styleId="Footer">
    <w:name w:val="footer"/>
    <w:basedOn w:val="Normal"/>
    <w:link w:val="FooterChar"/>
    <w:uiPriority w:val="99"/>
    <w:unhideWhenUsed/>
    <w:rsid w:val="00AD6DB9"/>
    <w:pPr>
      <w:tabs>
        <w:tab w:val="center" w:pos="4513"/>
        <w:tab w:val="right" w:pos="9026"/>
      </w:tabs>
    </w:pPr>
  </w:style>
  <w:style w:type="character" w:customStyle="1" w:styleId="FooterChar">
    <w:name w:val="Footer Char"/>
    <w:basedOn w:val="DefaultParagraphFont"/>
    <w:link w:val="Footer"/>
    <w:uiPriority w:val="99"/>
    <w:rsid w:val="00AD6DB9"/>
    <w:rPr>
      <w:rFonts w:ascii="Times New Roman" w:eastAsia="Times New Roman" w:hAnsi="Times New Roman" w:cs="Times New Roman"/>
      <w:lang w:val="de-DE"/>
    </w:rPr>
  </w:style>
  <w:style w:type="paragraph" w:styleId="NormalWeb">
    <w:name w:val="Normal (Web)"/>
    <w:basedOn w:val="Normal"/>
    <w:uiPriority w:val="99"/>
    <w:semiHidden/>
    <w:unhideWhenUsed/>
    <w:rsid w:val="00AD6DB9"/>
    <w:pPr>
      <w:widowControl/>
      <w:autoSpaceDE/>
      <w:autoSpaceDN/>
      <w:spacing w:before="100" w:beforeAutospacing="1" w:after="100" w:afterAutospacing="1"/>
    </w:pPr>
    <w:rPr>
      <w:sz w:val="24"/>
      <w:szCs w:val="24"/>
    </w:rPr>
  </w:style>
  <w:style w:type="character" w:styleId="Hyperlink">
    <w:name w:val="Hyperlink"/>
    <w:basedOn w:val="DefaultParagraphFont"/>
    <w:uiPriority w:val="99"/>
    <w:unhideWhenUsed/>
    <w:rsid w:val="00AD6DB9"/>
    <w:rPr>
      <w:color w:val="0563C1" w:themeColor="hyperlink"/>
      <w:u w:val="single"/>
    </w:rPr>
  </w:style>
  <w:style w:type="character" w:customStyle="1" w:styleId="UnresolvedMention1">
    <w:name w:val="Unresolved Mention1"/>
    <w:basedOn w:val="DefaultParagraphFont"/>
    <w:uiPriority w:val="99"/>
    <w:semiHidden/>
    <w:unhideWhenUsed/>
    <w:rsid w:val="00AD6DB9"/>
    <w:rPr>
      <w:color w:val="605E5C"/>
      <w:shd w:val="clear" w:color="auto" w:fill="E1DFDD"/>
    </w:rPr>
  </w:style>
  <w:style w:type="paragraph" w:styleId="FootnoteText">
    <w:name w:val="footnote text"/>
    <w:basedOn w:val="Normal"/>
    <w:link w:val="FootnoteTextChar"/>
    <w:uiPriority w:val="99"/>
    <w:semiHidden/>
    <w:unhideWhenUsed/>
    <w:rsid w:val="002B1390"/>
    <w:rPr>
      <w:sz w:val="20"/>
      <w:szCs w:val="20"/>
    </w:rPr>
  </w:style>
  <w:style w:type="character" w:customStyle="1" w:styleId="FootnoteTextChar">
    <w:name w:val="Footnote Text Char"/>
    <w:basedOn w:val="DefaultParagraphFont"/>
    <w:link w:val="FootnoteText"/>
    <w:uiPriority w:val="99"/>
    <w:semiHidden/>
    <w:rsid w:val="002B1390"/>
    <w:rPr>
      <w:rFonts w:ascii="Times New Roman" w:eastAsia="Times New Roman" w:hAnsi="Times New Roman" w:cs="Times New Roman"/>
      <w:sz w:val="20"/>
      <w:szCs w:val="20"/>
      <w:lang w:val="de-DE"/>
    </w:rPr>
  </w:style>
  <w:style w:type="character" w:styleId="FootnoteReference">
    <w:name w:val="footnote reference"/>
    <w:basedOn w:val="DefaultParagraphFont"/>
    <w:uiPriority w:val="99"/>
    <w:semiHidden/>
    <w:unhideWhenUsed/>
    <w:rsid w:val="002B1390"/>
    <w:rPr>
      <w:vertAlign w:val="superscript"/>
    </w:rPr>
  </w:style>
  <w:style w:type="paragraph" w:styleId="EndnoteText">
    <w:name w:val="endnote text"/>
    <w:basedOn w:val="Normal"/>
    <w:link w:val="EndnoteTextChar"/>
    <w:uiPriority w:val="99"/>
    <w:semiHidden/>
    <w:unhideWhenUsed/>
    <w:rsid w:val="00C25F21"/>
    <w:rPr>
      <w:sz w:val="20"/>
      <w:szCs w:val="20"/>
    </w:rPr>
  </w:style>
  <w:style w:type="character" w:customStyle="1" w:styleId="EndnoteTextChar">
    <w:name w:val="Endnote Text Char"/>
    <w:basedOn w:val="DefaultParagraphFont"/>
    <w:link w:val="EndnoteText"/>
    <w:uiPriority w:val="99"/>
    <w:semiHidden/>
    <w:rsid w:val="00C25F21"/>
    <w:rPr>
      <w:rFonts w:ascii="Times New Roman" w:eastAsia="Times New Roman" w:hAnsi="Times New Roman" w:cs="Times New Roman"/>
      <w:sz w:val="20"/>
      <w:szCs w:val="20"/>
      <w:lang w:val="de-DE"/>
    </w:rPr>
  </w:style>
  <w:style w:type="character" w:styleId="EndnoteReference">
    <w:name w:val="endnote reference"/>
    <w:basedOn w:val="DefaultParagraphFont"/>
    <w:uiPriority w:val="99"/>
    <w:semiHidden/>
    <w:unhideWhenUsed/>
    <w:rsid w:val="00C25F21"/>
    <w:rPr>
      <w:vertAlign w:val="superscript"/>
    </w:rPr>
  </w:style>
  <w:style w:type="character" w:styleId="FollowedHyperlink">
    <w:name w:val="FollowedHyperlink"/>
    <w:basedOn w:val="DefaultParagraphFont"/>
    <w:uiPriority w:val="99"/>
    <w:semiHidden/>
    <w:unhideWhenUsed/>
    <w:rsid w:val="0089361A"/>
    <w:rPr>
      <w:color w:val="954F72" w:themeColor="followedHyperlink"/>
      <w:u w:val="single"/>
    </w:rPr>
  </w:style>
  <w:style w:type="paragraph" w:customStyle="1" w:styleId="TableParagraph">
    <w:name w:val="Table Paragraph"/>
    <w:basedOn w:val="Normal"/>
    <w:uiPriority w:val="1"/>
    <w:qFormat/>
    <w:rsid w:val="0033003C"/>
    <w:pPr>
      <w:ind w:left="107"/>
    </w:pPr>
  </w:style>
  <w:style w:type="character" w:customStyle="1" w:styleId="Heading1Char">
    <w:name w:val="Heading 1 Char"/>
    <w:basedOn w:val="DefaultParagraphFont"/>
    <w:link w:val="Heading1"/>
    <w:uiPriority w:val="9"/>
    <w:rsid w:val="00E66E9B"/>
    <w:rPr>
      <w:rFonts w:asciiTheme="majorHAnsi" w:eastAsiaTheme="majorEastAsia" w:hAnsiTheme="majorHAnsi" w:cstheme="majorBidi"/>
      <w:color w:val="2F5496" w:themeColor="accent1" w:themeShade="BF"/>
      <w:sz w:val="32"/>
      <w:szCs w:val="32"/>
      <w:lang w:val="de-DE"/>
    </w:rPr>
  </w:style>
  <w:style w:type="paragraph" w:styleId="TOCHeading">
    <w:name w:val="TOC Heading"/>
    <w:basedOn w:val="Heading1"/>
    <w:next w:val="Normal"/>
    <w:uiPriority w:val="39"/>
    <w:unhideWhenUsed/>
    <w:qFormat/>
    <w:rsid w:val="00E66E9B"/>
    <w:pPr>
      <w:widowControl/>
      <w:autoSpaceDE/>
      <w:autoSpaceDN/>
      <w:spacing w:line="259" w:lineRule="auto"/>
      <w:outlineLvl w:val="9"/>
    </w:pPr>
    <w:rPr>
      <w:lang w:val="en-US"/>
    </w:rPr>
  </w:style>
  <w:style w:type="paragraph" w:styleId="TOC1">
    <w:name w:val="toc 1"/>
    <w:basedOn w:val="Normal"/>
    <w:next w:val="Normal"/>
    <w:autoRedefine/>
    <w:uiPriority w:val="39"/>
    <w:semiHidden/>
    <w:unhideWhenUsed/>
    <w:rsid w:val="004B1BA4"/>
    <w:pPr>
      <w:spacing w:after="100"/>
    </w:pPr>
  </w:style>
  <w:style w:type="character" w:customStyle="1" w:styleId="Heading6Char">
    <w:name w:val="Heading 6 Char"/>
    <w:basedOn w:val="DefaultParagraphFont"/>
    <w:link w:val="Heading6"/>
    <w:uiPriority w:val="9"/>
    <w:semiHidden/>
    <w:rsid w:val="006103B4"/>
    <w:rPr>
      <w:rFonts w:asciiTheme="majorHAnsi" w:eastAsiaTheme="majorEastAsia" w:hAnsiTheme="majorHAnsi" w:cstheme="majorBidi"/>
      <w:color w:val="1F3763" w:themeColor="accent1" w:themeShade="7F"/>
      <w:lang w:val="de-DE"/>
    </w:rPr>
  </w:style>
  <w:style w:type="character" w:styleId="CommentReference">
    <w:name w:val="annotation reference"/>
    <w:basedOn w:val="DefaultParagraphFont"/>
    <w:uiPriority w:val="99"/>
    <w:semiHidden/>
    <w:unhideWhenUsed/>
    <w:rsid w:val="00292606"/>
    <w:rPr>
      <w:sz w:val="16"/>
      <w:szCs w:val="16"/>
    </w:rPr>
  </w:style>
  <w:style w:type="paragraph" w:styleId="CommentText">
    <w:name w:val="annotation text"/>
    <w:basedOn w:val="Normal"/>
    <w:link w:val="CommentTextChar"/>
    <w:uiPriority w:val="99"/>
    <w:unhideWhenUsed/>
    <w:rsid w:val="00292606"/>
    <w:rPr>
      <w:sz w:val="20"/>
      <w:szCs w:val="20"/>
    </w:rPr>
  </w:style>
  <w:style w:type="character" w:customStyle="1" w:styleId="CommentTextChar">
    <w:name w:val="Comment Text Char"/>
    <w:basedOn w:val="DefaultParagraphFont"/>
    <w:link w:val="CommentText"/>
    <w:uiPriority w:val="99"/>
    <w:rsid w:val="00292606"/>
    <w:rPr>
      <w:rFonts w:ascii="Times New Roman" w:eastAsia="Times New Roman" w:hAnsi="Times New Roman" w:cs="Times New Roman"/>
      <w:sz w:val="20"/>
      <w:szCs w:val="20"/>
      <w:lang w:val="de-DE"/>
    </w:rPr>
  </w:style>
  <w:style w:type="paragraph" w:styleId="CommentSubject">
    <w:name w:val="annotation subject"/>
    <w:basedOn w:val="CommentText"/>
    <w:next w:val="CommentText"/>
    <w:link w:val="CommentSubjectChar"/>
    <w:uiPriority w:val="99"/>
    <w:semiHidden/>
    <w:unhideWhenUsed/>
    <w:rsid w:val="00292606"/>
    <w:rPr>
      <w:b/>
      <w:bCs/>
    </w:rPr>
  </w:style>
  <w:style w:type="character" w:customStyle="1" w:styleId="CommentSubjectChar">
    <w:name w:val="Comment Subject Char"/>
    <w:basedOn w:val="CommentTextChar"/>
    <w:link w:val="CommentSubject"/>
    <w:uiPriority w:val="99"/>
    <w:semiHidden/>
    <w:rsid w:val="00292606"/>
    <w:rPr>
      <w:rFonts w:ascii="Times New Roman" w:eastAsia="Times New Roman" w:hAnsi="Times New Roman" w:cs="Times New Roman"/>
      <w:b/>
      <w:bCs/>
      <w:sz w:val="20"/>
      <w:szCs w:val="20"/>
      <w:lang w:val="de-DE"/>
    </w:rPr>
  </w:style>
  <w:style w:type="paragraph" w:styleId="BalloonText">
    <w:name w:val="Balloon Text"/>
    <w:basedOn w:val="Normal"/>
    <w:link w:val="BalloonTextChar"/>
    <w:uiPriority w:val="99"/>
    <w:semiHidden/>
    <w:unhideWhenUsed/>
    <w:rsid w:val="0029260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2606"/>
    <w:rPr>
      <w:rFonts w:ascii="Segoe UI" w:eastAsia="Times New Roman" w:hAnsi="Segoe UI" w:cs="Segoe UI"/>
      <w:sz w:val="18"/>
      <w:szCs w:val="18"/>
      <w:lang w:val="de-DE"/>
    </w:rPr>
  </w:style>
  <w:style w:type="paragraph" w:styleId="ListParagraph">
    <w:name w:val="List Paragraph"/>
    <w:basedOn w:val="Normal"/>
    <w:uiPriority w:val="34"/>
    <w:qFormat/>
    <w:rsid w:val="008F5FDD"/>
    <w:pPr>
      <w:widowControl/>
      <w:autoSpaceDE/>
      <w:autoSpaceDN/>
      <w:spacing w:after="160" w:line="259" w:lineRule="auto"/>
      <w:ind w:left="720"/>
      <w:contextualSpacing/>
    </w:pPr>
    <w:rPr>
      <w:rFonts w:asciiTheme="minorHAnsi" w:eastAsiaTheme="minorHAnsi" w:hAnsiTheme="minorHAnsi" w:cstheme="minorBidi"/>
    </w:rPr>
  </w:style>
  <w:style w:type="character" w:styleId="UnresolvedMention">
    <w:name w:val="Unresolved Mention"/>
    <w:basedOn w:val="DefaultParagraphFont"/>
    <w:uiPriority w:val="99"/>
    <w:semiHidden/>
    <w:unhideWhenUsed/>
    <w:rsid w:val="008942BA"/>
    <w:rPr>
      <w:color w:val="605E5C"/>
      <w:shd w:val="clear" w:color="auto" w:fill="E1DFDD"/>
    </w:rPr>
  </w:style>
  <w:style w:type="character" w:styleId="Strong">
    <w:name w:val="Strong"/>
    <w:basedOn w:val="DefaultParagraphFont"/>
    <w:uiPriority w:val="22"/>
    <w:qFormat/>
    <w:rsid w:val="00AB0A95"/>
    <w:rPr>
      <w:b/>
      <w:bCs/>
    </w:rPr>
  </w:style>
  <w:style w:type="character" w:customStyle="1" w:styleId="Heading3Char">
    <w:name w:val="Heading 3 Char"/>
    <w:basedOn w:val="DefaultParagraphFont"/>
    <w:link w:val="Heading3"/>
    <w:uiPriority w:val="9"/>
    <w:semiHidden/>
    <w:rsid w:val="003541E2"/>
    <w:rPr>
      <w:rFonts w:asciiTheme="majorHAnsi" w:eastAsiaTheme="majorEastAsia" w:hAnsiTheme="majorHAnsi" w:cstheme="majorBidi"/>
      <w:color w:val="1F3763" w:themeColor="accent1" w:themeShade="7F"/>
      <w:sz w:val="24"/>
      <w:szCs w:val="24"/>
      <w:lang w:val="de-DE"/>
    </w:rPr>
  </w:style>
  <w:style w:type="character" w:styleId="Emphasis">
    <w:name w:val="Emphasis"/>
    <w:basedOn w:val="DefaultParagraphFont"/>
    <w:uiPriority w:val="20"/>
    <w:qFormat/>
    <w:rsid w:val="000F7D62"/>
    <w:rPr>
      <w:i/>
      <w:iCs/>
    </w:rPr>
  </w:style>
  <w:style w:type="character" w:customStyle="1" w:styleId="m">
    <w:name w:val="m"/>
    <w:basedOn w:val="DefaultParagraphFont"/>
    <w:rsid w:val="00C47AED"/>
  </w:style>
  <w:style w:type="paragraph" w:styleId="HTMLPreformatted">
    <w:name w:val="HTML Preformatted"/>
    <w:basedOn w:val="Normal"/>
    <w:link w:val="HTMLPreformattedChar"/>
    <w:uiPriority w:val="99"/>
    <w:semiHidden/>
    <w:unhideWhenUsed/>
    <w:rsid w:val="00A26B56"/>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eastAsia="en-IN"/>
    </w:rPr>
  </w:style>
  <w:style w:type="character" w:customStyle="1" w:styleId="HTMLPreformattedChar">
    <w:name w:val="HTML Preformatted Char"/>
    <w:basedOn w:val="DefaultParagraphFont"/>
    <w:link w:val="HTMLPreformatted"/>
    <w:uiPriority w:val="99"/>
    <w:semiHidden/>
    <w:rsid w:val="00A26B56"/>
    <w:rPr>
      <w:rFonts w:ascii="Courier New" w:eastAsia="Times New Roman" w:hAnsi="Courier New" w:cs="Courier New"/>
      <w:sz w:val="20"/>
      <w:szCs w:val="20"/>
      <w:lang w:val="en-IN" w:eastAsia="en-IN"/>
    </w:rPr>
  </w:style>
  <w:style w:type="character" w:styleId="HTMLCode">
    <w:name w:val="HTML Code"/>
    <w:basedOn w:val="DefaultParagraphFont"/>
    <w:uiPriority w:val="99"/>
    <w:semiHidden/>
    <w:unhideWhenUsed/>
    <w:rsid w:val="00A26B56"/>
    <w:rPr>
      <w:rFonts w:ascii="Courier New" w:eastAsia="Times New Roman" w:hAnsi="Courier New" w:cs="Courier New"/>
      <w:sz w:val="20"/>
      <w:szCs w:val="20"/>
    </w:rPr>
  </w:style>
  <w:style w:type="character" w:customStyle="1" w:styleId="c1">
    <w:name w:val="c1"/>
    <w:basedOn w:val="DefaultParagraphFont"/>
    <w:rsid w:val="00A26B56"/>
  </w:style>
  <w:style w:type="character" w:customStyle="1" w:styleId="w">
    <w:name w:val="w"/>
    <w:basedOn w:val="DefaultParagraphFont"/>
    <w:rsid w:val="00A26B56"/>
  </w:style>
  <w:style w:type="character" w:customStyle="1" w:styleId="nt">
    <w:name w:val="nt"/>
    <w:basedOn w:val="DefaultParagraphFont"/>
    <w:rsid w:val="00A26B56"/>
  </w:style>
  <w:style w:type="character" w:customStyle="1" w:styleId="p">
    <w:name w:val="p"/>
    <w:basedOn w:val="DefaultParagraphFont"/>
    <w:rsid w:val="00A26B56"/>
  </w:style>
  <w:style w:type="character" w:customStyle="1" w:styleId="l">
    <w:name w:val="l"/>
    <w:basedOn w:val="DefaultParagraphFont"/>
    <w:rsid w:val="00A26B56"/>
  </w:style>
  <w:style w:type="table" w:styleId="TableGrid">
    <w:name w:val="Table Grid"/>
    <w:basedOn w:val="TableNormal"/>
    <w:uiPriority w:val="39"/>
    <w:rsid w:val="00A26B5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gb">
    <w:name w:val="gb"/>
    <w:basedOn w:val="DefaultParagraphFont"/>
    <w:rsid w:val="00993619"/>
  </w:style>
  <w:style w:type="paragraph" w:styleId="Bibliography">
    <w:name w:val="Bibliography"/>
    <w:basedOn w:val="Normal"/>
    <w:next w:val="Normal"/>
    <w:uiPriority w:val="37"/>
    <w:unhideWhenUsed/>
    <w:rsid w:val="0006552B"/>
    <w:pPr>
      <w:tabs>
        <w:tab w:val="left" w:pos="384"/>
      </w:tabs>
      <w:ind w:left="384" w:hanging="384"/>
    </w:pPr>
  </w:style>
  <w:style w:type="character" w:customStyle="1" w:styleId="ansi-blue-intense-fg">
    <w:name w:val="ansi-blue-intense-fg"/>
    <w:basedOn w:val="DefaultParagraphFont"/>
    <w:rsid w:val="00C34214"/>
  </w:style>
  <w:style w:type="paragraph" w:styleId="TOC3">
    <w:name w:val="toc 3"/>
    <w:basedOn w:val="Normal"/>
    <w:next w:val="Normal"/>
    <w:autoRedefine/>
    <w:uiPriority w:val="39"/>
    <w:unhideWhenUsed/>
    <w:rsid w:val="00035D5E"/>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97423">
      <w:bodyDiv w:val="1"/>
      <w:marLeft w:val="0"/>
      <w:marRight w:val="0"/>
      <w:marTop w:val="0"/>
      <w:marBottom w:val="0"/>
      <w:divBdr>
        <w:top w:val="none" w:sz="0" w:space="0" w:color="auto"/>
        <w:left w:val="none" w:sz="0" w:space="0" w:color="auto"/>
        <w:bottom w:val="none" w:sz="0" w:space="0" w:color="auto"/>
        <w:right w:val="none" w:sz="0" w:space="0" w:color="auto"/>
      </w:divBdr>
    </w:div>
    <w:div w:id="231358283">
      <w:bodyDiv w:val="1"/>
      <w:marLeft w:val="0"/>
      <w:marRight w:val="0"/>
      <w:marTop w:val="0"/>
      <w:marBottom w:val="0"/>
      <w:divBdr>
        <w:top w:val="none" w:sz="0" w:space="0" w:color="auto"/>
        <w:left w:val="none" w:sz="0" w:space="0" w:color="auto"/>
        <w:bottom w:val="none" w:sz="0" w:space="0" w:color="auto"/>
        <w:right w:val="none" w:sz="0" w:space="0" w:color="auto"/>
      </w:divBdr>
    </w:div>
    <w:div w:id="440877167">
      <w:bodyDiv w:val="1"/>
      <w:marLeft w:val="0"/>
      <w:marRight w:val="0"/>
      <w:marTop w:val="0"/>
      <w:marBottom w:val="0"/>
      <w:divBdr>
        <w:top w:val="none" w:sz="0" w:space="0" w:color="auto"/>
        <w:left w:val="none" w:sz="0" w:space="0" w:color="auto"/>
        <w:bottom w:val="none" w:sz="0" w:space="0" w:color="auto"/>
        <w:right w:val="none" w:sz="0" w:space="0" w:color="auto"/>
      </w:divBdr>
    </w:div>
    <w:div w:id="477579258">
      <w:bodyDiv w:val="1"/>
      <w:marLeft w:val="0"/>
      <w:marRight w:val="0"/>
      <w:marTop w:val="0"/>
      <w:marBottom w:val="0"/>
      <w:divBdr>
        <w:top w:val="none" w:sz="0" w:space="0" w:color="auto"/>
        <w:left w:val="none" w:sz="0" w:space="0" w:color="auto"/>
        <w:bottom w:val="none" w:sz="0" w:space="0" w:color="auto"/>
        <w:right w:val="none" w:sz="0" w:space="0" w:color="auto"/>
      </w:divBdr>
    </w:div>
    <w:div w:id="520239330">
      <w:bodyDiv w:val="1"/>
      <w:marLeft w:val="0"/>
      <w:marRight w:val="0"/>
      <w:marTop w:val="0"/>
      <w:marBottom w:val="0"/>
      <w:divBdr>
        <w:top w:val="none" w:sz="0" w:space="0" w:color="auto"/>
        <w:left w:val="none" w:sz="0" w:space="0" w:color="auto"/>
        <w:bottom w:val="none" w:sz="0" w:space="0" w:color="auto"/>
        <w:right w:val="none" w:sz="0" w:space="0" w:color="auto"/>
      </w:divBdr>
    </w:div>
    <w:div w:id="719868508">
      <w:bodyDiv w:val="1"/>
      <w:marLeft w:val="0"/>
      <w:marRight w:val="0"/>
      <w:marTop w:val="0"/>
      <w:marBottom w:val="0"/>
      <w:divBdr>
        <w:top w:val="none" w:sz="0" w:space="0" w:color="auto"/>
        <w:left w:val="none" w:sz="0" w:space="0" w:color="auto"/>
        <w:bottom w:val="none" w:sz="0" w:space="0" w:color="auto"/>
        <w:right w:val="none" w:sz="0" w:space="0" w:color="auto"/>
      </w:divBdr>
      <w:divsChild>
        <w:div w:id="157549225">
          <w:marLeft w:val="0"/>
          <w:marRight w:val="0"/>
          <w:marTop w:val="100"/>
          <w:marBottom w:val="0"/>
          <w:divBdr>
            <w:top w:val="none" w:sz="0" w:space="0" w:color="auto"/>
            <w:left w:val="none" w:sz="0" w:space="0" w:color="auto"/>
            <w:bottom w:val="none" w:sz="0" w:space="0" w:color="auto"/>
            <w:right w:val="none" w:sz="0" w:space="0" w:color="auto"/>
          </w:divBdr>
        </w:div>
        <w:div w:id="1647856776">
          <w:marLeft w:val="0"/>
          <w:marRight w:val="0"/>
          <w:marTop w:val="0"/>
          <w:marBottom w:val="0"/>
          <w:divBdr>
            <w:top w:val="none" w:sz="0" w:space="0" w:color="auto"/>
            <w:left w:val="none" w:sz="0" w:space="0" w:color="auto"/>
            <w:bottom w:val="none" w:sz="0" w:space="0" w:color="auto"/>
            <w:right w:val="none" w:sz="0" w:space="0" w:color="auto"/>
          </w:divBdr>
          <w:divsChild>
            <w:div w:id="930891016">
              <w:marLeft w:val="0"/>
              <w:marRight w:val="0"/>
              <w:marTop w:val="0"/>
              <w:marBottom w:val="0"/>
              <w:divBdr>
                <w:top w:val="none" w:sz="0" w:space="0" w:color="auto"/>
                <w:left w:val="none" w:sz="0" w:space="0" w:color="auto"/>
                <w:bottom w:val="none" w:sz="0" w:space="0" w:color="auto"/>
                <w:right w:val="none" w:sz="0" w:space="0" w:color="auto"/>
              </w:divBdr>
              <w:divsChild>
                <w:div w:id="483622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77794403">
      <w:bodyDiv w:val="1"/>
      <w:marLeft w:val="0"/>
      <w:marRight w:val="0"/>
      <w:marTop w:val="0"/>
      <w:marBottom w:val="0"/>
      <w:divBdr>
        <w:top w:val="none" w:sz="0" w:space="0" w:color="auto"/>
        <w:left w:val="none" w:sz="0" w:space="0" w:color="auto"/>
        <w:bottom w:val="none" w:sz="0" w:space="0" w:color="auto"/>
        <w:right w:val="none" w:sz="0" w:space="0" w:color="auto"/>
      </w:divBdr>
      <w:divsChild>
        <w:div w:id="1676952103">
          <w:marLeft w:val="0"/>
          <w:marRight w:val="0"/>
          <w:marTop w:val="0"/>
          <w:marBottom w:val="0"/>
          <w:divBdr>
            <w:top w:val="none" w:sz="0" w:space="0" w:color="auto"/>
            <w:left w:val="none" w:sz="0" w:space="0" w:color="auto"/>
            <w:bottom w:val="none" w:sz="0" w:space="0" w:color="auto"/>
            <w:right w:val="none" w:sz="0" w:space="0" w:color="auto"/>
          </w:divBdr>
        </w:div>
        <w:div w:id="329523856">
          <w:marLeft w:val="0"/>
          <w:marRight w:val="0"/>
          <w:marTop w:val="0"/>
          <w:marBottom w:val="0"/>
          <w:divBdr>
            <w:top w:val="none" w:sz="0" w:space="0" w:color="auto"/>
            <w:left w:val="none" w:sz="0" w:space="0" w:color="auto"/>
            <w:bottom w:val="none" w:sz="0" w:space="0" w:color="auto"/>
            <w:right w:val="none" w:sz="0" w:space="0" w:color="auto"/>
          </w:divBdr>
          <w:divsChild>
            <w:div w:id="1437672461">
              <w:marLeft w:val="0"/>
              <w:marRight w:val="0"/>
              <w:marTop w:val="0"/>
              <w:marBottom w:val="0"/>
              <w:divBdr>
                <w:top w:val="none" w:sz="0" w:space="0" w:color="auto"/>
                <w:left w:val="none" w:sz="0" w:space="0" w:color="auto"/>
                <w:bottom w:val="none" w:sz="0" w:space="0" w:color="auto"/>
                <w:right w:val="none" w:sz="0" w:space="0" w:color="auto"/>
              </w:divBdr>
              <w:divsChild>
                <w:div w:id="17027844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1638306">
          <w:marLeft w:val="0"/>
          <w:marRight w:val="0"/>
          <w:marTop w:val="100"/>
          <w:marBottom w:val="0"/>
          <w:divBdr>
            <w:top w:val="none" w:sz="0" w:space="0" w:color="auto"/>
            <w:left w:val="none" w:sz="0" w:space="0" w:color="auto"/>
            <w:bottom w:val="none" w:sz="0" w:space="0" w:color="auto"/>
            <w:right w:val="none" w:sz="0" w:space="0" w:color="auto"/>
          </w:divBdr>
          <w:divsChild>
            <w:div w:id="832255928">
              <w:marLeft w:val="0"/>
              <w:marRight w:val="0"/>
              <w:marTop w:val="0"/>
              <w:marBottom w:val="0"/>
              <w:divBdr>
                <w:top w:val="none" w:sz="0" w:space="0" w:color="auto"/>
                <w:left w:val="none" w:sz="0" w:space="0" w:color="auto"/>
                <w:bottom w:val="none" w:sz="0" w:space="0" w:color="auto"/>
                <w:right w:val="none" w:sz="0" w:space="0" w:color="auto"/>
              </w:divBdr>
              <w:divsChild>
                <w:div w:id="713850607">
                  <w:marLeft w:val="0"/>
                  <w:marRight w:val="0"/>
                  <w:marTop w:val="0"/>
                  <w:marBottom w:val="0"/>
                  <w:divBdr>
                    <w:top w:val="none" w:sz="0" w:space="0" w:color="auto"/>
                    <w:left w:val="none" w:sz="0" w:space="0" w:color="auto"/>
                    <w:bottom w:val="none" w:sz="0" w:space="0" w:color="auto"/>
                    <w:right w:val="none" w:sz="0" w:space="0" w:color="auto"/>
                  </w:divBdr>
                  <w:divsChild>
                    <w:div w:id="193274590">
                      <w:marLeft w:val="0"/>
                      <w:marRight w:val="0"/>
                      <w:marTop w:val="0"/>
                      <w:marBottom w:val="0"/>
                      <w:divBdr>
                        <w:top w:val="none" w:sz="0" w:space="0" w:color="auto"/>
                        <w:left w:val="none" w:sz="0" w:space="0" w:color="auto"/>
                        <w:bottom w:val="none" w:sz="0" w:space="0" w:color="auto"/>
                        <w:right w:val="none" w:sz="0" w:space="0" w:color="auto"/>
                      </w:divBdr>
                      <w:divsChild>
                        <w:div w:id="20194280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92701096">
          <w:marLeft w:val="0"/>
          <w:marRight w:val="0"/>
          <w:marTop w:val="0"/>
          <w:marBottom w:val="0"/>
          <w:divBdr>
            <w:top w:val="none" w:sz="0" w:space="0" w:color="auto"/>
            <w:left w:val="none" w:sz="0" w:space="0" w:color="auto"/>
            <w:bottom w:val="none" w:sz="0" w:space="0" w:color="auto"/>
            <w:right w:val="none" w:sz="0" w:space="0" w:color="auto"/>
          </w:divBdr>
          <w:divsChild>
            <w:div w:id="560560516">
              <w:marLeft w:val="0"/>
              <w:marRight w:val="0"/>
              <w:marTop w:val="0"/>
              <w:marBottom w:val="0"/>
              <w:divBdr>
                <w:top w:val="none" w:sz="0" w:space="0" w:color="auto"/>
                <w:left w:val="none" w:sz="0" w:space="0" w:color="auto"/>
                <w:bottom w:val="none" w:sz="0" w:space="0" w:color="auto"/>
                <w:right w:val="none" w:sz="0" w:space="0" w:color="auto"/>
              </w:divBdr>
              <w:divsChild>
                <w:div w:id="13060884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2739004">
      <w:bodyDiv w:val="1"/>
      <w:marLeft w:val="0"/>
      <w:marRight w:val="0"/>
      <w:marTop w:val="0"/>
      <w:marBottom w:val="0"/>
      <w:divBdr>
        <w:top w:val="none" w:sz="0" w:space="0" w:color="auto"/>
        <w:left w:val="none" w:sz="0" w:space="0" w:color="auto"/>
        <w:bottom w:val="none" w:sz="0" w:space="0" w:color="auto"/>
        <w:right w:val="none" w:sz="0" w:space="0" w:color="auto"/>
      </w:divBdr>
    </w:div>
    <w:div w:id="993993215">
      <w:bodyDiv w:val="1"/>
      <w:marLeft w:val="0"/>
      <w:marRight w:val="0"/>
      <w:marTop w:val="0"/>
      <w:marBottom w:val="0"/>
      <w:divBdr>
        <w:top w:val="none" w:sz="0" w:space="0" w:color="auto"/>
        <w:left w:val="none" w:sz="0" w:space="0" w:color="auto"/>
        <w:bottom w:val="none" w:sz="0" w:space="0" w:color="auto"/>
        <w:right w:val="none" w:sz="0" w:space="0" w:color="auto"/>
      </w:divBdr>
    </w:div>
    <w:div w:id="1270433063">
      <w:bodyDiv w:val="1"/>
      <w:marLeft w:val="0"/>
      <w:marRight w:val="0"/>
      <w:marTop w:val="0"/>
      <w:marBottom w:val="0"/>
      <w:divBdr>
        <w:top w:val="none" w:sz="0" w:space="0" w:color="auto"/>
        <w:left w:val="none" w:sz="0" w:space="0" w:color="auto"/>
        <w:bottom w:val="none" w:sz="0" w:space="0" w:color="auto"/>
        <w:right w:val="none" w:sz="0" w:space="0" w:color="auto"/>
      </w:divBdr>
    </w:div>
    <w:div w:id="1372224085">
      <w:bodyDiv w:val="1"/>
      <w:marLeft w:val="0"/>
      <w:marRight w:val="0"/>
      <w:marTop w:val="0"/>
      <w:marBottom w:val="0"/>
      <w:divBdr>
        <w:top w:val="none" w:sz="0" w:space="0" w:color="auto"/>
        <w:left w:val="none" w:sz="0" w:space="0" w:color="auto"/>
        <w:bottom w:val="none" w:sz="0" w:space="0" w:color="auto"/>
        <w:right w:val="none" w:sz="0" w:space="0" w:color="auto"/>
      </w:divBdr>
    </w:div>
    <w:div w:id="1502038641">
      <w:bodyDiv w:val="1"/>
      <w:marLeft w:val="0"/>
      <w:marRight w:val="0"/>
      <w:marTop w:val="0"/>
      <w:marBottom w:val="0"/>
      <w:divBdr>
        <w:top w:val="none" w:sz="0" w:space="0" w:color="auto"/>
        <w:left w:val="none" w:sz="0" w:space="0" w:color="auto"/>
        <w:bottom w:val="none" w:sz="0" w:space="0" w:color="auto"/>
        <w:right w:val="none" w:sz="0" w:space="0" w:color="auto"/>
      </w:divBdr>
    </w:div>
    <w:div w:id="1698505307">
      <w:bodyDiv w:val="1"/>
      <w:marLeft w:val="0"/>
      <w:marRight w:val="0"/>
      <w:marTop w:val="0"/>
      <w:marBottom w:val="0"/>
      <w:divBdr>
        <w:top w:val="none" w:sz="0" w:space="0" w:color="auto"/>
        <w:left w:val="none" w:sz="0" w:space="0" w:color="auto"/>
        <w:bottom w:val="none" w:sz="0" w:space="0" w:color="auto"/>
        <w:right w:val="none" w:sz="0" w:space="0" w:color="auto"/>
      </w:divBdr>
    </w:div>
    <w:div w:id="1831097801">
      <w:bodyDiv w:val="1"/>
      <w:marLeft w:val="0"/>
      <w:marRight w:val="0"/>
      <w:marTop w:val="0"/>
      <w:marBottom w:val="0"/>
      <w:divBdr>
        <w:top w:val="none" w:sz="0" w:space="0" w:color="auto"/>
        <w:left w:val="none" w:sz="0" w:space="0" w:color="auto"/>
        <w:bottom w:val="none" w:sz="0" w:space="0" w:color="auto"/>
        <w:right w:val="none" w:sz="0" w:space="0" w:color="auto"/>
      </w:divBdr>
    </w:div>
    <w:div w:id="19947923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hyperlink" Target="https://medium.com/@jonathan_hui/understanding-feature-pyramid-networks-for-object-detection-fpn-45b227b9106c" TargetMode="External"/><Relationship Id="rId39" Type="http://schemas.openxmlformats.org/officeDocument/2006/relationships/fontTable" Target="fontTable.xml"/><Relationship Id="rId21" Type="http://schemas.openxmlformats.org/officeDocument/2006/relationships/image" Target="media/image11.png"/><Relationship Id="rId34" Type="http://schemas.openxmlformats.org/officeDocument/2006/relationships/image" Target="media/image23.png"/><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2.jpeg"/><Relationship Id="rId38"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jpeg"/><Relationship Id="rId24" Type="http://schemas.openxmlformats.org/officeDocument/2006/relationships/image" Target="media/image14.png"/><Relationship Id="rId32" Type="http://schemas.openxmlformats.org/officeDocument/2006/relationships/image" Target="media/image21.jpeg"/><Relationship Id="rId37" Type="http://schemas.openxmlformats.org/officeDocument/2006/relationships/image" Target="media/image26.png"/><Relationship Id="rId40"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image" Target="media/image25.png"/><Relationship Id="rId10" Type="http://schemas.openxmlformats.org/officeDocument/2006/relationships/endnotes" Target="endnotes.xml"/><Relationship Id="rId19" Type="http://schemas.openxmlformats.org/officeDocument/2006/relationships/image" Target="media/image9.png"/><Relationship Id="rId31" Type="http://schemas.openxmlformats.org/officeDocument/2006/relationships/image" Target="media/image20.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06E409A4BD99484A9FB905463C657F55" ma:contentTypeVersion="0" ma:contentTypeDescription="Create a new document." ma:contentTypeScope="" ma:versionID="0fcb67e73ff9828c1063d96b0d4cf0ca">
  <xsd:schema xmlns:xsd="http://www.w3.org/2001/XMLSchema" xmlns:xs="http://www.w3.org/2001/XMLSchema" xmlns:p="http://schemas.microsoft.com/office/2006/metadata/properties" targetNamespace="http://schemas.microsoft.com/office/2006/metadata/properties" ma:root="true" ma:fieldsID="0967b7be50301903c78f9c39c6fd9af8">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80EEAEB-3BEC-4E95-8E0E-A34119C5845F}">
  <ds:schemaRefs>
    <ds:schemaRef ds:uri="http://schemas.microsoft.com/sharepoint/v3/contenttype/forms"/>
  </ds:schemaRefs>
</ds:datastoreItem>
</file>

<file path=customXml/itemProps2.xml><?xml version="1.0" encoding="utf-8"?>
<ds:datastoreItem xmlns:ds="http://schemas.openxmlformats.org/officeDocument/2006/customXml" ds:itemID="{6A72E7D0-BC3C-4B82-8DB8-E26846508C0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E4595DEF-E07B-4C8E-B4E1-09BC6526C934}">
  <ds:schemaRefs>
    <ds:schemaRef ds:uri="http://schemas.openxmlformats.org/officeDocument/2006/bibliography"/>
  </ds:schemaRefs>
</ds:datastoreItem>
</file>

<file path=customXml/itemProps4.xml><?xml version="1.0" encoding="utf-8"?>
<ds:datastoreItem xmlns:ds="http://schemas.openxmlformats.org/officeDocument/2006/customXml" ds:itemID="{09ADE9FD-F41C-4676-9B0A-6EA87BB424E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9867</TotalTime>
  <Pages>48</Pages>
  <Words>27423</Words>
  <Characters>152198</Characters>
  <Application>Microsoft Office Word</Application>
  <DocSecurity>0</DocSecurity>
  <Lines>2926</Lines>
  <Paragraphs>10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5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sha Khan</dc:creator>
  <cp:keywords/>
  <dc:description/>
  <cp:lastModifiedBy>Girish Venugopalan Nair</cp:lastModifiedBy>
  <cp:revision>217</cp:revision>
  <dcterms:created xsi:type="dcterms:W3CDTF">2022-08-04T10:40:00Z</dcterms:created>
  <dcterms:modified xsi:type="dcterms:W3CDTF">2022-08-23T06: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6E409A4BD99484A9FB905463C657F55</vt:lpwstr>
  </property>
  <property fmtid="{D5CDD505-2E9C-101B-9397-08002B2CF9AE}" pid="3" name="ZOTERO_PREF_1">
    <vt:lpwstr>&lt;data data-version="3" zotero-version="6.0.12"&gt;&lt;session id="E3sAHcHI"/&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